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ECBF3" w14:textId="667A8D23" w:rsidR="00E67E67" w:rsidRPr="0080356A" w:rsidRDefault="003F3780" w:rsidP="00297E17">
      <w:pPr>
        <w:pStyle w:val="ArticleTitle"/>
      </w:pPr>
      <w:r w:rsidRPr="0080356A">
        <w:t>THE ROLE OF</w:t>
      </w:r>
      <w:r w:rsidR="001F2B31" w:rsidRPr="0080356A">
        <w:t xml:space="preserve"> State Courts </w:t>
      </w:r>
      <w:r w:rsidRPr="0080356A">
        <w:t xml:space="preserve">IN </w:t>
      </w:r>
      <w:r w:rsidR="001F2B31" w:rsidRPr="0080356A">
        <w:t>Constrain</w:t>
      </w:r>
      <w:r w:rsidRPr="0080356A">
        <w:t>ING</w:t>
      </w:r>
      <w:r w:rsidR="001F2B31" w:rsidRPr="0080356A">
        <w:t xml:space="preserve"> Partisan Gerrymandering in Congressional Elections</w:t>
      </w:r>
    </w:p>
    <w:p w14:paraId="03604533" w14:textId="77777777" w:rsidR="00BB7048" w:rsidRPr="0080356A" w:rsidRDefault="00BB7048" w:rsidP="00E43488"/>
    <w:p w14:paraId="7C0594A4" w14:textId="6AE6490F" w:rsidR="00E43488" w:rsidRPr="0080356A" w:rsidRDefault="003F3780" w:rsidP="00BB7048">
      <w:pPr>
        <w:jc w:val="center"/>
        <w:rPr>
          <w:iCs/>
        </w:rPr>
      </w:pPr>
      <w:r w:rsidRPr="0080356A">
        <w:t>Prepared for t</w:t>
      </w:r>
      <w:r w:rsidR="00E43488" w:rsidRPr="0080356A">
        <w:t xml:space="preserve">he </w:t>
      </w:r>
      <w:r w:rsidR="00974764" w:rsidRPr="0080356A">
        <w:t xml:space="preserve">Conference organized by the </w:t>
      </w:r>
      <w:r w:rsidR="00E43488" w:rsidRPr="0080356A">
        <w:rPr>
          <w:i/>
          <w:iCs/>
        </w:rPr>
        <w:t>University of New Hampshire Law Review</w:t>
      </w:r>
    </w:p>
    <w:p w14:paraId="29E5CA19" w14:textId="77777777" w:rsidR="00BB7048" w:rsidRPr="0080356A" w:rsidRDefault="00BB7048" w:rsidP="00D413C2">
      <w:pPr>
        <w:pStyle w:val="YourName"/>
      </w:pPr>
    </w:p>
    <w:p w14:paraId="07BAD8A2" w14:textId="1F4B6170" w:rsidR="001F2B31" w:rsidRPr="0080356A" w:rsidRDefault="001F2B31" w:rsidP="00D413C2">
      <w:pPr>
        <w:pStyle w:val="YourName"/>
      </w:pPr>
      <w:r w:rsidRPr="0080356A">
        <w:t>Jonathan Cervas</w:t>
      </w:r>
      <w:r w:rsidR="00FE52F8" w:rsidRPr="0080356A">
        <w:rPr>
          <w:rStyle w:val="FootnoteReference"/>
          <w:szCs w:val="28"/>
        </w:rPr>
        <w:footnoteReference w:customMarkFollows="1" w:id="2"/>
        <w:t>*</w:t>
      </w:r>
    </w:p>
    <w:p w14:paraId="6AED0BCE" w14:textId="6B8AD983" w:rsidR="001F2B31" w:rsidRPr="0080356A" w:rsidRDefault="001F2B31" w:rsidP="00D413C2">
      <w:pPr>
        <w:pStyle w:val="YourName"/>
      </w:pPr>
      <w:r w:rsidRPr="0080356A">
        <w:t>Bernard Grofman</w:t>
      </w:r>
      <w:r w:rsidR="00FE52F8" w:rsidRPr="0080356A">
        <w:rPr>
          <w:rStyle w:val="FootnoteReference"/>
        </w:rPr>
        <w:footnoteReference w:customMarkFollows="1" w:id="3"/>
        <w:t>+</w:t>
      </w:r>
    </w:p>
    <w:p w14:paraId="12D9449E" w14:textId="2538ACD0" w:rsidR="00D41D67" w:rsidRPr="0080356A" w:rsidRDefault="001F2B31" w:rsidP="002E53B7">
      <w:pPr>
        <w:pStyle w:val="YourName"/>
      </w:pPr>
      <w:r w:rsidRPr="0080356A">
        <w:t>Scott Matsudo</w:t>
      </w:r>
      <w:r w:rsidR="009F5E56" w:rsidRPr="0080356A">
        <w:rPr>
          <w:rStyle w:val="FootnoteReference"/>
        </w:rPr>
        <w:footnoteReference w:customMarkFollows="1" w:id="4"/>
        <w:t>#</w:t>
      </w:r>
    </w:p>
    <w:p w14:paraId="16DF921F" w14:textId="77777777" w:rsidR="00D41D67" w:rsidRPr="0080356A" w:rsidRDefault="00D41D67" w:rsidP="002E53B7">
      <w:pPr>
        <w:ind w:firstLine="0"/>
      </w:pPr>
    </w:p>
    <w:p w14:paraId="104F2628" w14:textId="6F4ADA92" w:rsidR="00D41D67" w:rsidRPr="0080356A" w:rsidRDefault="0078642C" w:rsidP="001D0130">
      <w:pPr>
        <w:pStyle w:val="Default"/>
        <w:jc w:val="center"/>
        <w:rPr>
          <w:color w:val="auto"/>
        </w:rPr>
      </w:pPr>
      <w:r w:rsidRPr="0080356A">
        <w:rPr>
          <w:color w:val="auto"/>
        </w:rPr>
        <w:t>THIS IS A DRAFT AND IS NOT FOR QUOTATION.</w:t>
      </w:r>
    </w:p>
    <w:p w14:paraId="25B00023" w14:textId="77777777" w:rsidR="00D41D67" w:rsidRPr="0080356A" w:rsidRDefault="00D41D67" w:rsidP="001D0130">
      <w:pPr>
        <w:pStyle w:val="Default"/>
        <w:jc w:val="center"/>
        <w:rPr>
          <w:color w:val="auto"/>
        </w:rPr>
      </w:pPr>
    </w:p>
    <w:p w14:paraId="7E53AB33" w14:textId="28315462" w:rsidR="0078642C" w:rsidRPr="0080356A" w:rsidRDefault="0078642C" w:rsidP="001D0130">
      <w:pPr>
        <w:pStyle w:val="Default"/>
        <w:jc w:val="center"/>
        <w:rPr>
          <w:color w:val="auto"/>
        </w:rPr>
      </w:pPr>
      <w:r w:rsidRPr="0080356A">
        <w:rPr>
          <w:color w:val="auto"/>
        </w:rPr>
        <w:t>PLEASE ADDRESS SUGGESTIONS/CORRECTIONS TO CERVAS@CMU.EDU</w:t>
      </w:r>
    </w:p>
    <w:p w14:paraId="034DA024" w14:textId="04AF42FF" w:rsidR="0078642C" w:rsidRPr="0080356A" w:rsidRDefault="0078642C">
      <w:pPr>
        <w:widowControl/>
        <w:spacing w:before="0"/>
        <w:ind w:firstLine="0"/>
        <w:jc w:val="left"/>
        <w:rPr>
          <w:smallCaps/>
          <w:szCs w:val="24"/>
        </w:rPr>
      </w:pPr>
    </w:p>
    <w:p w14:paraId="6ADBB0B2" w14:textId="1A43FD8B" w:rsidR="00A77C2A" w:rsidRPr="0080356A" w:rsidRDefault="00A77C2A" w:rsidP="00A77C2A">
      <w:pPr>
        <w:tabs>
          <w:tab w:val="left" w:pos="0"/>
        </w:tabs>
        <w:spacing w:after="40"/>
        <w:ind w:right="-40" w:firstLine="0"/>
        <w:jc w:val="center"/>
        <w:rPr>
          <w:smallCaps/>
          <w:szCs w:val="24"/>
        </w:rPr>
      </w:pPr>
      <w:r w:rsidRPr="0080356A">
        <w:rPr>
          <w:smallCaps/>
          <w:szCs w:val="24"/>
        </w:rPr>
        <w:t>Abstract</w:t>
      </w:r>
    </w:p>
    <w:p w14:paraId="3D627BB0" w14:textId="77777777" w:rsidR="00D41D67" w:rsidRPr="0080356A" w:rsidRDefault="00D41D67" w:rsidP="00A77C2A">
      <w:pPr>
        <w:tabs>
          <w:tab w:val="left" w:pos="0"/>
        </w:tabs>
        <w:spacing w:after="40"/>
        <w:ind w:right="-40" w:firstLine="0"/>
        <w:jc w:val="center"/>
        <w:rPr>
          <w:smallCaps/>
          <w:szCs w:val="24"/>
        </w:rPr>
      </w:pPr>
    </w:p>
    <w:p w14:paraId="25B2E10E" w14:textId="0012EA0B" w:rsidR="00CD5337" w:rsidRPr="000204DE" w:rsidRDefault="001F2B31" w:rsidP="000204DE">
      <w:pPr>
        <w:ind w:firstLine="0"/>
      </w:pPr>
      <w:r w:rsidRPr="0080356A">
        <w:t>Federal courts were once seen as the place for partisan gerrymandering challenges to be lodged, but</w:t>
      </w:r>
      <w:r w:rsidR="00876ED8" w:rsidRPr="0080356A">
        <w:t xml:space="preserve"> </w:t>
      </w:r>
      <w:r w:rsidR="00107122" w:rsidRPr="0080356A">
        <w:t xml:space="preserve">when, after 30+ years of vacillation, </w:t>
      </w:r>
      <w:r w:rsidRPr="0080356A">
        <w:t xml:space="preserve">the Supreme Court announced </w:t>
      </w:r>
      <w:r w:rsidR="003F3780" w:rsidRPr="0080356A">
        <w:t xml:space="preserve">in </w:t>
      </w:r>
      <w:r w:rsidR="003F3780" w:rsidRPr="0080356A">
        <w:rPr>
          <w:i/>
          <w:iCs/>
        </w:rPr>
        <w:t>Rucho v. Common Cause</w:t>
      </w:r>
      <w:r w:rsidR="003F3780" w:rsidRPr="0080356A">
        <w:t xml:space="preserve">, 588 U.S. ___ (2019), </w:t>
      </w:r>
      <w:r w:rsidRPr="0080356A">
        <w:t xml:space="preserve">that partisan gerrymandering is not-justiciable in federal courts, state 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ould expect that partisan gerrymandering claims, while almost entirely in federal courts in the 2010 redistricting round and earlier rounds of redistricting, would now be brought in state courts if they were brought anywhere. We also expect that state courts would look to state constitutional provisions to evaluate partisan gerrymandering claims, especially language added in recent constitutional amendments that affected the procedures </w:t>
      </w:r>
      <w:r w:rsidR="00107122" w:rsidRPr="0080356A">
        <w:t xml:space="preserve">and criteria </w:t>
      </w:r>
      <w:r w:rsidRPr="0080356A">
        <w:t xml:space="preserve">for redistricting. But we also see state courts creatively reevaluating older language in their state’s constitution to find a way to hold egregious gerrymanders in violation of that constitution. And we see various state court justices implicitly challenging </w:t>
      </w:r>
      <w:r w:rsidRPr="0080356A">
        <w:lastRenderedPageBreak/>
        <w:t xml:space="preserve">the Supreme Court’s view in </w:t>
      </w:r>
      <w:r w:rsidRPr="0080356A">
        <w:rPr>
          <w:i/>
        </w:rPr>
        <w:t>Rucho</w:t>
      </w:r>
      <w:r w:rsidRPr="0080356A">
        <w:t xml:space="preserve"> that no manageable standard for egregious gerrymandering existed by relying on a variety of statistical tests proposed by academic specialists, on the one hand, and</w:t>
      </w:r>
      <w:r w:rsidR="00107122" w:rsidRPr="0080356A">
        <w:t>/or</w:t>
      </w:r>
      <w:r w:rsidRPr="0080356A">
        <w:t xml:space="preserve"> by examining the extent to which proposed maps satisfied traditional good government standards, on the other.</w:t>
      </w:r>
    </w:p>
    <w:p w14:paraId="2DF7C158" w14:textId="77777777" w:rsidR="00CD5337" w:rsidRPr="0080356A" w:rsidRDefault="00CD5337" w:rsidP="00D41D67">
      <w:pPr>
        <w:widowControl/>
        <w:spacing w:before="0"/>
        <w:ind w:firstLine="0"/>
        <w:jc w:val="center"/>
        <w:rPr>
          <w:smallCaps/>
          <w:szCs w:val="24"/>
        </w:rPr>
      </w:pPr>
    </w:p>
    <w:p w14:paraId="5D14DC82" w14:textId="5A70A1B0" w:rsidR="00A77C2A" w:rsidRPr="0080356A" w:rsidRDefault="00A77C2A" w:rsidP="00D41D67">
      <w:pPr>
        <w:widowControl/>
        <w:spacing w:before="0"/>
        <w:ind w:firstLine="0"/>
        <w:jc w:val="center"/>
        <w:rPr>
          <w:smallCaps/>
          <w:szCs w:val="24"/>
        </w:rPr>
      </w:pPr>
      <w:r w:rsidRPr="0080356A">
        <w:rPr>
          <w:smallCaps/>
          <w:szCs w:val="24"/>
        </w:rPr>
        <w:t>Table of Contents</w:t>
      </w:r>
    </w:p>
    <w:p w14:paraId="75BAE1D1" w14:textId="6F63523D" w:rsidR="001E5B09" w:rsidRDefault="00A77C2A">
      <w:pPr>
        <w:pStyle w:val="TOC1"/>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1E5B09">
        <w:rPr>
          <w:noProof/>
        </w:rPr>
        <w:t>INTRODUCTION</w:t>
      </w:r>
      <w:r w:rsidR="001E5B09">
        <w:rPr>
          <w:noProof/>
        </w:rPr>
        <w:tab/>
      </w:r>
      <w:r w:rsidR="001E5B09">
        <w:rPr>
          <w:noProof/>
        </w:rPr>
        <w:fldChar w:fldCharType="begin"/>
      </w:r>
      <w:r w:rsidR="001E5B09">
        <w:rPr>
          <w:noProof/>
        </w:rPr>
        <w:instrText xml:space="preserve"> PAGEREF _Toc119509798 \h </w:instrText>
      </w:r>
      <w:r w:rsidR="001E5B09">
        <w:rPr>
          <w:noProof/>
        </w:rPr>
      </w:r>
      <w:r w:rsidR="001E5B09">
        <w:rPr>
          <w:noProof/>
        </w:rPr>
        <w:fldChar w:fldCharType="separate"/>
      </w:r>
      <w:r w:rsidR="001E5B09">
        <w:rPr>
          <w:noProof/>
        </w:rPr>
        <w:t>3</w:t>
      </w:r>
      <w:r w:rsidR="001E5B09">
        <w:rPr>
          <w:noProof/>
        </w:rPr>
        <w:fldChar w:fldCharType="end"/>
      </w:r>
    </w:p>
    <w:p w14:paraId="1D7616D9" w14:textId="5A06BD79" w:rsidR="001E5B09" w:rsidRDefault="001E5B09">
      <w:pPr>
        <w:pStyle w:val="TOC1"/>
        <w:rPr>
          <w:rFonts w:asciiTheme="minorHAnsi" w:eastAsiaTheme="minorEastAsia" w:hAnsiTheme="minorHAnsi" w:cstheme="minorBidi"/>
          <w:noProof/>
          <w:szCs w:val="24"/>
        </w:rPr>
      </w:pPr>
      <w:r>
        <w:rPr>
          <w:noProof/>
        </w:rPr>
        <w:t>BACKGROUND: FEDERAL COURTS AND PARTISAN GERRYMANDERING</w:t>
      </w:r>
      <w:r>
        <w:rPr>
          <w:noProof/>
        </w:rPr>
        <w:tab/>
      </w:r>
      <w:r>
        <w:rPr>
          <w:noProof/>
        </w:rPr>
        <w:fldChar w:fldCharType="begin"/>
      </w:r>
      <w:r>
        <w:rPr>
          <w:noProof/>
        </w:rPr>
        <w:instrText xml:space="preserve"> PAGEREF _Toc119509799 \h </w:instrText>
      </w:r>
      <w:r>
        <w:rPr>
          <w:noProof/>
        </w:rPr>
      </w:r>
      <w:r>
        <w:rPr>
          <w:noProof/>
        </w:rPr>
        <w:fldChar w:fldCharType="separate"/>
      </w:r>
      <w:r>
        <w:rPr>
          <w:noProof/>
        </w:rPr>
        <w:t>5</w:t>
      </w:r>
      <w:r>
        <w:rPr>
          <w:noProof/>
        </w:rPr>
        <w:fldChar w:fldCharType="end"/>
      </w:r>
    </w:p>
    <w:p w14:paraId="5657497D" w14:textId="624A52E2" w:rsidR="001E5B09" w:rsidRDefault="001E5B09">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19509800 \h </w:instrText>
      </w:r>
      <w:r>
        <w:fldChar w:fldCharType="separate"/>
      </w:r>
      <w:r>
        <w:t>9</w:t>
      </w:r>
      <w:r>
        <w:fldChar w:fldCharType="end"/>
      </w:r>
    </w:p>
    <w:p w14:paraId="6DAB2543" w14:textId="2BE1D049" w:rsidR="001E5B09" w:rsidRDefault="001E5B09">
      <w:pPr>
        <w:pStyle w:val="TOC1"/>
        <w:rPr>
          <w:rFonts w:asciiTheme="minorHAnsi" w:eastAsiaTheme="minorEastAsia" w:hAnsiTheme="minorHAnsi" w:cstheme="minorBidi"/>
          <w:noProof/>
          <w:szCs w:val="24"/>
        </w:rPr>
      </w:pPr>
      <w:r>
        <w:rPr>
          <w:noProof/>
        </w:rPr>
        <w:t>THE ROLE OF STATE COURTS IN THE 2020 REDISTRICTING ROUND: STATE-BY-STATE ANALYSES</w:t>
      </w:r>
      <w:r>
        <w:rPr>
          <w:noProof/>
        </w:rPr>
        <w:tab/>
      </w:r>
      <w:r>
        <w:rPr>
          <w:noProof/>
        </w:rPr>
        <w:fldChar w:fldCharType="begin"/>
      </w:r>
      <w:r>
        <w:rPr>
          <w:noProof/>
        </w:rPr>
        <w:instrText xml:space="preserve"> PAGEREF _Toc119509801 \h </w:instrText>
      </w:r>
      <w:r>
        <w:rPr>
          <w:noProof/>
        </w:rPr>
      </w:r>
      <w:r>
        <w:rPr>
          <w:noProof/>
        </w:rPr>
        <w:fldChar w:fldCharType="separate"/>
      </w:r>
      <w:r>
        <w:rPr>
          <w:noProof/>
        </w:rPr>
        <w:t>18</w:t>
      </w:r>
      <w:r>
        <w:rPr>
          <w:noProof/>
        </w:rPr>
        <w:fldChar w:fldCharType="end"/>
      </w:r>
    </w:p>
    <w:p w14:paraId="59C167E9" w14:textId="22C0BEEB" w:rsidR="001E5B09" w:rsidRDefault="001E5B09">
      <w:pPr>
        <w:pStyle w:val="TOC2"/>
        <w:rPr>
          <w:rFonts w:asciiTheme="minorHAnsi" w:eastAsiaTheme="minorEastAsia" w:hAnsiTheme="minorHAnsi" w:cstheme="minorBidi"/>
          <w:szCs w:val="24"/>
        </w:rPr>
      </w:pPr>
      <w:r>
        <w:t>State court case citations</w:t>
      </w:r>
      <w:r>
        <w:tab/>
      </w:r>
      <w:r>
        <w:fldChar w:fldCharType="begin"/>
      </w:r>
      <w:r>
        <w:instrText xml:space="preserve"> PAGEREF _Toc119509802 \h </w:instrText>
      </w:r>
      <w:r>
        <w:fldChar w:fldCharType="separate"/>
      </w:r>
      <w:r>
        <w:t>23</w:t>
      </w:r>
      <w:r>
        <w:fldChar w:fldCharType="end"/>
      </w:r>
    </w:p>
    <w:p w14:paraId="6BBC3720" w14:textId="186EF249" w:rsidR="001E5B09" w:rsidRDefault="001E5B09">
      <w:pPr>
        <w:pStyle w:val="TOC2"/>
        <w:rPr>
          <w:rFonts w:asciiTheme="minorHAnsi" w:eastAsiaTheme="minorEastAsia" w:hAnsiTheme="minorHAnsi" w:cstheme="minorBidi"/>
          <w:szCs w:val="24"/>
        </w:rPr>
      </w:pPr>
      <w:r w:rsidRPr="00265F07">
        <w:rPr>
          <w:iCs/>
        </w:rPr>
        <w:t xml:space="preserve">C. Summaries of redistricting actions and litigation for individual states in the 2020 redistricting round </w:t>
      </w:r>
      <w:r>
        <w:tab/>
      </w:r>
      <w:r>
        <w:fldChar w:fldCharType="begin"/>
      </w:r>
      <w:r>
        <w:instrText xml:space="preserve"> PAGEREF _Toc119509803 \h </w:instrText>
      </w:r>
      <w:r>
        <w:fldChar w:fldCharType="separate"/>
      </w:r>
      <w:r>
        <w:t>24</w:t>
      </w:r>
      <w:r>
        <w:fldChar w:fldCharType="end"/>
      </w:r>
    </w:p>
    <w:p w14:paraId="2E9BAC87" w14:textId="0ED91A0D" w:rsidR="001E5B09" w:rsidRDefault="001E5B09">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Pennsylvania v. Chapman, 270 A.3d 444 (Pa. 2022) (per curiam).</w:t>
      </w:r>
      <w:r>
        <w:rPr>
          <w:noProof/>
        </w:rPr>
        <w:tab/>
      </w:r>
      <w:r>
        <w:rPr>
          <w:noProof/>
        </w:rPr>
        <w:fldChar w:fldCharType="begin"/>
      </w:r>
      <w:r>
        <w:rPr>
          <w:noProof/>
        </w:rPr>
        <w:instrText xml:space="preserve"> PAGEREF _Toc119509804 \h </w:instrText>
      </w:r>
      <w:r>
        <w:rPr>
          <w:noProof/>
        </w:rPr>
      </w:r>
      <w:r>
        <w:rPr>
          <w:noProof/>
        </w:rPr>
        <w:fldChar w:fldCharType="separate"/>
      </w:r>
      <w:r>
        <w:rPr>
          <w:noProof/>
        </w:rPr>
        <w:t>25</w:t>
      </w:r>
      <w:r>
        <w:rPr>
          <w:noProof/>
        </w:rPr>
        <w:fldChar w:fldCharType="end"/>
      </w:r>
    </w:p>
    <w:p w14:paraId="25369215" w14:textId="5B7ACE9A" w:rsidR="001E5B09" w:rsidRDefault="001E5B09">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 New York –Matter of Harkenrider v. Hochul, No. 60, 2022 N.Y. LEXIS 874, at *1 (N.Y. Apr. 27, 2022).</w:t>
      </w:r>
      <w:r>
        <w:rPr>
          <w:noProof/>
        </w:rPr>
        <w:tab/>
      </w:r>
      <w:r>
        <w:rPr>
          <w:noProof/>
        </w:rPr>
        <w:fldChar w:fldCharType="begin"/>
      </w:r>
      <w:r>
        <w:rPr>
          <w:noProof/>
        </w:rPr>
        <w:instrText xml:space="preserve"> PAGEREF _Toc119509805 \h </w:instrText>
      </w:r>
      <w:r>
        <w:rPr>
          <w:noProof/>
        </w:rPr>
      </w:r>
      <w:r>
        <w:rPr>
          <w:noProof/>
        </w:rPr>
        <w:fldChar w:fldCharType="separate"/>
      </w:r>
      <w:r>
        <w:rPr>
          <w:noProof/>
        </w:rPr>
        <w:t>25</w:t>
      </w:r>
      <w:r>
        <w:rPr>
          <w:noProof/>
        </w:rPr>
        <w:fldChar w:fldCharType="end"/>
      </w:r>
    </w:p>
    <w:p w14:paraId="398EFDB4" w14:textId="48FD3B00" w:rsidR="001E5B09" w:rsidRDefault="001E5B09">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North Carolina</w:t>
      </w:r>
      <w:r>
        <w:rPr>
          <w:noProof/>
        </w:rPr>
        <w:tab/>
      </w:r>
      <w:r>
        <w:rPr>
          <w:noProof/>
        </w:rPr>
        <w:fldChar w:fldCharType="begin"/>
      </w:r>
      <w:r>
        <w:rPr>
          <w:noProof/>
        </w:rPr>
        <w:instrText xml:space="preserve"> PAGEREF _Toc119509806 \h </w:instrText>
      </w:r>
      <w:r>
        <w:rPr>
          <w:noProof/>
        </w:rPr>
      </w:r>
      <w:r>
        <w:rPr>
          <w:noProof/>
        </w:rPr>
        <w:fldChar w:fldCharType="separate"/>
      </w:r>
      <w:r>
        <w:rPr>
          <w:noProof/>
        </w:rPr>
        <w:t>25</w:t>
      </w:r>
      <w:r>
        <w:rPr>
          <w:noProof/>
        </w:rPr>
        <w:fldChar w:fldCharType="end"/>
      </w:r>
    </w:p>
    <w:p w14:paraId="3DA7C692" w14:textId="34255F17" w:rsidR="001E5B09" w:rsidRDefault="001E5B09">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Ohio</w:t>
      </w:r>
      <w:r>
        <w:rPr>
          <w:noProof/>
        </w:rPr>
        <w:tab/>
      </w:r>
      <w:r>
        <w:rPr>
          <w:noProof/>
        </w:rPr>
        <w:fldChar w:fldCharType="begin"/>
      </w:r>
      <w:r>
        <w:rPr>
          <w:noProof/>
        </w:rPr>
        <w:instrText xml:space="preserve"> PAGEREF _Toc119509807 \h </w:instrText>
      </w:r>
      <w:r>
        <w:rPr>
          <w:noProof/>
        </w:rPr>
      </w:r>
      <w:r>
        <w:rPr>
          <w:noProof/>
        </w:rPr>
        <w:fldChar w:fldCharType="separate"/>
      </w:r>
      <w:r>
        <w:rPr>
          <w:noProof/>
        </w:rPr>
        <w:t>25</w:t>
      </w:r>
      <w:r>
        <w:rPr>
          <w:noProof/>
        </w:rPr>
        <w:fldChar w:fldCharType="end"/>
      </w:r>
    </w:p>
    <w:p w14:paraId="6879A342" w14:textId="4E3E881B" w:rsidR="001E5B09" w:rsidRDefault="001E5B09">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Maryland</w:t>
      </w:r>
      <w:r>
        <w:rPr>
          <w:noProof/>
        </w:rPr>
        <w:tab/>
      </w:r>
      <w:r>
        <w:rPr>
          <w:noProof/>
        </w:rPr>
        <w:fldChar w:fldCharType="begin"/>
      </w:r>
      <w:r>
        <w:rPr>
          <w:noProof/>
        </w:rPr>
        <w:instrText xml:space="preserve"> PAGEREF _Toc119509808 \h </w:instrText>
      </w:r>
      <w:r>
        <w:rPr>
          <w:noProof/>
        </w:rPr>
      </w:r>
      <w:r>
        <w:rPr>
          <w:noProof/>
        </w:rPr>
        <w:fldChar w:fldCharType="separate"/>
      </w:r>
      <w:r>
        <w:rPr>
          <w:noProof/>
        </w:rPr>
        <w:t>25</w:t>
      </w:r>
      <w:r>
        <w:rPr>
          <w:noProof/>
        </w:rPr>
        <w:fldChar w:fldCharType="end"/>
      </w:r>
    </w:p>
    <w:p w14:paraId="1D78FB1D" w14:textId="3D5E3C16" w:rsidR="001E5B09" w:rsidRDefault="001E5B09">
      <w:pPr>
        <w:pStyle w:val="TOC1"/>
        <w:rPr>
          <w:rFonts w:asciiTheme="minorHAnsi" w:eastAsiaTheme="minorEastAsia" w:hAnsiTheme="minorHAnsi" w:cstheme="minorBidi"/>
          <w:noProof/>
          <w:szCs w:val="24"/>
        </w:rPr>
      </w:pPr>
      <w:r>
        <w:rPr>
          <w:noProof/>
        </w:rPr>
        <w:t>HYPOTHESES ABOUT STATE COURTS WITH AGGREGATE DATA IN TABULAR FORM</w:t>
      </w:r>
      <w:r>
        <w:rPr>
          <w:noProof/>
        </w:rPr>
        <w:tab/>
      </w:r>
      <w:r>
        <w:rPr>
          <w:noProof/>
        </w:rPr>
        <w:fldChar w:fldCharType="begin"/>
      </w:r>
      <w:r>
        <w:rPr>
          <w:noProof/>
        </w:rPr>
        <w:instrText xml:space="preserve"> PAGEREF _Toc119509809 \h </w:instrText>
      </w:r>
      <w:r>
        <w:rPr>
          <w:noProof/>
        </w:rPr>
      </w:r>
      <w:r>
        <w:rPr>
          <w:noProof/>
        </w:rPr>
        <w:fldChar w:fldCharType="separate"/>
      </w:r>
      <w:r>
        <w:rPr>
          <w:noProof/>
        </w:rPr>
        <w:t>25</w:t>
      </w:r>
      <w:r>
        <w:rPr>
          <w:noProof/>
        </w:rPr>
        <w:fldChar w:fldCharType="end"/>
      </w:r>
    </w:p>
    <w:p w14:paraId="45463CBC" w14:textId="02746273" w:rsidR="001E5B09" w:rsidRDefault="001E5B09">
      <w:pPr>
        <w:pStyle w:val="TOC2"/>
        <w:rPr>
          <w:rFonts w:asciiTheme="minorHAnsi" w:eastAsiaTheme="minorEastAsia" w:hAnsiTheme="minorHAnsi" w:cstheme="minorBidi"/>
          <w:szCs w:val="24"/>
        </w:rPr>
      </w:pPr>
      <w:r>
        <w:t>Where were challenges brought?</w:t>
      </w:r>
      <w:r>
        <w:tab/>
      </w:r>
      <w:r>
        <w:fldChar w:fldCharType="begin"/>
      </w:r>
      <w:r>
        <w:instrText xml:space="preserve"> PAGEREF _Toc119509810 \h </w:instrText>
      </w:r>
      <w:r>
        <w:fldChar w:fldCharType="separate"/>
      </w:r>
      <w:r>
        <w:t>25</w:t>
      </w:r>
      <w:r>
        <w:fldChar w:fldCharType="end"/>
      </w:r>
    </w:p>
    <w:p w14:paraId="3294D0CA" w14:textId="27C00582" w:rsidR="001E5B09" w:rsidRDefault="001E5B09">
      <w:pPr>
        <w:pStyle w:val="TOC2"/>
        <w:rPr>
          <w:rFonts w:asciiTheme="minorHAnsi" w:eastAsiaTheme="minorEastAsia" w:hAnsiTheme="minorHAnsi" w:cstheme="minorBidi"/>
          <w:szCs w:val="24"/>
        </w:rPr>
      </w:pPr>
      <w:r>
        <w:t>Who brought challenges?</w:t>
      </w:r>
      <w:r>
        <w:tab/>
      </w:r>
      <w:r>
        <w:fldChar w:fldCharType="begin"/>
      </w:r>
      <w:r>
        <w:instrText xml:space="preserve"> PAGEREF _Toc119509811 \h </w:instrText>
      </w:r>
      <w:r>
        <w:fldChar w:fldCharType="separate"/>
      </w:r>
      <w:r>
        <w:t>26</w:t>
      </w:r>
      <w:r>
        <w:fldChar w:fldCharType="end"/>
      </w:r>
    </w:p>
    <w:p w14:paraId="121A9CB8" w14:textId="5DAEF65C" w:rsidR="001E5B09" w:rsidRDefault="001E5B09">
      <w:pPr>
        <w:pStyle w:val="TOC2"/>
        <w:rPr>
          <w:rFonts w:asciiTheme="minorHAnsi" w:eastAsiaTheme="minorEastAsia" w:hAnsiTheme="minorHAnsi" w:cstheme="minorBidi"/>
          <w:szCs w:val="24"/>
        </w:rPr>
      </w:pPr>
      <w:r>
        <w:t>When are challenges successful?</w:t>
      </w:r>
      <w:r>
        <w:tab/>
      </w:r>
      <w:r>
        <w:fldChar w:fldCharType="begin"/>
      </w:r>
      <w:r>
        <w:instrText xml:space="preserve"> PAGEREF _Toc119509812 \h </w:instrText>
      </w:r>
      <w:r>
        <w:fldChar w:fldCharType="separate"/>
      </w:r>
      <w:r>
        <w:t>27</w:t>
      </w:r>
      <w:r>
        <w:fldChar w:fldCharType="end"/>
      </w:r>
    </w:p>
    <w:p w14:paraId="21FAEF53" w14:textId="5645141A" w:rsidR="001E5B09" w:rsidRDefault="001E5B09">
      <w:pPr>
        <w:pStyle w:val="TOC2"/>
        <w:rPr>
          <w:rFonts w:asciiTheme="minorHAnsi" w:eastAsiaTheme="minorEastAsia" w:hAnsiTheme="minorHAnsi" w:cstheme="minorBidi"/>
          <w:szCs w:val="24"/>
        </w:rPr>
      </w:pPr>
      <w:r>
        <w:t>How were decisions reached?</w:t>
      </w:r>
      <w:r>
        <w:tab/>
      </w:r>
      <w:r>
        <w:fldChar w:fldCharType="begin"/>
      </w:r>
      <w:r>
        <w:instrText xml:space="preserve"> PAGEREF _Toc119509813 \h </w:instrText>
      </w:r>
      <w:r>
        <w:fldChar w:fldCharType="separate"/>
      </w:r>
      <w:r>
        <w:t>29</w:t>
      </w:r>
      <w:r>
        <w:fldChar w:fldCharType="end"/>
      </w:r>
    </w:p>
    <w:p w14:paraId="32BC0AA3" w14:textId="51D40E47" w:rsidR="001E5B09" w:rsidRDefault="001E5B09">
      <w:pPr>
        <w:pStyle w:val="TOC1"/>
        <w:rPr>
          <w:rFonts w:asciiTheme="minorHAnsi" w:eastAsiaTheme="minorEastAsia" w:hAnsiTheme="minorHAnsi" w:cstheme="minorBidi"/>
          <w:noProof/>
          <w:szCs w:val="24"/>
        </w:rPr>
      </w:pPr>
      <w:r>
        <w:rPr>
          <w:noProof/>
        </w:rPr>
        <w:t>EVALUATING THE EFFECTS OF COURT ORDERED MAPS AS COMPARED TO THEIR REJECTED LEGISLATIVE COUNTERPART</w:t>
      </w:r>
      <w:r>
        <w:rPr>
          <w:noProof/>
        </w:rPr>
        <w:tab/>
      </w:r>
      <w:r>
        <w:rPr>
          <w:noProof/>
        </w:rPr>
        <w:fldChar w:fldCharType="begin"/>
      </w:r>
      <w:r>
        <w:rPr>
          <w:noProof/>
        </w:rPr>
        <w:instrText xml:space="preserve"> PAGEREF _Toc119509814 \h </w:instrText>
      </w:r>
      <w:r>
        <w:rPr>
          <w:noProof/>
        </w:rPr>
      </w:r>
      <w:r>
        <w:rPr>
          <w:noProof/>
        </w:rPr>
        <w:fldChar w:fldCharType="separate"/>
      </w:r>
      <w:r>
        <w:rPr>
          <w:noProof/>
        </w:rPr>
        <w:t>31</w:t>
      </w:r>
      <w:r>
        <w:rPr>
          <w:noProof/>
        </w:rPr>
        <w:fldChar w:fldCharType="end"/>
      </w:r>
    </w:p>
    <w:p w14:paraId="72F0CDA1" w14:textId="3C9F8C6A" w:rsidR="001E5B09" w:rsidRDefault="001E5B09">
      <w:pPr>
        <w:pStyle w:val="TOC2"/>
        <w:rPr>
          <w:rFonts w:asciiTheme="minorHAnsi" w:eastAsiaTheme="minorEastAsia" w:hAnsiTheme="minorHAnsi" w:cstheme="minorBidi"/>
          <w:szCs w:val="24"/>
        </w:rPr>
      </w:pPr>
      <w:r w:rsidRPr="00265F07">
        <w:rPr>
          <w:iCs/>
        </w:rPr>
        <w:t>A. Measures of vote dilution and how they were used</w:t>
      </w:r>
      <w:r>
        <w:tab/>
      </w:r>
      <w:r>
        <w:fldChar w:fldCharType="begin"/>
      </w:r>
      <w:r>
        <w:instrText xml:space="preserve"> PAGEREF _Toc119509815 \h </w:instrText>
      </w:r>
      <w:r>
        <w:fldChar w:fldCharType="separate"/>
      </w:r>
      <w:r>
        <w:t>31</w:t>
      </w:r>
      <w:r>
        <w:fldChar w:fldCharType="end"/>
      </w:r>
    </w:p>
    <w:p w14:paraId="1B0D7F18" w14:textId="79F52B6B" w:rsidR="001E5B09" w:rsidRDefault="001E5B09">
      <w:pPr>
        <w:pStyle w:val="TOC2"/>
        <w:rPr>
          <w:rFonts w:asciiTheme="minorHAnsi" w:eastAsiaTheme="minorEastAsia" w:hAnsiTheme="minorHAnsi" w:cstheme="minorBidi"/>
          <w:szCs w:val="24"/>
        </w:rPr>
      </w:pPr>
      <w:r>
        <w:t>B. Measuring the Effects of State Courts in Limiting Partisan Gerrymandering</w:t>
      </w:r>
      <w:r>
        <w:tab/>
      </w:r>
      <w:r>
        <w:fldChar w:fldCharType="begin"/>
      </w:r>
      <w:r>
        <w:instrText xml:space="preserve"> PAGEREF _Toc119509816 \h </w:instrText>
      </w:r>
      <w:r>
        <w:fldChar w:fldCharType="separate"/>
      </w:r>
      <w:r>
        <w:t>36</w:t>
      </w:r>
      <w:r>
        <w:fldChar w:fldCharType="end"/>
      </w:r>
    </w:p>
    <w:p w14:paraId="6FD17AE1" w14:textId="1E2E8FF8" w:rsidR="001E5B09" w:rsidRDefault="001E5B09">
      <w:pPr>
        <w:pStyle w:val="TOC1"/>
        <w:rPr>
          <w:rFonts w:asciiTheme="minorHAnsi" w:eastAsiaTheme="minorEastAsia" w:hAnsiTheme="minorHAnsi" w:cstheme="minorBidi"/>
          <w:noProof/>
          <w:szCs w:val="24"/>
        </w:rPr>
      </w:pPr>
      <w:r>
        <w:rPr>
          <w:noProof/>
        </w:rPr>
        <w:t>DISCUSSION</w:t>
      </w:r>
      <w:r>
        <w:rPr>
          <w:noProof/>
        </w:rPr>
        <w:tab/>
      </w:r>
      <w:r>
        <w:rPr>
          <w:noProof/>
        </w:rPr>
        <w:fldChar w:fldCharType="begin"/>
      </w:r>
      <w:r>
        <w:rPr>
          <w:noProof/>
        </w:rPr>
        <w:instrText xml:space="preserve"> PAGEREF _Toc119509817 \h </w:instrText>
      </w:r>
      <w:r>
        <w:rPr>
          <w:noProof/>
        </w:rPr>
      </w:r>
      <w:r>
        <w:rPr>
          <w:noProof/>
        </w:rPr>
        <w:fldChar w:fldCharType="separate"/>
      </w:r>
      <w:r>
        <w:rPr>
          <w:noProof/>
        </w:rPr>
        <w:t>36</w:t>
      </w:r>
      <w:r>
        <w:rPr>
          <w:noProof/>
        </w:rPr>
        <w:fldChar w:fldCharType="end"/>
      </w:r>
    </w:p>
    <w:p w14:paraId="52640EA9" w14:textId="76454F09" w:rsidR="001E5B09" w:rsidRDefault="001E5B09">
      <w:pPr>
        <w:pStyle w:val="TOC1"/>
        <w:rPr>
          <w:rFonts w:asciiTheme="minorHAnsi" w:eastAsiaTheme="minorEastAsia" w:hAnsiTheme="minorHAnsi" w:cstheme="minorBidi"/>
          <w:noProof/>
          <w:szCs w:val="24"/>
        </w:rPr>
      </w:pPr>
      <w:r>
        <w:rPr>
          <w:noProof/>
        </w:rPr>
        <w:t>LOOKING TO THE FUTURE</w:t>
      </w:r>
      <w:r>
        <w:rPr>
          <w:noProof/>
        </w:rPr>
        <w:tab/>
      </w:r>
      <w:r>
        <w:rPr>
          <w:noProof/>
        </w:rPr>
        <w:fldChar w:fldCharType="begin"/>
      </w:r>
      <w:r>
        <w:rPr>
          <w:noProof/>
        </w:rPr>
        <w:instrText xml:space="preserve"> PAGEREF _Toc119509818 \h </w:instrText>
      </w:r>
      <w:r>
        <w:rPr>
          <w:noProof/>
        </w:rPr>
      </w:r>
      <w:r>
        <w:rPr>
          <w:noProof/>
        </w:rPr>
        <w:fldChar w:fldCharType="separate"/>
      </w:r>
      <w:r>
        <w:rPr>
          <w:noProof/>
        </w:rPr>
        <w:t>37</w:t>
      </w:r>
      <w:r>
        <w:rPr>
          <w:noProof/>
        </w:rPr>
        <w:fldChar w:fldCharType="end"/>
      </w:r>
    </w:p>
    <w:p w14:paraId="63934C39" w14:textId="70A35B38" w:rsidR="001E5B09" w:rsidRDefault="001E5B09">
      <w:pPr>
        <w:pStyle w:val="TOC2"/>
        <w:rPr>
          <w:rFonts w:asciiTheme="minorHAnsi" w:eastAsiaTheme="minorEastAsia" w:hAnsiTheme="minorHAnsi" w:cstheme="minorBidi"/>
          <w:szCs w:val="24"/>
        </w:rPr>
      </w:pPr>
      <w:r>
        <w:t>A. Further institutional remedies to limit partisan gerrymandering are going to be hard to implement and/or of limited utility</w:t>
      </w:r>
      <w:r>
        <w:tab/>
      </w:r>
      <w:r>
        <w:fldChar w:fldCharType="begin"/>
      </w:r>
      <w:r>
        <w:instrText xml:space="preserve"> PAGEREF _Toc119509819 \h </w:instrText>
      </w:r>
      <w:r>
        <w:fldChar w:fldCharType="separate"/>
      </w:r>
      <w:r>
        <w:t>37</w:t>
      </w:r>
      <w:r>
        <w:fldChar w:fldCharType="end"/>
      </w:r>
    </w:p>
    <w:p w14:paraId="24E016F4" w14:textId="4FF01DAF" w:rsidR="001E5B09" w:rsidRDefault="001E5B09">
      <w:pPr>
        <w:pStyle w:val="TOC2"/>
        <w:rPr>
          <w:rFonts w:asciiTheme="minorHAnsi" w:eastAsiaTheme="minorEastAsia" w:hAnsiTheme="minorHAnsi" w:cstheme="minorBidi"/>
          <w:szCs w:val="24"/>
        </w:rPr>
      </w:pPr>
      <w:r>
        <w:t>B. Mid-decadal redistricting</w:t>
      </w:r>
      <w:r>
        <w:tab/>
      </w:r>
      <w:r>
        <w:fldChar w:fldCharType="begin"/>
      </w:r>
      <w:r>
        <w:instrText xml:space="preserve"> PAGEREF _Toc119509820 \h </w:instrText>
      </w:r>
      <w:r>
        <w:fldChar w:fldCharType="separate"/>
      </w:r>
      <w:r>
        <w:t>39</w:t>
      </w:r>
      <w:r>
        <w:fldChar w:fldCharType="end"/>
      </w:r>
    </w:p>
    <w:p w14:paraId="43DD45DD" w14:textId="0E79ED3B" w:rsidR="001E5B09" w:rsidRDefault="001E5B09">
      <w:pPr>
        <w:pStyle w:val="TOC2"/>
        <w:rPr>
          <w:rFonts w:asciiTheme="minorHAnsi" w:eastAsiaTheme="minorEastAsia" w:hAnsiTheme="minorHAnsi" w:cstheme="minorBidi"/>
          <w:szCs w:val="24"/>
        </w:rPr>
      </w:pPr>
      <w:r>
        <w:t>C. Independent state legislature theory</w:t>
      </w:r>
      <w:r>
        <w:tab/>
      </w:r>
      <w:r>
        <w:fldChar w:fldCharType="begin"/>
      </w:r>
      <w:r>
        <w:instrText xml:space="preserve"> PAGEREF _Toc119509821 \h </w:instrText>
      </w:r>
      <w:r>
        <w:fldChar w:fldCharType="separate"/>
      </w:r>
      <w:r>
        <w:t>39</w:t>
      </w:r>
      <w:r>
        <w:fldChar w:fldCharType="end"/>
      </w:r>
    </w:p>
    <w:p w14:paraId="1ACE041B" w14:textId="77521C47" w:rsidR="001E5B09" w:rsidRDefault="001E5B09">
      <w:pPr>
        <w:pStyle w:val="TOC2"/>
        <w:rPr>
          <w:rFonts w:asciiTheme="minorHAnsi" w:eastAsiaTheme="minorEastAsia" w:hAnsiTheme="minorHAnsi" w:cstheme="minorBidi"/>
          <w:szCs w:val="24"/>
        </w:rPr>
      </w:pPr>
      <w:r w:rsidRPr="00265F07">
        <w:rPr>
          <w:iCs/>
        </w:rPr>
        <w:t>D. Congressional power to seat members</w:t>
      </w:r>
      <w:r>
        <w:tab/>
      </w:r>
      <w:r>
        <w:fldChar w:fldCharType="begin"/>
      </w:r>
      <w:r>
        <w:instrText xml:space="preserve"> PAGEREF _Toc119509822 \h </w:instrText>
      </w:r>
      <w:r>
        <w:fldChar w:fldCharType="separate"/>
      </w:r>
      <w:r>
        <w:t>40</w:t>
      </w:r>
      <w:r>
        <w:fldChar w:fldCharType="end"/>
      </w:r>
    </w:p>
    <w:p w14:paraId="6C804AF6" w14:textId="33A2C41F" w:rsidR="001E5B09" w:rsidRDefault="001E5B09">
      <w:pPr>
        <w:pStyle w:val="TOC1"/>
        <w:rPr>
          <w:rFonts w:asciiTheme="minorHAnsi" w:eastAsiaTheme="minorEastAsia" w:hAnsiTheme="minorHAnsi" w:cstheme="minorBidi"/>
          <w:noProof/>
          <w:szCs w:val="24"/>
        </w:rPr>
      </w:pPr>
      <w:r>
        <w:rPr>
          <w:noProof/>
        </w:rPr>
        <w:t>RECOMMENDATIONS</w:t>
      </w:r>
      <w:r>
        <w:rPr>
          <w:noProof/>
        </w:rPr>
        <w:tab/>
      </w:r>
      <w:r>
        <w:rPr>
          <w:noProof/>
        </w:rPr>
        <w:fldChar w:fldCharType="begin"/>
      </w:r>
      <w:r>
        <w:rPr>
          <w:noProof/>
        </w:rPr>
        <w:instrText xml:space="preserve"> PAGEREF _Toc119509823 \h </w:instrText>
      </w:r>
      <w:r>
        <w:rPr>
          <w:noProof/>
        </w:rPr>
      </w:r>
      <w:r>
        <w:rPr>
          <w:noProof/>
        </w:rPr>
        <w:fldChar w:fldCharType="separate"/>
      </w:r>
      <w:r>
        <w:rPr>
          <w:noProof/>
        </w:rPr>
        <w:t>41</w:t>
      </w:r>
      <w:r>
        <w:rPr>
          <w:noProof/>
        </w:rPr>
        <w:fldChar w:fldCharType="end"/>
      </w:r>
    </w:p>
    <w:p w14:paraId="10C8A054" w14:textId="3EF0CBBF" w:rsidR="001E5B09" w:rsidRDefault="001E5B09">
      <w:pPr>
        <w:pStyle w:val="TOC1"/>
        <w:rPr>
          <w:rFonts w:asciiTheme="minorHAnsi" w:eastAsiaTheme="minorEastAsia" w:hAnsiTheme="minorHAnsi" w:cstheme="minorBidi"/>
          <w:noProof/>
          <w:szCs w:val="24"/>
        </w:rPr>
      </w:pPr>
      <w:r>
        <w:rPr>
          <w:noProof/>
        </w:rPr>
        <w:t>Cases Referenced</w:t>
      </w:r>
      <w:r>
        <w:rPr>
          <w:noProof/>
        </w:rPr>
        <w:tab/>
      </w:r>
      <w:r>
        <w:rPr>
          <w:noProof/>
        </w:rPr>
        <w:fldChar w:fldCharType="begin"/>
      </w:r>
      <w:r>
        <w:rPr>
          <w:noProof/>
        </w:rPr>
        <w:instrText xml:space="preserve"> PAGEREF _Toc119509824 \h </w:instrText>
      </w:r>
      <w:r>
        <w:rPr>
          <w:noProof/>
        </w:rPr>
      </w:r>
      <w:r>
        <w:rPr>
          <w:noProof/>
        </w:rPr>
        <w:fldChar w:fldCharType="separate"/>
      </w:r>
      <w:r>
        <w:rPr>
          <w:noProof/>
        </w:rPr>
        <w:t>43</w:t>
      </w:r>
      <w:r>
        <w:rPr>
          <w:noProof/>
        </w:rPr>
        <w:fldChar w:fldCharType="end"/>
      </w:r>
    </w:p>
    <w:p w14:paraId="7F44A0F3" w14:textId="7BBB6BC9" w:rsidR="00A77C2A" w:rsidRPr="0080356A" w:rsidRDefault="00A77C2A" w:rsidP="00E67E67">
      <w:pPr>
        <w:rPr>
          <w:szCs w:val="24"/>
        </w:rPr>
      </w:pPr>
      <w:r w:rsidRPr="0080356A">
        <w:rPr>
          <w:szCs w:val="24"/>
        </w:rPr>
        <w:fldChar w:fldCharType="end"/>
      </w:r>
    </w:p>
    <w:p w14:paraId="0E0EF46D" w14:textId="29F9201E" w:rsidR="00D41D67" w:rsidRPr="0080356A" w:rsidRDefault="00D41D67">
      <w:pPr>
        <w:widowControl/>
        <w:spacing w:before="0"/>
        <w:ind w:firstLine="0"/>
        <w:jc w:val="left"/>
        <w:rPr>
          <w:smallCaps/>
          <w:kern w:val="28"/>
        </w:rPr>
      </w:pPr>
    </w:p>
    <w:p w14:paraId="55CBB69D" w14:textId="76C2CB2B" w:rsidR="00783955" w:rsidRPr="005B423A" w:rsidRDefault="00690FAA" w:rsidP="005B423A">
      <w:pPr>
        <w:pStyle w:val="Heading1"/>
      </w:pPr>
      <w:bookmarkStart w:id="0" w:name="_Toc119509798"/>
      <w:r w:rsidRPr="005B423A">
        <w:t>I</w:t>
      </w:r>
      <w:r w:rsidR="00783955" w:rsidRPr="005B423A">
        <w:t>NTRODUCTION</w:t>
      </w:r>
      <w:bookmarkEnd w:id="0"/>
    </w:p>
    <w:p w14:paraId="08EDB2AA" w14:textId="28F9B0D3" w:rsidR="003E2D90" w:rsidRPr="0080356A" w:rsidRDefault="0048702E" w:rsidP="00876ED8">
      <w:r w:rsidRPr="0080356A">
        <w:t>Our focus in this essay on the role of state courts as checks on partisan gerrymandering in the U.S. House of Representatives,</w:t>
      </w:r>
      <w:r w:rsidR="00876ED8" w:rsidRPr="0080356A">
        <w:t xml:space="preserve"> </w:t>
      </w:r>
      <w:r w:rsidRPr="0080356A">
        <w:t>though much of what we say will also be relevant to state legislative redistricting. To understand the role of state courts we must understand the institutional context that governs redistricting in each state.</w:t>
      </w:r>
      <w:r w:rsidR="00876ED8" w:rsidRPr="0080356A">
        <w:t xml:space="preserve"> </w:t>
      </w:r>
      <w:r w:rsidR="00C32A7B">
        <w:t xml:space="preserve">State legislatures are generally the body that redraws Congressional districts after decennial </w:t>
      </w:r>
      <w:r w:rsidR="00A168CB">
        <w:t>censuses.</w:t>
      </w:r>
      <w:r w:rsidR="0095539C">
        <w:t xml:space="preserve"> The decennial</w:t>
      </w:r>
      <w:r w:rsidR="00513B8F">
        <w:t xml:space="preserve"> </w:t>
      </w:r>
      <w:r w:rsidR="0095539C">
        <w:t>census</w:t>
      </w:r>
      <w:r w:rsidR="006554C1">
        <w:t xml:space="preserve"> </w:t>
      </w:r>
      <w:r w:rsidR="006554C1">
        <w:rPr>
          <w:i/>
          <w:iCs/>
        </w:rPr>
        <w:t xml:space="preserve">inter </w:t>
      </w:r>
      <w:r w:rsidR="00DD0F26">
        <w:rPr>
          <w:i/>
          <w:iCs/>
        </w:rPr>
        <w:t>alia</w:t>
      </w:r>
      <w:r w:rsidR="00DD0F26">
        <w:t xml:space="preserve"> enumerates</w:t>
      </w:r>
      <w:r w:rsidR="00513B8F">
        <w:t xml:space="preserve"> the population of the country and for each state</w:t>
      </w:r>
      <w:r w:rsidR="006554C1">
        <w:t xml:space="preserve"> and determines the </w:t>
      </w:r>
      <w:r w:rsidR="00910566">
        <w:t>total representatives (out of 435) that each state will be allocated</w:t>
      </w:r>
      <w:r w:rsidR="007E272E">
        <w:t xml:space="preserve">. </w:t>
      </w:r>
      <w:r w:rsidR="007C5862">
        <w:t xml:space="preserve"> Following the 2020 census, </w:t>
      </w:r>
      <w:r w:rsidR="00B0065B">
        <w:t xml:space="preserve">in </w:t>
      </w:r>
      <w:r w:rsidR="005D714A">
        <w:t>33</w:t>
      </w:r>
      <w:r w:rsidR="00ED5AF3">
        <w:t xml:space="preserve"> of the 44</w:t>
      </w:r>
      <w:r w:rsidR="005D714A">
        <w:t xml:space="preserve"> states</w:t>
      </w:r>
      <w:r w:rsidR="00A168CB">
        <w:t xml:space="preserve"> </w:t>
      </w:r>
      <w:r w:rsidR="00ED5AF3">
        <w:t xml:space="preserve">that required </w:t>
      </w:r>
      <w:r w:rsidR="00FC0297">
        <w:t xml:space="preserve">drawing of </w:t>
      </w:r>
      <w:r w:rsidR="00B83400">
        <w:t>c</w:t>
      </w:r>
      <w:r w:rsidR="00FC0297">
        <w:t xml:space="preserve">ongressional districts, the </w:t>
      </w:r>
      <w:r w:rsidR="00B83400">
        <w:t>l</w:t>
      </w:r>
      <w:r w:rsidR="00FC0297">
        <w:t>egislature had the primary responsibility for producing new maps.</w:t>
      </w:r>
      <w:r w:rsidR="00ED25A6">
        <w:rPr>
          <w:rStyle w:val="FootnoteReference"/>
        </w:rPr>
        <w:footnoteReference w:id="5"/>
      </w:r>
      <w:r w:rsidR="00FC0297">
        <w:t xml:space="preserve"> </w:t>
      </w:r>
      <w:r w:rsidR="00B55948">
        <w:t xml:space="preserve">Political gerrymanders are most likely to occur when all aspects of the line-drawing process </w:t>
      </w:r>
      <w:r w:rsidR="00F0255B">
        <w:t xml:space="preserve">are controlled by a single political party. </w:t>
      </w:r>
      <w:r w:rsidR="002D64FB">
        <w:t xml:space="preserve">Most states have provisions </w:t>
      </w:r>
      <w:r w:rsidR="0071366F">
        <w:t>in their constitutions that guide the line</w:t>
      </w:r>
      <w:r w:rsidR="00F0255B">
        <w:t>-</w:t>
      </w:r>
      <w:r w:rsidR="0071366F">
        <w:t>drawing process</w:t>
      </w:r>
      <w:r w:rsidR="00F0255B">
        <w:t xml:space="preserve">. These provisions might </w:t>
      </w:r>
      <w:r w:rsidR="000867CC">
        <w:t>reduce</w:t>
      </w:r>
      <w:r w:rsidR="00F0255B">
        <w:t xml:space="preserve"> the risk that the process is used to advantage the party in control of the process. These </w:t>
      </w:r>
      <w:r w:rsidR="000867CC">
        <w:t>“traditional redistricting criteria”</w:t>
      </w:r>
      <w:r w:rsidR="0071366F">
        <w:t xml:space="preserve"> including provisions that limit </w:t>
      </w:r>
      <w:r w:rsidR="007D4CE9">
        <w:t>districts to contiguous territory</w:t>
      </w:r>
      <w:r w:rsidR="00B470C3">
        <w:t xml:space="preserve"> (34 states)</w:t>
      </w:r>
      <w:r w:rsidR="00496A0B">
        <w:t xml:space="preserve">, </w:t>
      </w:r>
      <w:r w:rsidR="008E19DE">
        <w:t>restrictions on political subdivision splits</w:t>
      </w:r>
      <w:r w:rsidR="006D4351">
        <w:t xml:space="preserve"> (31 states)</w:t>
      </w:r>
      <w:r w:rsidR="008E19DE">
        <w:t>, and requirements for compact districts</w:t>
      </w:r>
      <w:r w:rsidR="002106FE">
        <w:t xml:space="preserve"> (31 states)</w:t>
      </w:r>
      <w:r w:rsidR="008E19DE">
        <w:t>.</w:t>
      </w:r>
      <w:r w:rsidR="008E19DE">
        <w:rPr>
          <w:rStyle w:val="FootnoteReference"/>
        </w:rPr>
        <w:footnoteReference w:id="6"/>
      </w:r>
      <w:r w:rsidR="008E19DE">
        <w:t xml:space="preserve"> </w:t>
      </w:r>
      <w:r w:rsidR="00B2210F">
        <w:t>T</w:t>
      </w:r>
      <w:r w:rsidR="00FF236A">
        <w:t xml:space="preserve">hese traditional criteria might not prevent </w:t>
      </w:r>
      <w:r w:rsidR="006934BB">
        <w:t>gerrymanders that result solely from the geographic distribution of voters</w:t>
      </w:r>
      <w:r w:rsidR="00462815">
        <w:t xml:space="preserve"> </w:t>
      </w:r>
      <w:r w:rsidR="00462815">
        <w:fldChar w:fldCharType="begin"/>
      </w:r>
      <w:r w:rsidR="00462815">
        <w:instrText xml:space="preserve"> ADDIN ZOTERO_ITEM CSL_CITATION {"citationID":"PwlEt0tO","properties":{"formattedCitation":"(Rodden 2010)","plainCitation":"(Rodden 2010)","noteIndex":0},"citationItems":[{"id":5355,"uris":["http://zotero.org/users/10395840/items/FN2R8W36"],"itemData":{"id":5355,"type":"article-journal","abstract":"In order to address classic questions about democratic representation in countries with winner-take-all electoral districts, it is necessary to understand the distribution of political preferences across districts. Recent formal theory literature has contributed new insights into how parties choose platforms in countries with a continuum of heterogeneous districts. Meanwhile, increases in survey sample sizes and advances in empirical techniques have made it possible to characterize the distribution of preferences within and across electoral districts. This review addresses an emerging literature that builds on these new tools to explore the ways in which the geography of political preferences can help explain the parties that compete, the platforms and policies they choose, and even the rules under which they compete. Building on insights from economic and political geography, it pays special attention to electoral and policy biases that can emerge when there is an asymmetric distribution of preferences across districts.","container-title":"Annual Review of Political Science","DOI":"10.1146/annurev.polisci.12.031607.092945","ISSN":"1094-2939, 1545-1577","issue":"1","journalAbbreviation":"Annu. Rev. Polit. Sci.","language":"en","page":"321-340","source":"DOI.org (Crossref)","title":"The Geographic Distribution of Political Preferences","volume":"13","author":[{"family":"Rodden","given":"Jonathan"}],"issued":{"date-parts":[["2010",5,1]]}}}],"schema":"https://github.com/citation-style-language/schema/raw/master/csl-citation.json"} </w:instrText>
      </w:r>
      <w:r w:rsidR="00462815">
        <w:fldChar w:fldCharType="separate"/>
      </w:r>
      <w:r w:rsidR="00462815">
        <w:rPr>
          <w:noProof/>
        </w:rPr>
        <w:t>(Rodden 2010)</w:t>
      </w:r>
      <w:r w:rsidR="00462815">
        <w:fldChar w:fldCharType="end"/>
      </w:r>
      <w:r w:rsidR="006934BB">
        <w:t xml:space="preserve">, what we have coined </w:t>
      </w:r>
      <w:r w:rsidR="006934BB">
        <w:rPr>
          <w:i/>
          <w:iCs/>
        </w:rPr>
        <w:t xml:space="preserve">stealth </w:t>
      </w:r>
      <w:r w:rsidR="006934BB" w:rsidRPr="00D11F19">
        <w:rPr>
          <w:i/>
          <w:iCs/>
        </w:rPr>
        <w:t>gerrymanders</w:t>
      </w:r>
      <w:r w:rsidR="0007359C">
        <w:t xml:space="preserve"> </w:t>
      </w:r>
      <w:r w:rsidR="0007359C">
        <w:fldChar w:fldCharType="begin"/>
      </w:r>
      <w:r w:rsidR="00462815">
        <w:instrText xml:space="preserve"> ADDIN ZOTERO_ITEM CSL_CITATION {"citationID":"UMI3MFmC","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rsidR="0007359C">
        <w:fldChar w:fldCharType="separate"/>
      </w:r>
      <w:r w:rsidR="00462815">
        <w:rPr>
          <w:noProof/>
        </w:rPr>
        <w:t>(Cervas and Grofman 2020)</w:t>
      </w:r>
      <w:r w:rsidR="0007359C">
        <w:fldChar w:fldCharType="end"/>
      </w:r>
      <w:r w:rsidR="0007359C">
        <w:t>.</w:t>
      </w:r>
      <w:r w:rsidR="006934BB">
        <w:t xml:space="preserve"> </w:t>
      </w:r>
      <w:r w:rsidR="001F2B31" w:rsidRPr="006934BB">
        <w:t>Several</w:t>
      </w:r>
      <w:r w:rsidR="001F2B31" w:rsidRPr="0080356A">
        <w:t xml:space="preserve"> states</w:t>
      </w:r>
      <w:r w:rsidR="001F335B">
        <w:t xml:space="preserve"> became more aggressive in</w:t>
      </w:r>
      <w:r w:rsidRPr="0080356A">
        <w:t xml:space="preserve"> chang</w:t>
      </w:r>
      <w:r w:rsidR="001F335B">
        <w:t>ing</w:t>
      </w:r>
      <w:r w:rsidRPr="0080356A">
        <w:t xml:space="preserve"> their constitutional provisions affecting</w:t>
      </w:r>
      <w:r w:rsidR="00876ED8" w:rsidRPr="0080356A">
        <w:t xml:space="preserve"> </w:t>
      </w:r>
      <w:r w:rsidRPr="0080356A">
        <w:t>redistricting</w:t>
      </w:r>
      <w:r w:rsidR="001F2B31" w:rsidRPr="0080356A">
        <w:t xml:space="preserve"> </w:t>
      </w:r>
      <w:r w:rsidR="004E56EC">
        <w:t>after the 2010 cycle</w:t>
      </w:r>
      <w:r w:rsidR="0007359C">
        <w:t xml:space="preserve"> recognizing the potential that traditional criteria was not effective enough at limiting vote dilution</w:t>
      </w:r>
      <w:r w:rsidRPr="0080356A">
        <w:t>.</w:t>
      </w:r>
      <w:r w:rsidR="001C2CA1">
        <w:rPr>
          <w:rStyle w:val="FootnoteReference"/>
        </w:rPr>
        <w:footnoteReference w:id="7"/>
      </w:r>
      <w:r w:rsidRPr="0080356A">
        <w:t xml:space="preserve"> </w:t>
      </w:r>
      <w:r w:rsidR="003E2D90" w:rsidRPr="0080356A">
        <w:t>These</w:t>
      </w:r>
      <w:r w:rsidRPr="0080356A">
        <w:t xml:space="preserve"> changes involved taking redistricting out of the hands of the legislature and replacing </w:t>
      </w:r>
      <w:r w:rsidR="003E2D90" w:rsidRPr="0080356A">
        <w:t xml:space="preserve">the legislature </w:t>
      </w:r>
      <w:r w:rsidRPr="0080356A">
        <w:t>with some form of commission</w:t>
      </w:r>
      <w:r w:rsidR="003E2D90" w:rsidRPr="0080356A">
        <w:t>.</w:t>
      </w:r>
      <w:r w:rsidR="007A333E">
        <w:rPr>
          <w:rStyle w:val="FootnoteReference"/>
        </w:rPr>
        <w:footnoteReference w:id="8"/>
      </w:r>
      <w:r w:rsidR="00613235">
        <w:rPr>
          <w:rStyle w:val="CommentReference"/>
        </w:rPr>
        <w:t xml:space="preserve"> </w:t>
      </w:r>
      <w:r w:rsidRPr="0080356A">
        <w:t>At the same time as changes were made in who was responsible for mapmaking, changes also were made in the criteria</w:t>
      </w:r>
      <w:r w:rsidR="003F3780" w:rsidRPr="0080356A">
        <w:t xml:space="preserve"> </w:t>
      </w:r>
      <w:r w:rsidRPr="0080356A">
        <w:t xml:space="preserve">to be used for mapmaking, with language in some states </w:t>
      </w:r>
      <w:r w:rsidR="001F2B31" w:rsidRPr="0080356A">
        <w:t xml:space="preserve">prohibiting </w:t>
      </w:r>
      <w:r w:rsidRPr="0080356A">
        <w:t>plans that unduly favored or disfavored a political party or a particular candidate.</w:t>
      </w:r>
      <w:r w:rsidR="00876ED8" w:rsidRPr="0080356A">
        <w:t xml:space="preserve"> </w:t>
      </w:r>
      <w:r w:rsidR="003E2D90" w:rsidRPr="0080356A">
        <w:t xml:space="preserve">Even when there was no explicit anti-gerrymandering provision in the state constitution, some </w:t>
      </w:r>
      <w:r w:rsidR="001F2B31" w:rsidRPr="0080356A">
        <w:t>state courts began to interpret older provisions of their state constitutions</w:t>
      </w:r>
      <w:r w:rsidR="003E2D90" w:rsidRPr="0080356A">
        <w:t xml:space="preserve"> </w:t>
      </w:r>
      <w:r w:rsidR="001F2B31" w:rsidRPr="0080356A">
        <w:t xml:space="preserve">requiring electoral districts </w:t>
      </w:r>
      <w:r w:rsidR="003E2D90" w:rsidRPr="0080356A">
        <w:t xml:space="preserve">to </w:t>
      </w:r>
      <w:r w:rsidR="001F2B31" w:rsidRPr="0080356A">
        <w:t>provide “free and equal” representation</w:t>
      </w:r>
      <w:r w:rsidR="003E2D90" w:rsidRPr="0080356A">
        <w:t xml:space="preserve"> as implicitly prohibiting egregious gerrymandering.</w:t>
      </w:r>
      <w:r w:rsidR="000A7636">
        <w:rPr>
          <w:rStyle w:val="FootnoteReference"/>
        </w:rPr>
        <w:footnoteReference w:id="9"/>
      </w:r>
      <w:r w:rsidR="00876ED8" w:rsidRPr="0080356A">
        <w:t xml:space="preserve"> </w:t>
      </w:r>
    </w:p>
    <w:p w14:paraId="690D05FA" w14:textId="6D935859" w:rsidR="00107122" w:rsidRPr="0080356A" w:rsidRDefault="003E2D90" w:rsidP="00876ED8">
      <w:pPr>
        <w:rPr>
          <w:szCs w:val="24"/>
          <w:u w:val="single"/>
        </w:rPr>
      </w:pPr>
      <w:r w:rsidRPr="0080356A">
        <w:t xml:space="preserve">Here we review both the institutional context and the actions of state courts in dealing with challenges to enacted plans bases on claims of partisan gerrymandering or in drawing plans of their own in cases where the legislature or commission failed to draw a plan in a timely fashion. </w:t>
      </w:r>
      <w:r w:rsidR="00107122" w:rsidRPr="0080356A">
        <w:t>While we are most concerned with what happened in the 2020 redistricting round, we also examine the role of state courts in the 2010 redistricting round</w:t>
      </w:r>
      <w:r w:rsidR="001414D4">
        <w:t xml:space="preserve"> </w:t>
      </w:r>
      <w:sdt>
        <w:sdtPr>
          <w:rPr>
            <w:color w:val="000000"/>
          </w:rPr>
          <w:tag w:val="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
          <w:id w:val="-1437592264"/>
          <w:placeholder>
            <w:docPart w:val="F0F450545985D84BA25B0C8CF989ADC1"/>
          </w:placeholder>
        </w:sdtPr>
        <w:sdtEndPr/>
        <w:sdtContent>
          <w:r w:rsidR="001414D4" w:rsidRPr="00217C5F">
            <w:rPr>
              <w:color w:val="000000"/>
            </w:rPr>
            <w:t>(</w:t>
          </w:r>
          <w:r w:rsidR="001414D4">
            <w:rPr>
              <w:color w:val="000000"/>
            </w:rPr>
            <w:t xml:space="preserve">e.g., </w:t>
          </w:r>
          <w:r w:rsidR="001414D4" w:rsidRPr="00217C5F">
            <w:rPr>
              <w:color w:val="000000"/>
            </w:rPr>
            <w:t>Grofman and Cervas 2018)</w:t>
          </w:r>
        </w:sdtContent>
      </w:sdt>
      <w:r w:rsidR="00107122" w:rsidRPr="0080356A">
        <w:t>, since previous precedents in other states affected how state courts saw the options for controlling partisan gerrymandering in their own state in the current decade</w:t>
      </w:r>
      <w:r w:rsidR="00335A1E" w:rsidRPr="0080356A">
        <w:t>.</w:t>
      </w:r>
    </w:p>
    <w:p w14:paraId="27AA78C1" w14:textId="366046CA" w:rsidR="003F3780" w:rsidRPr="0080356A" w:rsidRDefault="00A7060E" w:rsidP="006647B3">
      <w:r w:rsidRPr="0080356A">
        <w:t xml:space="preserve">For each of the states where litigation reached a state’s highest court, we </w:t>
      </w:r>
      <w:r w:rsidR="00887CE5" w:rsidRPr="0080356A">
        <w:t>look to the history of the litigation, including who brought the litigation, with a focus on</w:t>
      </w:r>
      <w:r w:rsidRPr="0080356A">
        <w:t xml:space="preserve"> how the judges in th</w:t>
      </w:r>
      <w:r w:rsidR="00887CE5" w:rsidRPr="0080356A">
        <w:t>e state’s highest</w:t>
      </w:r>
      <w:r w:rsidR="00876ED8" w:rsidRPr="0080356A">
        <w:t xml:space="preserve"> </w:t>
      </w:r>
      <w:r w:rsidRPr="0080356A">
        <w:t xml:space="preserve">court ruled and what explanations they gave for their rulings. </w:t>
      </w:r>
      <w:r w:rsidR="006647B3" w:rsidRPr="0080356A">
        <w:t>If</w:t>
      </w:r>
      <w:r w:rsidR="003E2D90" w:rsidRPr="0080356A">
        <w:t xml:space="preserve"> a court</w:t>
      </w:r>
      <w:r w:rsidR="001F2B31" w:rsidRPr="0080356A">
        <w:t xml:space="preserve"> overturned a plan</w:t>
      </w:r>
      <w:r w:rsidRPr="0080356A">
        <w:t xml:space="preserve"> as a partisan gerrymander</w:t>
      </w:r>
      <w:r w:rsidR="001F2B31" w:rsidRPr="0080356A">
        <w:t>, what grounds did th</w:t>
      </w:r>
      <w:r w:rsidRPr="0080356A">
        <w:t>e judges who voted to strike down the plan</w:t>
      </w:r>
      <w:r w:rsidR="001F2B31" w:rsidRPr="0080356A">
        <w:t xml:space="preserve"> use? Was it a metric </w:t>
      </w:r>
      <w:r w:rsidRPr="0080356A">
        <w:t>intended to measure partisan effects</w:t>
      </w:r>
      <w:r w:rsidR="000D5B09" w:rsidRPr="0080356A">
        <w:t>;</w:t>
      </w:r>
      <w:r w:rsidR="009429BE">
        <w:rPr>
          <w:rStyle w:val="FootnoteReference"/>
        </w:rPr>
        <w:footnoteReference w:id="10"/>
      </w:r>
      <w:r w:rsidRPr="0080356A">
        <w:t xml:space="preserve"> </w:t>
      </w:r>
      <w:r w:rsidR="001F2B31" w:rsidRPr="0080356A">
        <w:t>was it based on traditional criteria like county and municipality splits</w:t>
      </w:r>
      <w:r w:rsidRPr="0080356A">
        <w:t>; was it based on process features such as party-line votes</w:t>
      </w:r>
      <w:r w:rsidR="000D5B09" w:rsidRPr="0080356A">
        <w:t>,</w:t>
      </w:r>
      <w:r w:rsidRPr="0080356A">
        <w:t xml:space="preserve"> </w:t>
      </w:r>
      <w:r w:rsidR="000D5B09" w:rsidRPr="0080356A">
        <w:t xml:space="preserve">no opportunity for public comment </w:t>
      </w:r>
      <w:r w:rsidRPr="0080356A">
        <w:t>and little</w:t>
      </w:r>
      <w:r w:rsidR="000D5B09" w:rsidRPr="0080356A">
        <w:t xml:space="preserve"> </w:t>
      </w:r>
      <w:r w:rsidRPr="0080356A">
        <w:t>or no opportunity for the minority party to review the plan</w:t>
      </w:r>
      <w:r w:rsidR="000D5B09" w:rsidRPr="0080356A">
        <w:t>;</w:t>
      </w:r>
      <w:r w:rsidRPr="0080356A">
        <w:t xml:space="preserve"> or was it based on some combination of the above considerations</w:t>
      </w:r>
      <w:r w:rsidR="001F2B31" w:rsidRPr="0080356A">
        <w:t>?</w:t>
      </w:r>
      <w:r w:rsidR="00876ED8" w:rsidRPr="0080356A">
        <w:t xml:space="preserve"> </w:t>
      </w:r>
      <w:r w:rsidR="001F2B31" w:rsidRPr="0080356A">
        <w:t>If the</w:t>
      </w:r>
      <w:r w:rsidRPr="0080356A">
        <w:t xml:space="preserve"> court</w:t>
      </w:r>
      <w:r w:rsidR="001F2B31" w:rsidRPr="0080356A">
        <w:t xml:space="preserve"> voted to uphold a plan, what was the reasoning</w:t>
      </w:r>
      <w:r w:rsidRPr="0080356A">
        <w:t xml:space="preserve"> of the judges in the majority</w:t>
      </w:r>
      <w:r w:rsidR="001F2B31" w:rsidRPr="0080356A">
        <w:t>?</w:t>
      </w:r>
      <w:r w:rsidRPr="0080356A">
        <w:t xml:space="preserve"> In each of these two situations how did judges in the minority explain the reasons for their vote?</w:t>
      </w:r>
      <w:r w:rsidR="00876ED8" w:rsidRPr="0080356A">
        <w:t xml:space="preserve"> </w:t>
      </w:r>
    </w:p>
    <w:p w14:paraId="2BDD173C" w14:textId="3CFC7D51" w:rsidR="001F2B31" w:rsidRPr="0080356A" w:rsidRDefault="00A7060E" w:rsidP="006647B3">
      <w:r w:rsidRPr="0080356A">
        <w:t>Similarly, where the state court ended up with responsibility for line drawing for reasons of institutional failure, we examine how the court interpreted the redistricting requirements in their state.</w:t>
      </w:r>
      <w:r w:rsidR="00876ED8" w:rsidRPr="0080356A">
        <w:t xml:space="preserve"> </w:t>
      </w:r>
      <w:r w:rsidR="003F3780" w:rsidRPr="0080356A">
        <w:t xml:space="preserve">Moreover, we examine the claim that the actions of state court judges will largely be predictable </w:t>
      </w:r>
      <w:r w:rsidR="008B6866" w:rsidRPr="0080356A">
        <w:t>based on</w:t>
      </w:r>
      <w:r w:rsidR="003F3780" w:rsidRPr="0080356A">
        <w:t xml:space="preserve"> their partisanship (in terms of</w:t>
      </w:r>
      <w:r w:rsidR="00876ED8" w:rsidRPr="0080356A">
        <w:t xml:space="preserve"> </w:t>
      </w:r>
      <w:r w:rsidR="003F3780" w:rsidRPr="0080356A">
        <w:t xml:space="preserve">the party under whose label they ran in states where judges are elected and partisan identities are shown, or in other cases where we use the party of the appointing governor as a proxy for the judge’s partisanship). </w:t>
      </w:r>
    </w:p>
    <w:p w14:paraId="5BD124D9" w14:textId="29CE8345" w:rsidR="001F2B31" w:rsidRPr="005B423A" w:rsidRDefault="00F96F63" w:rsidP="005B423A">
      <w:pPr>
        <w:pStyle w:val="Heading1"/>
      </w:pPr>
      <w:bookmarkStart w:id="1" w:name="_Toc119509799"/>
      <w:r w:rsidRPr="005B423A">
        <w:t>BACKGROUND:</w:t>
      </w:r>
      <w:r w:rsidR="00876ED8" w:rsidRPr="005B423A">
        <w:t xml:space="preserve"> </w:t>
      </w:r>
      <w:r w:rsidRPr="005B423A">
        <w:t>FEDERAL COURTS AND PARTISAN GERRYMANDERING</w:t>
      </w:r>
      <w:bookmarkEnd w:id="1"/>
      <w:r w:rsidR="00876ED8" w:rsidRPr="005B423A">
        <w:t xml:space="preserve"> </w:t>
      </w:r>
    </w:p>
    <w:p w14:paraId="5A078398" w14:textId="6DC2A98F" w:rsidR="00E97C9F" w:rsidRPr="0080356A" w:rsidRDefault="001F2B31" w:rsidP="00E97C9F">
      <w:pPr>
        <w:rPr>
          <w:szCs w:val="24"/>
        </w:rPr>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 (</w:t>
      </w:r>
      <w:r w:rsidR="00D41D67" w:rsidRPr="0080356A">
        <w:t xml:space="preserve">412 U.S. 735, 1973), </w:t>
      </w:r>
      <w:r w:rsidRPr="0080356A">
        <w:t>in which political data was used to try and balance districts roughly proportional to the statewide political strength of parties</w:t>
      </w:r>
      <w:r w:rsidR="00FB6C25">
        <w:t>.</w:t>
      </w:r>
      <w:r w:rsidRPr="0080356A">
        <w:t xml:space="preserve"> </w:t>
      </w:r>
      <w:r w:rsidR="00887CE5" w:rsidRPr="0080356A">
        <w:t xml:space="preserve">In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 </w:t>
      </w:r>
      <w:r w:rsidR="00887CE5" w:rsidRPr="0080356A">
        <w:rPr>
          <w:i/>
          <w:iCs/>
        </w:rPr>
        <w:t>Gaffney</w:t>
      </w:r>
      <w:r w:rsidR="00887CE5" w:rsidRPr="0080356A">
        <w:t xml:space="preserve"> allowed for partisanship to be used in what appeared to be a benevolent fashion, but the </w:t>
      </w:r>
      <w:r w:rsidR="008F4561" w:rsidRPr="0080356A">
        <w:t xml:space="preserve">continuing </w:t>
      </w:r>
      <w:r w:rsidR="00887CE5" w:rsidRPr="0080356A">
        <w:t>concern</w:t>
      </w:r>
      <w:r w:rsidR="00E97C9F" w:rsidRPr="0080356A">
        <w:t xml:space="preserve"> </w:t>
      </w:r>
      <w:r w:rsidR="008F4561" w:rsidRPr="0080356A">
        <w:t>of</w:t>
      </w:r>
      <w:r w:rsidR="00876ED8" w:rsidRPr="0080356A">
        <w:t xml:space="preserve"> </w:t>
      </w:r>
      <w:r w:rsidR="008F4561" w:rsidRPr="0080356A">
        <w:t xml:space="preserve">good government groups and political parties </w:t>
      </w:r>
      <w:r w:rsidR="00887CE5" w:rsidRPr="0080356A">
        <w:t xml:space="preserve">was about the malevolent uses of partisanship in districting to create political gerrymanders. </w:t>
      </w:r>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E97C9F" w:rsidRPr="0080356A">
        <w:rPr>
          <w:szCs w:val="24"/>
          <w:lang w:val="fr-FR"/>
        </w:rPr>
        <w:t xml:space="preserve">, 721 F. 2d 1170 (D. Calif. </w:t>
      </w:r>
      <w:r w:rsidR="00E97C9F" w:rsidRPr="0080356A">
        <w:rPr>
          <w:szCs w:val="24"/>
        </w:rPr>
        <w:t>1983</w:t>
      </w:r>
      <w:r w:rsidR="000D5B09" w:rsidRPr="0080356A">
        <w:rPr>
          <w:szCs w:val="24"/>
        </w:rPr>
        <w:t>,</w:t>
      </w:r>
      <w:r w:rsidR="000D5B09" w:rsidRPr="0080356A">
        <w:rPr>
          <w:i/>
          <w:szCs w:val="24"/>
        </w:rPr>
        <w:t xml:space="preserve"> cert</w:t>
      </w:r>
      <w:r w:rsidR="000D5B09" w:rsidRPr="0080356A">
        <w:rPr>
          <w:szCs w:val="24"/>
        </w:rPr>
        <w:t>. denied.</w:t>
      </w:r>
      <w:r w:rsidR="00E97C9F" w:rsidRPr="0080356A">
        <w:rPr>
          <w:szCs w:val="24"/>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876ED8" w:rsidRPr="0080356A">
        <w:rPr>
          <w:szCs w:val="24"/>
        </w:rPr>
        <w:t xml:space="preserve"> </w:t>
      </w:r>
    </w:p>
    <w:p w14:paraId="34DD6ACB" w14:textId="1B734F6C" w:rsidR="00E05459" w:rsidRPr="0080356A" w:rsidRDefault="00887CE5" w:rsidP="00C15383">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Bandemer, </w:t>
      </w:r>
      <w:r w:rsidR="001F2B31" w:rsidRPr="0080356A">
        <w:t>478 U.S. 109 (1986)</w:t>
      </w:r>
      <w:r w:rsidR="00470854">
        <w:t xml:space="preserve">. </w:t>
      </w:r>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E97C9F" w:rsidRPr="0080356A">
        <w:t xml:space="preserve"> </w:t>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rPr>
          <w:i/>
          <w:iCs/>
        </w:rPr>
        <w:t>Davis v. Bandemer</w:t>
      </w:r>
      <w:r w:rsidR="0080356A" w:rsidRPr="0080356A">
        <w:t>, 478 U.S. 109, 139 (1986) (“In those cases, the racial minorities asserting the successful equal protection claims had essentially been shut out of the political process”)</w:t>
      </w:r>
      <w:r w:rsidR="00E97C9F" w:rsidRPr="0080356A">
        <w:t xml:space="preserve">. </w:t>
      </w:r>
    </w:p>
    <w:p w14:paraId="5D06F003" w14:textId="79B21EB0" w:rsidR="00214714" w:rsidRPr="0080356A" w:rsidRDefault="00E97C9F" w:rsidP="00C15383">
      <w:r w:rsidRPr="0080356A">
        <w:t>That high bar did not prevent new challenges to alleged partisan gerrymanders being brought in federal courts</w:t>
      </w:r>
      <w:r w:rsidR="008F4561" w:rsidRPr="0080356A">
        <w:t xml:space="preserve"> (see e.g., </w:t>
      </w:r>
      <w:r w:rsidR="008F4561" w:rsidRPr="0080356A">
        <w:rPr>
          <w:i/>
          <w:iCs/>
          <w:szCs w:val="24"/>
        </w:rPr>
        <w:t>Republican Party v. Martin</w:t>
      </w:r>
      <w:r w:rsidR="008F4561" w:rsidRPr="0080356A">
        <w:rPr>
          <w:szCs w:val="24"/>
        </w:rPr>
        <w:t xml:space="preserve"> 980 F2d 943 (4</w:t>
      </w:r>
      <w:r w:rsidR="008F4561" w:rsidRPr="0080356A">
        <w:rPr>
          <w:szCs w:val="24"/>
          <w:vertAlign w:val="superscript"/>
        </w:rPr>
        <w:t>th</w:t>
      </w:r>
      <w:r w:rsidR="008F4561" w:rsidRPr="0080356A">
        <w:rPr>
          <w:szCs w:val="24"/>
        </w:rPr>
        <w:t xml:space="preserve"> Cir. 1992))</w:t>
      </w:r>
      <w:r w:rsidR="00A24153" w:rsidRPr="0080356A">
        <w:t xml:space="preserve"> but again lower courts </w:t>
      </w:r>
      <w:r w:rsidR="00D41D67" w:rsidRPr="0080356A">
        <w:t xml:space="preserve">ultimately </w:t>
      </w:r>
      <w:r w:rsidR="00A24153" w:rsidRPr="0080356A">
        <w:t>rejected partisan gerrymandering claims.</w:t>
      </w:r>
      <w:r w:rsidR="00876ED8" w:rsidRPr="0080356A">
        <w:t xml:space="preserve"> </w:t>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Vieth v. Jubelirer</w:t>
      </w:r>
      <w:r w:rsidR="00E05459" w:rsidRPr="0080356A">
        <w:t xml:space="preserve"> 541 U.S. 267 (2004) 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E05459" w:rsidRPr="0080356A">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876ED8" w:rsidRPr="0080356A">
        <w:t xml:space="preserve"> </w:t>
      </w:r>
      <w:r w:rsidR="001F2B31" w:rsidRPr="0080356A">
        <w:t>Justice Scalia, writing for a plurality</w:t>
      </w:r>
      <w:r w:rsidR="00E05459" w:rsidRPr="0080356A">
        <w:rPr>
          <w:i/>
          <w:iCs/>
        </w:rPr>
        <w:t xml:space="preserve"> Id.</w:t>
      </w:r>
      <w:r w:rsidR="00E05459" w:rsidRPr="0080356A">
        <w:t>, at 306-307</w:t>
      </w:r>
      <w:r w:rsidR="001F2B31" w:rsidRPr="0080356A">
        <w:t>, would have held that there was no justiciable claim because there was no “judicially discernible and manageable standard” by which the Court could decide when a plan went from being constitutional to unconstitutional</w:t>
      </w:r>
      <w:r w:rsidR="00E05459" w:rsidRPr="0080356A">
        <w:t>.</w:t>
      </w:r>
      <w:r w:rsidR="00876ED8" w:rsidRPr="0080356A">
        <w:t xml:space="preserve"> </w:t>
      </w:r>
      <w:r w:rsidR="00E05459" w:rsidRPr="0080356A">
        <w:t>His view</w:t>
      </w:r>
      <w:r w:rsidR="001F2B31" w:rsidRPr="0080356A">
        <w:t xml:space="preserve"> would have overturn</w:t>
      </w:r>
      <w:r w:rsidR="00E05459" w:rsidRPr="0080356A">
        <w:t>ed</w:t>
      </w:r>
      <w:r w:rsidR="001F2B31" w:rsidRPr="0080356A">
        <w:t xml:space="preserve"> </w:t>
      </w:r>
      <w:r w:rsidR="001F2B31" w:rsidRPr="0080356A">
        <w:rPr>
          <w:i/>
          <w:iCs/>
        </w:rPr>
        <w:t>Bandemer</w:t>
      </w:r>
      <w:r w:rsidR="001F2B31" w:rsidRPr="0080356A">
        <w:t xml:space="preserve">. </w:t>
      </w:r>
      <w:r w:rsidR="008F4561" w:rsidRPr="0080356A">
        <w:t>Justice Kennedy concurred with the plurality that the appellants’ complaint be dismissed because the “proposed standards each have their own deficiencies”</w:t>
      </w:r>
      <w:r w:rsidR="00876ED8" w:rsidRPr="0080356A">
        <w:t xml:space="preserve"> </w:t>
      </w:r>
      <w:r w:rsidR="008F4561" w:rsidRPr="0080356A">
        <w:rPr>
          <w:i/>
          <w:iCs/>
        </w:rPr>
        <w:t>Id.</w:t>
      </w:r>
      <w:r w:rsidR="008F4561" w:rsidRPr="0080356A">
        <w:t>, at 267, 269</w:t>
      </w:r>
      <w:r w:rsidR="00214714" w:rsidRPr="0080356A">
        <w:t>,</w:t>
      </w:r>
      <w:r w:rsidR="00876ED8" w:rsidRPr="0080356A">
        <w:rPr>
          <w:i/>
          <w:iCs/>
        </w:rPr>
        <w:t xml:space="preserve"> </w:t>
      </w:r>
      <w:r w:rsidR="008F4561" w:rsidRPr="0080356A">
        <w:t>but left o</w:t>
      </w:r>
      <w:r w:rsidR="000D5B09" w:rsidRPr="0080356A">
        <w:t xml:space="preserve">pen </w:t>
      </w:r>
      <w:r w:rsidR="008F4561" w:rsidRPr="0080356A">
        <w:t>the possibility that a manageable standard might be established.</w:t>
      </w:r>
      <w:r w:rsidR="00AA71EB">
        <w:rPr>
          <w:rStyle w:val="FootnoteReference"/>
        </w:rPr>
        <w:footnoteReference w:id="11"/>
      </w:r>
      <w:r w:rsidR="008F4561" w:rsidRPr="0080356A">
        <w:t xml:space="preserve"> </w:t>
      </w:r>
      <w:r w:rsidR="001F2B31" w:rsidRPr="0080356A">
        <w:t xml:space="preserve">Three justices </w:t>
      </w:r>
      <w:r w:rsidR="00E05459" w:rsidRPr="0080356A">
        <w:t xml:space="preserve">in </w:t>
      </w:r>
      <w:r w:rsidR="00E05459" w:rsidRPr="0080356A">
        <w:rPr>
          <w:i/>
          <w:iCs/>
        </w:rPr>
        <w:t>Vieth</w:t>
      </w:r>
      <w:r w:rsidR="00E05459" w:rsidRPr="0080356A">
        <w:t xml:space="preserve"> </w:t>
      </w:r>
      <w:r w:rsidR="001F2B31" w:rsidRPr="0080356A">
        <w:t xml:space="preserve">(Breyer, Souter, and Stevens) wrote separate dissents, each proposing their own standard for adjudicating partisan gerrymandering claims. </w:t>
      </w:r>
      <w:r w:rsidR="00E05459" w:rsidRPr="0080356A">
        <w:t>A few years later,</w:t>
      </w:r>
      <w:r w:rsidR="001F2B31" w:rsidRPr="0080356A">
        <w:t xml:space="preserve"> </w:t>
      </w:r>
      <w:r w:rsidR="00245F35" w:rsidRPr="0080356A">
        <w:t xml:space="preserve">in </w:t>
      </w:r>
      <w:r w:rsidR="00245F35" w:rsidRPr="0080356A">
        <w:rPr>
          <w:i/>
          <w:iCs/>
        </w:rPr>
        <w:t xml:space="preserve">LULAC v. Perry </w:t>
      </w:r>
      <w:r w:rsidR="00245F35" w:rsidRPr="0080356A">
        <w:t xml:space="preserve">548 U.S. 399 (2006), </w:t>
      </w:r>
      <w:r w:rsidR="001F2B31" w:rsidRPr="0080356A">
        <w:t>the Court heard a challenge to the mid-decade redistricting scheme by the Texas legislature</w:t>
      </w:r>
      <w:r w:rsidR="00876ED8" w:rsidRPr="0080356A">
        <w:t xml:space="preserve"> </w:t>
      </w:r>
      <w:r w:rsidR="001F2B31" w:rsidRPr="0080356A">
        <w:t xml:space="preserve">but </w:t>
      </w:r>
      <w:r w:rsidR="00E05459" w:rsidRPr="0080356A">
        <w:t>again rejected claims that the plan was a gerrymander</w:t>
      </w:r>
      <w:r w:rsidR="00245F35" w:rsidRPr="0080356A">
        <w:t>. Although some Justices expressed the view that a manageable standard combining partisan symmetry approaches with other measures might yet be contrived,</w:t>
      </w:r>
      <w:r w:rsidR="00AA71EB">
        <w:rPr>
          <w:rStyle w:val="FootnoteReference"/>
        </w:rPr>
        <w:footnoteReference w:id="12"/>
      </w:r>
      <w:r w:rsidR="00E05459" w:rsidRPr="0080356A">
        <w:t xml:space="preserve"> the Court, quoting </w:t>
      </w:r>
      <w:r w:rsidR="00E05459" w:rsidRPr="0080356A">
        <w:rPr>
          <w:i/>
          <w:iCs/>
        </w:rPr>
        <w:t xml:space="preserve">Bandemer, </w:t>
      </w:r>
      <w:r w:rsidR="00E05459" w:rsidRPr="0080356A">
        <w:t xml:space="preserve">reiterated that </w:t>
      </w:r>
      <w:r w:rsidR="008F4561" w:rsidRPr="0080356A">
        <w:t>“‘</w:t>
      </w:r>
      <w:r w:rsidR="001F2B31" w:rsidRPr="0080356A">
        <w:t>Fairness</w:t>
      </w:r>
      <w:r w:rsidR="008F4561" w:rsidRPr="0080356A">
        <w:t>’</w:t>
      </w:r>
      <w:r w:rsidR="001F2B31" w:rsidRPr="0080356A">
        <w:t xml:space="preserve"> is not a judicially manageable standard</w:t>
      </w:r>
      <w:r w:rsidR="002C4CC7">
        <w:t>.</w:t>
      </w:r>
      <w:r w:rsidR="00427672" w:rsidRPr="0080356A">
        <w:t xml:space="preserve">” </w:t>
      </w:r>
      <w:r w:rsidR="00427672" w:rsidRPr="0080356A">
        <w:rPr>
          <w:i/>
          <w:iCs/>
        </w:rPr>
        <w:t>Vieth</w:t>
      </w:r>
      <w:r w:rsidR="003F61FF" w:rsidRPr="0080356A">
        <w:t>.</w:t>
      </w:r>
    </w:p>
    <w:p w14:paraId="6BC37A60" w14:textId="190EACA4" w:rsidR="001F2B31" w:rsidRPr="0080356A" w:rsidRDefault="00214714" w:rsidP="00214714">
      <w:r w:rsidRPr="0080356A">
        <w:t>However, rather than giving up hope post-</w:t>
      </w:r>
      <w:r w:rsidRPr="0080356A">
        <w:rPr>
          <w:i/>
          <w:iCs/>
        </w:rPr>
        <w:t>LULAC</w:t>
      </w:r>
      <w:r w:rsidR="00876ED8" w:rsidRPr="0080356A">
        <w:t xml:space="preserve"> </w:t>
      </w:r>
      <w:r w:rsidRPr="0080356A">
        <w:t>there was a spate of work by lawyers,</w:t>
      </w:r>
      <w:r w:rsidR="00876ED8" w:rsidRPr="0080356A">
        <w:t xml:space="preserve"> </w:t>
      </w:r>
      <w:r w:rsidR="001F2B31" w:rsidRPr="0080356A">
        <w:t xml:space="preserve">social </w:t>
      </w:r>
      <w:r w:rsidR="009C5BB6" w:rsidRPr="0080356A">
        <w:t>scientists,</w:t>
      </w:r>
      <w:r w:rsidRPr="0080356A">
        <w:t xml:space="preserve"> and other concerned scholars, </w:t>
      </w:r>
      <w:r w:rsidR="00312BD6" w:rsidRPr="0080356A">
        <w:t xml:space="preserve">including </w:t>
      </w:r>
      <w:r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876ED8" w:rsidRPr="0080356A">
        <w:t xml:space="preserve"> </w:t>
      </w:r>
      <w:r w:rsidR="00A24153" w:rsidRPr="0080356A">
        <w:t>After 30+ years of unsuccessful challenges at the trial court level,</w:t>
      </w:r>
      <w:r w:rsidR="00876ED8" w:rsidRPr="0080356A">
        <w:t xml:space="preserve"> </w:t>
      </w:r>
      <w:r w:rsidR="00600CB5" w:rsidRPr="0080356A">
        <w:t>three</w:t>
      </w:r>
      <w:r w:rsidR="00A24153" w:rsidRPr="0080356A">
        <w:t xml:space="preserve"> </w:t>
      </w:r>
      <w:r w:rsidR="00600CB5" w:rsidRPr="0080356A">
        <w:t xml:space="preserve">federal </w:t>
      </w:r>
      <w:r w:rsidR="00A24153" w:rsidRPr="0080356A">
        <w:t>trial courts, one in Wisconsin</w:t>
      </w:r>
      <w:r w:rsidR="00C220C6" w:rsidRPr="0080356A">
        <w:t xml:space="preserve"> </w:t>
      </w:r>
      <w:r w:rsidR="00C220C6" w:rsidRPr="0080356A">
        <w:rPr>
          <w:i/>
          <w:iCs/>
        </w:rPr>
        <w:t>Gill v. Whitford</w:t>
      </w:r>
      <w:r w:rsidR="00C220C6" w:rsidRPr="0080356A">
        <w:t>, 138 S. Ct. 1916</w:t>
      </w:r>
      <w:r w:rsidR="00CB4C09" w:rsidRPr="0080356A">
        <w:t xml:space="preserve"> </w:t>
      </w:r>
      <w:r w:rsidR="00C220C6" w:rsidRPr="0080356A">
        <w:t>(2018)</w:t>
      </w:r>
      <w:r w:rsidR="00600CB5" w:rsidRPr="0080356A">
        <w:t>,</w:t>
      </w:r>
      <w:r w:rsidR="00A24153" w:rsidRPr="0080356A">
        <w:t xml:space="preserve"> one in</w:t>
      </w:r>
      <w:r w:rsidR="00600CB5" w:rsidRPr="0080356A">
        <w:t xml:space="preserve"> North Caroli</w:t>
      </w:r>
      <w:r w:rsidR="00CB4C09" w:rsidRPr="0080356A">
        <w:t xml:space="preserve">na </w:t>
      </w:r>
      <w:r w:rsidR="00CB4C09" w:rsidRPr="0080356A">
        <w:rPr>
          <w:i/>
          <w:iCs/>
        </w:rPr>
        <w:t>Rucho</w:t>
      </w:r>
      <w:r w:rsidR="006125AC" w:rsidRPr="006125AC">
        <w:rPr>
          <w:i/>
          <w:iCs/>
        </w:rPr>
        <w:t xml:space="preserve"> </w:t>
      </w:r>
      <w:r w:rsidR="006125AC" w:rsidRPr="0080356A">
        <w:rPr>
          <w:i/>
          <w:iCs/>
        </w:rPr>
        <w:t>v. Common Cause</w:t>
      </w:r>
      <w:r w:rsidR="006125AC" w:rsidRPr="0080356A">
        <w:t>, 139 S. Ct. 2484, 2506 (2019)</w:t>
      </w:r>
      <w:r w:rsidR="00600CB5" w:rsidRPr="0080356A">
        <w:t xml:space="preserve"> and one in Marylan</w:t>
      </w:r>
      <w:r w:rsidR="009C5BB6" w:rsidRPr="0080356A">
        <w:t xml:space="preserve">d </w:t>
      </w:r>
      <w:r w:rsidR="009C5BB6" w:rsidRPr="0080356A">
        <w:rPr>
          <w:i/>
          <w:iCs/>
        </w:rPr>
        <w:t>Lamone v. Benisek</w:t>
      </w:r>
      <w:r w:rsidR="009C5BB6" w:rsidRPr="0080356A">
        <w:t xml:space="preserve">, 139 S. Ct. 783 (2019) </w:t>
      </w:r>
      <w:r w:rsidR="00600CB5" w:rsidRPr="0080356A">
        <w:t>found proposed plans to be unconstitutional partisan gerrymanders.</w:t>
      </w:r>
      <w:r w:rsidR="00876ED8" w:rsidRPr="0080356A">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issues a definitive ruling that focused on the challenged North Carolina </w:t>
      </w:r>
      <w:r w:rsidR="001D25D3" w:rsidRPr="0080356A">
        <w:t>map</w:t>
      </w:r>
      <w:r w:rsidR="00600CB5" w:rsidRPr="0080356A">
        <w:t xml:space="preserve">. </w:t>
      </w:r>
      <w:r w:rsidR="001F2B31" w:rsidRPr="0080356A">
        <w:t>In a 5-4 opinion</w:t>
      </w:r>
      <w:r w:rsidR="00600CB5" w:rsidRPr="0080356A">
        <w:t xml:space="preserve"> in</w:t>
      </w:r>
      <w:r w:rsidR="00876ED8" w:rsidRPr="0080356A">
        <w:t xml:space="preserve"> </w:t>
      </w:r>
      <w:r w:rsidR="00600CB5" w:rsidRPr="0080356A">
        <w:rPr>
          <w:i/>
          <w:iCs/>
        </w:rPr>
        <w:t>Rucho</w:t>
      </w:r>
      <w:r w:rsidR="001F2B31" w:rsidRPr="0080356A">
        <w:t>, with Justice Kagan dissenting, joined by Justices Ginsberg, Breyer, and Sotomayor</w:t>
      </w:r>
      <w:r w:rsidR="007D676A" w:rsidRPr="0080356A">
        <w:t xml:space="preserve"> in dissent</w:t>
      </w:r>
      <w:r w:rsidR="001F2B31" w:rsidRPr="0080356A">
        <w:t xml:space="preserve">, the </w:t>
      </w:r>
      <w:r w:rsidR="00492BB7">
        <w:t>c</w:t>
      </w:r>
      <w:r w:rsidR="001F2B31" w:rsidRPr="0080356A">
        <w:t xml:space="preserve">ourt </w:t>
      </w:r>
      <w:r w:rsidRPr="0080356A">
        <w:t xml:space="preserve">majority </w:t>
      </w:r>
      <w:r w:rsidR="001F2B31" w:rsidRPr="0080356A">
        <w:t xml:space="preserve">took away the ability to bring </w:t>
      </w:r>
      <w:r w:rsidR="00D170D4">
        <w:t>claims of</w:t>
      </w:r>
      <w:r w:rsidRPr="0080356A">
        <w:t xml:space="preserve"> partisan gerrymandering </w:t>
      </w:r>
      <w:r w:rsidR="001F2B31" w:rsidRPr="0080356A">
        <w:t>in federal court</w:t>
      </w:r>
      <w:r w:rsidRPr="0080356A">
        <w:t>.</w:t>
      </w:r>
      <w:r w:rsidR="00876ED8" w:rsidRPr="0080356A">
        <w:t xml:space="preserve"> </w:t>
      </w:r>
      <w:r w:rsidR="008E3B2E" w:rsidRPr="0080356A">
        <w:rPr>
          <w:i/>
          <w:iCs/>
        </w:rPr>
        <w:t>Bandemer</w:t>
      </w:r>
      <w:r w:rsidR="008E3B2E" w:rsidRPr="0080356A">
        <w:t xml:space="preserve"> was overruled</w:t>
      </w:r>
      <w:r w:rsidR="00600CB5" w:rsidRPr="0080356A">
        <w:t xml:space="preserve"> in that the justiciability of partisan gerrymandering claims was eliminated, and the lower court findings of unconstitutional partisan gerrymandering were reversed</w:t>
      </w:r>
      <w:r w:rsidR="008E3B2E" w:rsidRPr="0080356A">
        <w:t xml:space="preserve">. </w:t>
      </w:r>
      <w:r w:rsidRPr="0080356A">
        <w:t xml:space="preserve">The ruling explicitly rejected </w:t>
      </w:r>
      <w:r w:rsidR="005F748C" w:rsidRPr="0080356A">
        <w:t>all</w:t>
      </w:r>
      <w:r w:rsidRPr="0080356A">
        <w:t xml:space="preserve"> the possible avenues for bringing a partisan gerrymandering claim</w:t>
      </w:r>
      <w:r w:rsidR="00600CB5" w:rsidRPr="0080356A">
        <w:t xml:space="preserve"> that had ever been asserted</w:t>
      </w:r>
      <w:r w:rsidRPr="0080356A">
        <w:t xml:space="preserve">: </w:t>
      </w:r>
      <w:r w:rsidR="001F2B31" w:rsidRPr="0080356A">
        <w:t>“</w:t>
      </w:r>
      <w:r w:rsidRPr="0080356A">
        <w:t xml:space="preserve">the </w:t>
      </w:r>
      <w:r w:rsidR="001F2B31" w:rsidRPr="0080356A">
        <w:t xml:space="preserve">First Amendment, the Equal Protection Clause of the Fourteenth Amendment, the Elections Clause, [or] Article I, § 2, of the Constitution” </w:t>
      </w:r>
      <w:r w:rsidRPr="0080356A">
        <w:t>(</w:t>
      </w:r>
      <w:r w:rsidR="001F2B31" w:rsidRPr="00B95F8D">
        <w:rPr>
          <w:i/>
          <w:iCs/>
        </w:rPr>
        <w:t>Id</w:t>
      </w:r>
      <w:r w:rsidR="001F2B31" w:rsidRPr="0080356A">
        <w:t>. at 2491</w:t>
      </w:r>
      <w:r w:rsidRPr="0080356A">
        <w:t>)</w:t>
      </w:r>
      <w:r w:rsidR="001F2B31" w:rsidRPr="0080356A">
        <w:t>.</w:t>
      </w:r>
    </w:p>
    <w:p w14:paraId="5F60430D" w14:textId="0AF3615F" w:rsidR="00600CB5" w:rsidRPr="0080356A" w:rsidRDefault="008E3B2E" w:rsidP="008E3B2E">
      <w:pPr>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as problematic in that it </w:t>
      </w:r>
      <w:r w:rsidR="001F2B31" w:rsidRPr="0080356A">
        <w:t>recognize</w:t>
      </w:r>
      <w:r w:rsidRPr="0080356A">
        <w:t>s</w:t>
      </w:r>
      <w:r w:rsidR="001F2B31" w:rsidRPr="0080356A">
        <w:t xml:space="preserve"> that “[e]xcessive partisanship in districting leads to results that reasonably seem unjust” </w:t>
      </w:r>
      <w:r w:rsidR="001F2B31" w:rsidRPr="0080356A">
        <w:rPr>
          <w:i/>
          <w:iCs/>
        </w:rPr>
        <w:t>Id</w:t>
      </w:r>
      <w:r w:rsidR="001F2B31" w:rsidRPr="0080356A">
        <w:t xml:space="preserve">. at 2506, and the </w:t>
      </w:r>
      <w:r w:rsidR="000D4232">
        <w:t>c</w:t>
      </w:r>
      <w:r w:rsidR="001F2B31" w:rsidRPr="0080356A">
        <w:t xml:space="preserve">ourt’s “conclusion does not condone excessive partisan gerrymandering” </w:t>
      </w:r>
      <w:r w:rsidR="001F2B31" w:rsidRPr="0080356A">
        <w:rPr>
          <w:i/>
          <w:iCs/>
        </w:rPr>
        <w:t>Id</w:t>
      </w:r>
      <w:r w:rsidR="001F2B31" w:rsidRPr="0080356A">
        <w:t>. at 2507</w:t>
      </w:r>
      <w:r w:rsidRPr="0080356A">
        <w:t>,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AC67B1" w:rsidRPr="0080356A">
        <w:t>In </w:t>
      </w:r>
      <w:r w:rsidR="00AC67B1" w:rsidRPr="0080356A">
        <w:rPr>
          <w:i/>
          <w:iCs/>
        </w:rPr>
        <w:t>Rucho</w:t>
      </w:r>
      <w:r w:rsidR="00AC67B1" w:rsidRPr="0080356A">
        <w:t>, the Supreme Court asserted, without qualification, that there is no "appropriate role for the Federal Judiciary in remedying the problem of partisan gerrymandering—</w:t>
      </w:r>
      <w:r w:rsidR="00AC67B1" w:rsidRPr="0080356A">
        <w:rPr>
          <w:u w:val="single"/>
        </w:rPr>
        <w:t>whether such claims are claims of legal right, resolvable according to legal principles, or political questions that must find their resolution elsewhere</w:t>
      </w:r>
      <w:r w:rsidR="00AC67B1" w:rsidRPr="0080356A">
        <w:t>." </w:t>
      </w:r>
      <w:r w:rsidR="00AC67B1" w:rsidRPr="00150D37">
        <w:rPr>
          <w:i/>
          <w:iCs/>
        </w:rPr>
        <w:t>Id</w:t>
      </w:r>
      <w:r w:rsidR="00AC67B1" w:rsidRPr="003175B8">
        <w:t>.</w:t>
      </w:r>
      <w:r w:rsidR="00AC67B1" w:rsidRPr="0080356A">
        <w:t xml:space="preserve"> at 2494 (quotations omitted; emphasis added). </w:t>
      </w:r>
      <w:r w:rsidR="00AC67B1" w:rsidRPr="0080356A">
        <w:rPr>
          <w:i/>
          <w:iCs/>
        </w:rPr>
        <w:t>Rucho</w:t>
      </w:r>
      <w:r w:rsidR="00AC67B1" w:rsidRPr="0080356A">
        <w:t xml:space="preserve"> further asserted: </w:t>
      </w:r>
      <w:r w:rsidRPr="0080356A">
        <w:t xml:space="preserve">“Federal judges have no license to reallocate political power between the two major political parties, with no plausible grant of authority in the Constitution, and no legal standards to limit and direct their decisions.” </w:t>
      </w:r>
      <w:r w:rsidRPr="0080356A">
        <w:rPr>
          <w:i/>
          <w:iCs/>
        </w:rPr>
        <w:t>Id</w:t>
      </w:r>
      <w:r w:rsidRPr="0080356A">
        <w:t xml:space="preserve"> at 2507)</w:t>
      </w:r>
      <w:r w:rsidR="00CE6272" w:rsidRPr="0080356A">
        <w:t>.</w:t>
      </w:r>
      <w:r w:rsidR="0041484F" w:rsidRPr="0080356A">
        <w:t xml:space="preserve"> </w:t>
      </w:r>
    </w:p>
    <w:p w14:paraId="4A21480B" w14:textId="3076573E" w:rsidR="00312BD6" w:rsidRPr="0080356A" w:rsidRDefault="001F2B31" w:rsidP="00FC3AF1">
      <w:r w:rsidRPr="0080356A">
        <w:t>The majority</w:t>
      </w:r>
      <w:r w:rsidR="00821F43" w:rsidRPr="0080356A">
        <w:t xml:space="preserve"> opinion in </w:t>
      </w:r>
      <w:r w:rsidR="00821F43" w:rsidRPr="0080356A">
        <w:rPr>
          <w:i/>
          <w:iCs/>
        </w:rPr>
        <w:t>LULAC</w:t>
      </w:r>
      <w:r w:rsidR="00821F43" w:rsidRPr="0080356A">
        <w:t xml:space="preserve"> is also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Pr="0080356A">
        <w:t xml:space="preserve">: “how much representation [does a] particular political parties deserve —based on the votes of their supporters” </w:t>
      </w:r>
      <w:r w:rsidRPr="0080356A">
        <w:rPr>
          <w:i/>
          <w:iCs/>
        </w:rPr>
        <w:t>Id</w:t>
      </w:r>
      <w:r w:rsidRPr="0080356A">
        <w:t xml:space="preserve">. at 3499. </w:t>
      </w:r>
      <w:r w:rsidR="00312BD6" w:rsidRPr="0080356A">
        <w:t>But t</w:t>
      </w:r>
      <w:r w:rsidRPr="0080356A">
        <w:t xml:space="preserve">he Court </w:t>
      </w:r>
      <w:r w:rsidR="00783955" w:rsidRPr="0080356A">
        <w:t xml:space="preserve">then </w:t>
      </w:r>
      <w:r w:rsidRPr="0080356A">
        <w:t>claim</w:t>
      </w:r>
      <w:r w:rsidR="00783955" w:rsidRPr="0080356A">
        <w:t>s</w:t>
      </w:r>
      <w:r w:rsidRPr="0080356A">
        <w:t xml:space="preserve"> that “[p]artisan gerrymandering claims invariably sound in a desire for proportional representation” </w:t>
      </w:r>
      <w:r w:rsidRPr="0080356A">
        <w:rPr>
          <w:i/>
          <w:iCs/>
        </w:rPr>
        <w:t>Id.</w:t>
      </w:r>
      <w:r w:rsidRPr="0080356A">
        <w:t xml:space="preserve"> at 2499.</w:t>
      </w:r>
      <w:r w:rsidR="00876ED8" w:rsidRPr="0080356A">
        <w:t xml:space="preserve"> </w:t>
      </w:r>
      <w:r w:rsidR="00312BD6" w:rsidRPr="0080356A">
        <w:t>However,</w:t>
      </w:r>
      <w:r w:rsidR="0028461A" w:rsidRPr="0080356A">
        <w:t xml:space="preserve"> </w:t>
      </w:r>
      <w:r w:rsidR="00783955" w:rsidRPr="0080356A">
        <w:t>that</w:t>
      </w:r>
      <w:r w:rsidR="0028461A" w:rsidRPr="0080356A">
        <w:t xml:space="preserve"> </w:t>
      </w:r>
      <w:r w:rsidR="00783955" w:rsidRPr="0080356A">
        <w:t xml:space="preserve">assertion </w:t>
      </w:r>
      <w:r w:rsidR="0028461A" w:rsidRPr="0080356A">
        <w:t xml:space="preserve">is </w:t>
      </w:r>
      <w:r w:rsidR="00783955" w:rsidRPr="0080356A">
        <w:t xml:space="preserve">flatly </w:t>
      </w:r>
      <w:r w:rsidR="0028461A" w:rsidRPr="0080356A">
        <w:t xml:space="preserve">wrong. </w:t>
      </w:r>
      <w:r w:rsidRPr="0080356A">
        <w:t xml:space="preserve">Social science is unequivocal in </w:t>
      </w:r>
      <w:r w:rsidR="00783955" w:rsidRPr="0080356A">
        <w:t>NOT</w:t>
      </w:r>
      <w:r w:rsidRPr="0080356A">
        <w:t xml:space="preserve"> expecting proportionality in single-member, winner-take-all districting schemes</w:t>
      </w:r>
      <w:r w:rsidR="00EF7374">
        <w:t xml:space="preserve"> </w:t>
      </w:r>
      <w:sdt>
        <w:sdtPr>
          <w:rPr>
            <w:color w:val="000000"/>
          </w:rPr>
          <w:tag w:val="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
          <w:id w:val="1039709673"/>
          <w:placeholder>
            <w:docPart w:val="DefaultPlaceholder_-1854013440"/>
          </w:placeholder>
        </w:sdtPr>
        <w:sdtEndPr/>
        <w:sdtContent>
          <w:r w:rsidR="00217C5F" w:rsidRPr="00217C5F">
            <w:rPr>
              <w:color w:val="000000"/>
            </w:rPr>
            <w:t>(Grofman 1982; Gudgin and Taylor 2012; Taagepera and Shugart 1989)</w:t>
          </w:r>
        </w:sdtContent>
      </w:sdt>
      <w:r w:rsidRPr="0080356A">
        <w:t xml:space="preserve">. </w:t>
      </w:r>
      <w:r w:rsidR="0028461A" w:rsidRPr="0080356A">
        <w:t xml:space="preserve">For example, </w:t>
      </w:r>
      <w:r w:rsidRPr="0080356A">
        <w:t>metric</w:t>
      </w:r>
      <w:r w:rsidR="0028461A" w:rsidRPr="0080356A">
        <w:t>s</w:t>
      </w:r>
      <w:r w:rsidRPr="0080356A">
        <w:t xml:space="preserve"> </w:t>
      </w:r>
      <w:r w:rsidR="0028461A" w:rsidRPr="0080356A">
        <w:t>such as</w:t>
      </w:r>
      <w:r w:rsidR="00876ED8" w:rsidRPr="0080356A">
        <w:t xml:space="preserve"> </w:t>
      </w:r>
      <w:r w:rsidRPr="0080356A">
        <w:t xml:space="preserve">the </w:t>
      </w:r>
      <w:r w:rsidRPr="0080356A">
        <w:rPr>
          <w:i/>
          <w:iCs/>
        </w:rPr>
        <w:t>partisan bias</w:t>
      </w:r>
      <w:r w:rsidRPr="0080356A">
        <w:t xml:space="preserve"> measure</w:t>
      </w:r>
      <w:r w:rsidR="00876ED8" w:rsidRPr="0080356A">
        <w:t xml:space="preserve"> </w:t>
      </w:r>
      <w:r w:rsidRPr="0080356A">
        <w:t>require</w:t>
      </w:r>
      <w:r w:rsidR="00876ED8" w:rsidRPr="0080356A">
        <w:t xml:space="preserve"> </w:t>
      </w:r>
      <w:r w:rsidRPr="0080356A">
        <w:t xml:space="preserve">only that parties are treated symmetrically </w:t>
      </w:r>
      <w:sdt>
        <w:sdtPr>
          <w:rPr>
            <w:color w:val="000000"/>
          </w:rPr>
          <w:tag w:val="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
          <w:id w:val="-1273781757"/>
          <w:placeholder>
            <w:docPart w:val="A6CE7684C837484CBD5F61651F9398A7"/>
          </w:placeholder>
        </w:sdtPr>
        <w:sdtEndPr/>
        <w:sdtContent>
          <w:r w:rsidR="00217C5F" w:rsidRPr="00217C5F">
            <w:rPr>
              <w:color w:val="000000"/>
            </w:rPr>
            <w:t>(Katz, King, and Rosenblatt 2020)</w:t>
          </w:r>
        </w:sdtContent>
      </w:sdt>
      <w:r w:rsidRPr="0080356A">
        <w:t xml:space="preserve">. Another test, the use of outlier analysis using an ensemble of plans generated by Markov chains </w:t>
      </w:r>
      <w:r w:rsidR="0028461A" w:rsidRPr="0080356A">
        <w:t xml:space="preserve">draws on the geography of the state to determine what is suspiciously outside the realm of what can be expected from a plan drawn according to good government criteria. </w:t>
      </w:r>
      <w:sdt>
        <w:sdtPr>
          <w:rPr>
            <w:color w:val="000000"/>
          </w:rPr>
          <w:tag w:val="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
          <w:id w:val="-1614734624"/>
          <w:placeholder>
            <w:docPart w:val="A6CE7684C837484CBD5F61651F9398A7"/>
          </w:placeholder>
        </w:sdtPr>
        <w:sdtEndPr/>
        <w:sdtContent>
          <w:r w:rsidR="00217C5F" w:rsidRPr="00217C5F">
            <w:rPr>
              <w:color w:val="000000"/>
            </w:rPr>
            <w:t>(Becker et al. 2021; Duchin 2018)</w:t>
          </w:r>
        </w:sdtContent>
      </w:sdt>
      <w:r w:rsidRPr="0080356A">
        <w:t>.</w:t>
      </w:r>
    </w:p>
    <w:p w14:paraId="04DFB77C" w14:textId="77777777" w:rsidR="002C00FA" w:rsidRPr="0080356A" w:rsidRDefault="00CA3B06" w:rsidP="00312BD6">
      <w:r w:rsidRPr="0080356A">
        <w:t xml:space="preserve"> 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 </w:t>
      </w:r>
      <w:r w:rsidR="00A24153" w:rsidRPr="0080356A">
        <w:t xml:space="preserve">a few </w:t>
      </w:r>
      <w:r w:rsidR="001F2B31" w:rsidRPr="0080356A">
        <w:t xml:space="preserve">s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A24153" w:rsidRPr="0080356A">
        <w:t>.</w:t>
      </w:r>
      <w:r w:rsidR="007D676A" w:rsidRPr="0080356A">
        <w:t xml:space="preserve"> </w:t>
      </w:r>
      <w:r w:rsidR="00A24153" w:rsidRPr="0080356A">
        <w:t>See</w:t>
      </w:r>
      <w:r w:rsidR="001F2B31" w:rsidRPr="0080356A">
        <w:t xml:space="preserve"> </w:t>
      </w:r>
      <w:r w:rsidR="001F2B31" w:rsidRPr="0080356A">
        <w:rPr>
          <w:i/>
          <w:iCs/>
        </w:rPr>
        <w:t>League of Women Voters of Pa. v. Commonwealth</w:t>
      </w:r>
      <w:r w:rsidR="001F2B31" w:rsidRPr="0080356A">
        <w:t xml:space="preserve">, 178 A.3d 737 (Pa. 2018); </w:t>
      </w:r>
      <w:r w:rsidR="00B80E49" w:rsidRPr="0080356A">
        <w:t xml:space="preserve">and </w:t>
      </w:r>
      <w:r w:rsidR="001F2B31" w:rsidRPr="0080356A">
        <w:rPr>
          <w:i/>
          <w:iCs/>
        </w:rPr>
        <w:t>League of Women Voters of Fla. v. Detzner</w:t>
      </w:r>
      <w:r w:rsidR="001F2B31" w:rsidRPr="0080356A">
        <w:t xml:space="preserve">, 179 So. 3d 258 (Fla. 2015). </w:t>
      </w:r>
      <w:r w:rsidR="00B80E49" w:rsidRPr="0080356A">
        <w:rPr>
          <w:i/>
          <w:iCs/>
        </w:rPr>
        <w:t>Harper v. Lewis</w:t>
      </w:r>
      <w:r w:rsidR="00B80E49" w:rsidRPr="0080356A">
        <w:t>, NO. 5:19-CV-452-FL (NC, E.D. Oct. 22, 2019).</w:t>
      </w:r>
    </w:p>
    <w:p w14:paraId="352F6952" w14:textId="7F7D0282" w:rsidR="001F2B31" w:rsidRPr="0080356A" w:rsidRDefault="00783838" w:rsidP="00312BD6">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 </w:t>
      </w:r>
      <w:sdt>
        <w:sdtPr>
          <w:rPr>
            <w:color w:val="000000"/>
          </w:rPr>
          <w:tag w:val="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
          <w:id w:val="913430370"/>
          <w:placeholder>
            <w:docPart w:val="0E43E9398AB14BFDB10AE4904B7CED42"/>
          </w:placeholder>
        </w:sdtPr>
        <w:sdtEndPr/>
        <w:sdtContent>
          <w:r w:rsidR="00217C5F" w:rsidRPr="00217C5F">
            <w:rPr>
              <w:color w:val="000000"/>
            </w:rPr>
            <w:t>(Cervas and Grofman 2020; Grofman and Cervas 2018; Wang, Ober Jr., and Williams 2019)</w:t>
          </w:r>
        </w:sdtContent>
      </w:sdt>
      <w:r w:rsidRPr="0080356A">
        <w:t>.</w:t>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Pr>
          <w:rStyle w:val="FootnoteReference"/>
        </w:rPr>
        <w:footnoteReference w:id="13"/>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3B4375E1" w:rsidR="00076504" w:rsidRPr="0080356A" w:rsidRDefault="00CE6272" w:rsidP="003E4989">
      <w:r w:rsidRPr="0080356A">
        <w:t>In Florida there was ex</w:t>
      </w:r>
      <w:r w:rsidR="002C00FA" w:rsidRPr="0080356A">
        <w:t>p</w:t>
      </w:r>
      <w:r w:rsidRPr="0080356A">
        <w:t xml:space="preserve">licit state constitutional language about the permissible role of partisanship in redistricting. </w:t>
      </w:r>
      <w:r w:rsidR="00076504" w:rsidRPr="0080356A">
        <w:t xml:space="preserve">In </w:t>
      </w:r>
      <w:r w:rsidRPr="0080356A">
        <w:t xml:space="preserve">Pennsylvania </w:t>
      </w:r>
      <w:r w:rsidR="003E4989" w:rsidRPr="003E4989">
        <w:t xml:space="preserve">the Pennsylvania Supreme Court expressly recognized that partisan gerrymandering is a justiciable violation of the Free and Equal Elections Clause, Pa. Const. art I, § 5. </w:t>
      </w:r>
      <w:r w:rsidR="003E4989" w:rsidRPr="003E4989">
        <w:rPr>
          <w:i/>
          <w:iCs/>
        </w:rPr>
        <w:t>League of Women Voters v. Commonwealth</w:t>
      </w:r>
      <w:r w:rsidR="003E4989" w:rsidRPr="003E4989">
        <w:t>, 178 A.3d 737, 816 (Pa. 2018)</w:t>
      </w:r>
      <w:r w:rsidR="002C00FA" w:rsidRPr="0080356A">
        <w:t xml:space="preserve">. </w:t>
      </w:r>
      <w:r w:rsidRPr="0080356A">
        <w:t xml:space="preserve">Similarly, in </w:t>
      </w:r>
      <w:r w:rsidR="00076504" w:rsidRPr="0080356A">
        <w:t>North Carolina, the state court relied on the “Free Elections Clause” found in the Declaration of Rights in the state’s constitution. NC</w:t>
      </w:r>
      <w:r w:rsidR="0027492A">
        <w:t>.</w:t>
      </w:r>
      <w:r w:rsidR="00076504" w:rsidRPr="0080356A">
        <w:t xml:space="preserve"> Con</w:t>
      </w:r>
      <w:r w:rsidR="0027492A">
        <w:t>s</w:t>
      </w:r>
      <w:r w:rsidR="00076504" w:rsidRPr="0080356A">
        <w:t xml:space="preserve">t. </w:t>
      </w:r>
      <w:r w:rsidR="0027492A">
        <w:t>a</w:t>
      </w:r>
      <w:r w:rsidR="00076504" w:rsidRPr="0080356A">
        <w:t>rt. I</w:t>
      </w:r>
      <w:r w:rsidR="0027492A">
        <w:t xml:space="preserve"> </w:t>
      </w:r>
      <w:r w:rsidR="0027492A" w:rsidRPr="003E4989">
        <w:t>§</w:t>
      </w:r>
      <w:r w:rsidR="00076504" w:rsidRPr="0080356A">
        <w:t xml:space="preserve"> 10. </w:t>
      </w:r>
    </w:p>
    <w:p w14:paraId="47B5D2CA" w14:textId="36BB59D7" w:rsidR="00ED4FA2" w:rsidRPr="0080356A" w:rsidRDefault="002C5684" w:rsidP="00196E68">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 xml:space="preserve">redraw the map. In Florida, the legislature was permitted to offer a new plan after an initial plan had been rejected.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Pr>
          <w:rStyle w:val="FootnoteReference"/>
        </w:rPr>
        <w:footnoteReference w:id="14"/>
      </w:r>
      <w:r w:rsidR="00DC0C53">
        <w:t xml:space="preserve"> </w:t>
      </w:r>
      <w:r w:rsidRPr="0080356A">
        <w:t>The North Carolina court issued a preliminary injunction on November 20, 201</w:t>
      </w:r>
      <w:r w:rsidR="002B2318">
        <w:t>9</w:t>
      </w:r>
      <w:r w:rsidR="001D2B4E">
        <w:t>,</w:t>
      </w:r>
      <w:r w:rsidR="002B2318">
        <w:rPr>
          <w:rStyle w:val="FootnoteReference"/>
        </w:rPr>
        <w:footnoteReference w:id="15"/>
      </w:r>
      <w:r w:rsidRPr="0080356A">
        <w:t xml:space="preserve"> but it remanded to the legislature the first right to remedy the violation,</w:t>
      </w:r>
      <w:r w:rsidRPr="0080356A">
        <w:rPr>
          <w:rStyle w:val="FootnoteReference"/>
        </w:rPr>
        <w:footnoteReference w:id="16"/>
      </w:r>
      <w:r w:rsidR="00876ED8" w:rsidRPr="0080356A">
        <w:t xml:space="preserve"> </w:t>
      </w:r>
      <w:r w:rsidRPr="0080356A">
        <w:t>and accepted the revised legislative map for use in 2020.</w:t>
      </w:r>
      <w:r w:rsidRPr="0080356A">
        <w:rPr>
          <w:rStyle w:val="FootnoteReference"/>
        </w:rPr>
        <w:footnoteReference w:id="17"/>
      </w:r>
    </w:p>
    <w:p w14:paraId="345105B6" w14:textId="566469E3" w:rsidR="002660E0" w:rsidRDefault="002660E0" w:rsidP="002660E0">
      <w:pPr>
        <w:pStyle w:val="Heading2"/>
      </w:pPr>
      <w:bookmarkStart w:id="2" w:name="_Toc119509800"/>
      <w:r w:rsidRPr="002660E0">
        <w:t xml:space="preserve">The 2020 Redistricting Round: Institutions </w:t>
      </w:r>
      <w:r>
        <w:t>a</w:t>
      </w:r>
      <w:r w:rsidRPr="002660E0">
        <w:t>nd Context</w:t>
      </w:r>
      <w:bookmarkEnd w:id="2"/>
    </w:p>
    <w:p w14:paraId="3C0E4870" w14:textId="1F525343" w:rsidR="009157F3" w:rsidRPr="0080356A" w:rsidRDefault="00F306C2" w:rsidP="009157F3">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695A3175" w14:textId="7F32EE5A" w:rsidR="009157F3" w:rsidRPr="0080356A" w:rsidRDefault="009157F3" w:rsidP="00C96F69">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identify a dozen ways in which </w:t>
      </w:r>
      <w:r w:rsidR="00B336F9" w:rsidRPr="0080356A">
        <w:t xml:space="preserve">the </w:t>
      </w:r>
      <w:r w:rsidR="00DF15C4" w:rsidRPr="0080356A">
        <w:t>context within</w:t>
      </w:r>
      <w:r w:rsidR="0041484F" w:rsidRPr="0080356A">
        <w:t xml:space="preserve"> </w:t>
      </w:r>
      <w:r w:rsidR="00DF15C4" w:rsidRPr="0080356A">
        <w:t>which redistricting occurred</w:t>
      </w:r>
      <w:r w:rsidR="00962A0A" w:rsidRPr="0080356A">
        <w:t>,</w:t>
      </w:r>
      <w:r w:rsidR="00DF15C4" w:rsidRPr="0080356A">
        <w:t xml:space="preserve"> and the </w:t>
      </w:r>
      <w:r w:rsidR="00B336F9" w:rsidRPr="0080356A">
        <w:t xml:space="preserve">institutions and practices of </w:t>
      </w:r>
      <w:r w:rsidRPr="0080356A">
        <w:t>redistricting in the 2020 round</w:t>
      </w:r>
      <w:r w:rsidR="00962A0A" w:rsidRPr="0080356A">
        <w:t>,</w:t>
      </w:r>
      <w:r w:rsidRPr="0080356A">
        <w:t xml:space="preserve"> differed from earlier redistricting</w:t>
      </w:r>
      <w:r w:rsidR="00962A0A" w:rsidRPr="0080356A">
        <w:t xml:space="preserve"> period</w:t>
      </w:r>
      <w:r w:rsidRPr="0080356A">
        <w:t>s</w:t>
      </w:r>
      <w:r w:rsidR="00DF15C4" w:rsidRPr="0080356A">
        <w:t>.</w:t>
      </w:r>
    </w:p>
    <w:p w14:paraId="4377FC47" w14:textId="77777777" w:rsidR="00CC2108" w:rsidRPr="0080356A" w:rsidRDefault="00CC2108" w:rsidP="00B336F9">
      <w:pPr>
        <w:ind w:firstLine="0"/>
      </w:pPr>
    </w:p>
    <w:p w14:paraId="44028818" w14:textId="3FF5D258" w:rsidR="00304360" w:rsidRPr="0080356A" w:rsidRDefault="00962A0A" w:rsidP="00D54325">
      <w:pPr>
        <w:pStyle w:val="ListParagraph"/>
        <w:numPr>
          <w:ilvl w:val="0"/>
          <w:numId w:val="12"/>
        </w:numPr>
      </w:pPr>
      <w:r w:rsidRPr="0080356A">
        <w:t xml:space="preserve">There are </w:t>
      </w:r>
      <w:r w:rsidR="00196E68" w:rsidRPr="0080356A">
        <w:t>several</w:t>
      </w:r>
      <w:r w:rsidRPr="0080356A">
        <w:t xml:space="preserve"> changes to redistricting language in state constitutions recently added (via initiative) after it seemed</w:t>
      </w:r>
      <w:r w:rsidR="00016514">
        <w:t xml:space="preserve"> </w:t>
      </w:r>
      <w:r w:rsidR="00044CD8">
        <w:t>-</w:t>
      </w:r>
      <w:r w:rsidR="003D1301">
        <w:t>-</w:t>
      </w:r>
      <w:r w:rsidR="007A20F8" w:rsidRPr="0080356A">
        <w:t>based on</w:t>
      </w:r>
      <w:r w:rsidRPr="0080356A">
        <w:t xml:space="preserve"> the responses to challenges to partisan gerrymandering brought in the early part of the 2010 round of redistricting and in earlier decades</w:t>
      </w:r>
      <w:r w:rsidR="00044CD8">
        <w:t>--</w:t>
      </w:r>
      <w:r w:rsidR="00016514">
        <w:t xml:space="preserve"> </w:t>
      </w:r>
      <w:r w:rsidRPr="0080356A">
        <w:t>that federal courts would not entertain claims against partisan gerrymandering. The</w:t>
      </w:r>
      <w:r w:rsidR="00CA24D8" w:rsidRPr="0080356A">
        <w:t xml:space="preserve"> most important of such</w:t>
      </w:r>
      <w:r w:rsidRPr="0080356A">
        <w:t xml:space="preserve"> changes involved</w:t>
      </w:r>
      <w:r w:rsidR="00876ED8" w:rsidRPr="0080356A">
        <w:t xml:space="preserve"> </w:t>
      </w:r>
      <w:r w:rsidRPr="0080356A">
        <w:t xml:space="preserve">taking redistricting out of the hands of legislatures and putting it into the hands of </w:t>
      </w:r>
      <w:r w:rsidR="00552363">
        <w:t xml:space="preserve">a </w:t>
      </w:r>
      <w:r w:rsidR="00552363" w:rsidRPr="0080356A">
        <w:t>commission</w:t>
      </w:r>
      <w:r w:rsidRPr="0080356A">
        <w:t xml:space="preserve">. The pressure to take redistricting out of the hands of legislatures intensified after </w:t>
      </w:r>
      <w:r w:rsidRPr="006C6679">
        <w:rPr>
          <w:i/>
          <w:iCs/>
        </w:rPr>
        <w:t>Rucho</w:t>
      </w:r>
      <w:commentRangeStart w:id="3"/>
      <w:r w:rsidRPr="0080356A">
        <w:t>.</w:t>
      </w:r>
      <w:commentRangeEnd w:id="3"/>
      <w:r w:rsidRPr="0080356A">
        <w:commentReference w:id="3"/>
      </w:r>
      <w:r w:rsidR="0041484F" w:rsidRPr="0080356A">
        <w:t xml:space="preserve"> </w:t>
      </w:r>
      <w:r w:rsidRPr="0080356A">
        <w:t>There are now</w:t>
      </w:r>
      <w:r w:rsidR="00876ED8" w:rsidRPr="0080356A">
        <w:t xml:space="preserve"> </w:t>
      </w:r>
      <w:r w:rsidR="00DE2450">
        <w:t>eleven</w:t>
      </w:r>
      <w:r w:rsidRPr="0080356A">
        <w:t xml:space="preserve"> states</w:t>
      </w:r>
      <w:r w:rsidR="003C5595">
        <w:rPr>
          <w:rStyle w:val="FootnoteReference"/>
        </w:rPr>
        <w:footnoteReference w:id="18"/>
      </w:r>
      <w:r w:rsidRPr="0080356A">
        <w:t xml:space="preserve"> in which primary responsibility to draw Congressional districts is in the hands of commissions.</w:t>
      </w:r>
      <w:r w:rsidR="00120D0B">
        <w:rPr>
          <w:rStyle w:val="FootnoteReference"/>
        </w:rPr>
        <w:footnoteReference w:id="19"/>
      </w:r>
      <w:r w:rsidRPr="0080356A">
        <w:t xml:space="preserve"> </w:t>
      </w:r>
      <w:r w:rsidR="00DE2450">
        <w:t xml:space="preserve">Colorado, Michigan, and Virginia </w:t>
      </w:r>
      <w:r w:rsidR="00B82E6E">
        <w:t>establish</w:t>
      </w:r>
      <w:r w:rsidR="00087C5B">
        <w:t>ed</w:t>
      </w:r>
      <w:r w:rsidR="00B82E6E">
        <w:t xml:space="preserve"> these commissions</w:t>
      </w:r>
      <w:r w:rsidRPr="0080356A">
        <w:t xml:space="preserve"> </w:t>
      </w:r>
      <w:r w:rsidR="00087C5B">
        <w:t>during</w:t>
      </w:r>
      <w:r w:rsidRPr="0080356A">
        <w:t xml:space="preserve"> the past decade.</w:t>
      </w:r>
      <w:r w:rsidR="00B61A96">
        <w:rPr>
          <w:rStyle w:val="FootnoteReference"/>
        </w:rPr>
        <w:footnoteReference w:id="20"/>
      </w:r>
      <w:r w:rsidRPr="0080356A">
        <w:t xml:space="preserve"> </w:t>
      </w:r>
    </w:p>
    <w:p w14:paraId="441D0A17" w14:textId="5D19140B" w:rsidR="00990EA4" w:rsidRPr="0080356A" w:rsidRDefault="008139AF" w:rsidP="00D54325">
      <w:pPr>
        <w:pStyle w:val="ListParagraph"/>
        <w:numPr>
          <w:ilvl w:val="0"/>
          <w:numId w:val="12"/>
        </w:numPr>
      </w:pPr>
      <w:r>
        <w:t xml:space="preserve">Reforms involving the addition of commissions </w:t>
      </w:r>
      <w:r w:rsidR="00CC2108" w:rsidRPr="0080356A">
        <w:t xml:space="preserve">usually </w:t>
      </w:r>
      <w:r>
        <w:t xml:space="preserve">included </w:t>
      </w:r>
      <w:r w:rsidR="00CC2108" w:rsidRPr="0080356A">
        <w:t>changes in the specific criteria that were</w:t>
      </w:r>
      <w:r w:rsidR="00876ED8" w:rsidRPr="0080356A">
        <w:t xml:space="preserve"> </w:t>
      </w:r>
      <w:r w:rsidR="00CC2108" w:rsidRPr="0080356A">
        <w:t>to be used in mapmaking</w:t>
      </w:r>
      <w:r w:rsidR="00990EA4" w:rsidRPr="0080356A">
        <w:t xml:space="preserve"> identified in the state constitution</w:t>
      </w:r>
      <w:r w:rsidR="00CC2108" w:rsidRPr="0080356A">
        <w:t xml:space="preserve">. </w:t>
      </w:r>
      <w:r w:rsidR="00552363" w:rsidRPr="0080356A">
        <w:t>As</w:t>
      </w:r>
      <w:r w:rsidR="00CA3B06" w:rsidRPr="0080356A">
        <w:t xml:space="preserve"> of the beginning of</w:t>
      </w:r>
      <w:r w:rsidR="00876ED8" w:rsidRPr="0080356A">
        <w:t xml:space="preserve"> </w:t>
      </w:r>
      <w:r w:rsidR="001F2B31" w:rsidRPr="0080356A">
        <w:t>the 2020 round of redistricting, 14 states had</w:t>
      </w:r>
      <w:r w:rsidR="00876ED8" w:rsidRPr="0080356A">
        <w:t xml:space="preserve"> </w:t>
      </w:r>
      <w:r w:rsidR="001F2B31" w:rsidRPr="0080356A">
        <w:t xml:space="preserve">in their </w:t>
      </w:r>
      <w:r w:rsidR="00CA3B06" w:rsidRPr="0080356A">
        <w:t>constitution</w:t>
      </w:r>
      <w:r w:rsidR="001F2B31" w:rsidRPr="0080356A">
        <w:t xml:space="preserve"> some prohibition on political gerrymanderin</w:t>
      </w:r>
      <w:r w:rsidR="003C5595">
        <w:t>g</w:t>
      </w:r>
      <w:r w:rsidR="00261B60">
        <w:t>.</w:t>
      </w:r>
      <w:r w:rsidR="003C5595">
        <w:rPr>
          <w:rStyle w:val="FootnoteReference"/>
        </w:rPr>
        <w:footnoteReference w:id="21"/>
      </w:r>
      <w:r w:rsidR="00876ED8" w:rsidRPr="0080356A">
        <w:t xml:space="preserve"> </w:t>
      </w:r>
      <w:r w:rsidR="0028644D">
        <w:t>The effectiveness of those</w:t>
      </w:r>
      <w:r w:rsidR="00CE4728">
        <w:t xml:space="preserve"> statutes or provisions</w:t>
      </w:r>
      <w:r w:rsidR="00CC2108" w:rsidRPr="0080356A">
        <w:t xml:space="preserve"> in place for the 2010 redistricting round </w:t>
      </w:r>
      <w:r w:rsidR="00CE4728">
        <w:t>were not tested in court</w:t>
      </w:r>
      <w:r w:rsidR="00CC2108" w:rsidRPr="0080356A">
        <w:t xml:space="preserve"> (with Florida the notable exception)</w:t>
      </w:r>
      <w:r w:rsidR="00990EA4" w:rsidRPr="0080356A">
        <w:t>.</w:t>
      </w:r>
      <w:r w:rsidR="00261B60">
        <w:rPr>
          <w:rStyle w:val="FootnoteReference"/>
        </w:rPr>
        <w:footnoteReference w:id="22"/>
      </w:r>
      <w:r w:rsidR="000B12F1">
        <w:t xml:space="preserve"> One important empirical question remains about the </w:t>
      </w:r>
      <w:r w:rsidR="00606B4F">
        <w:t xml:space="preserve">causal </w:t>
      </w:r>
      <w:r w:rsidR="000B12F1">
        <w:t xml:space="preserve">effect of these provisions in </w:t>
      </w:r>
      <w:r w:rsidR="00E91AAF">
        <w:t xml:space="preserve">preventing </w:t>
      </w:r>
      <w:r w:rsidR="00606B4F">
        <w:t>partisan gerrymanders.</w:t>
      </w:r>
    </w:p>
    <w:p w14:paraId="28FD3BD2" w14:textId="67151454" w:rsidR="00CA24D8" w:rsidRPr="0080356A" w:rsidRDefault="006E34B9" w:rsidP="00D54325">
      <w:pPr>
        <w:pStyle w:val="ListParagraph"/>
        <w:numPr>
          <w:ilvl w:val="0"/>
          <w:numId w:val="12"/>
        </w:numPr>
      </w:pPr>
      <w:r w:rsidRPr="0080356A">
        <w:t>The 2010 round provided inspiration for state courts in the 2020 round by showing how provisions affecting gerrymandering could be operationalized and enforced, but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26 states have constitutional language, such as that requiring </w:t>
      </w:r>
      <w:r w:rsidR="00990EA4" w:rsidRPr="0080356A">
        <w:t xml:space="preserve">elections to be </w:t>
      </w:r>
      <w:r w:rsidRPr="0080356A">
        <w:t xml:space="preserve">“Free”, “Free and Open”, or “Free and Equal” </w:t>
      </w:r>
      <w:sdt>
        <w:sdtPr>
          <w:rPr>
            <w:color w:val="000000"/>
          </w:rPr>
          <w:tag w:val="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
          <w:id w:val="-1372537798"/>
          <w:placeholder>
            <w:docPart w:val="3B7C5E31B2534667A72FFA7F9FBC4F4A"/>
          </w:placeholder>
        </w:sdtPr>
        <w:sdtEndPr/>
        <w:sdtContent>
          <w:r w:rsidR="00217C5F" w:rsidRPr="006C6679">
            <w:rPr>
              <w:color w:val="000000"/>
            </w:rPr>
            <w:t>(Douglas 2014; Wang, Ober Jr., and Williams 2019)</w:t>
          </w:r>
        </w:sdtContent>
      </w:sdt>
      <w:r w:rsidRPr="0080356A">
        <w:t>.</w:t>
      </w:r>
      <w:r w:rsidR="00AB3EEF">
        <w:rPr>
          <w:rStyle w:val="FootnoteReference"/>
        </w:rPr>
        <w:footnoteReference w:id="23"/>
      </w:r>
      <w:r w:rsidRPr="0080356A">
        <w:t xml:space="preserve"> The Pennsylvania Court in </w:t>
      </w:r>
      <w:r w:rsidRPr="006C6679">
        <w:rPr>
          <w:i/>
        </w:rPr>
        <w:t>League of Women Voters</w:t>
      </w:r>
      <w:r w:rsidRPr="0080356A">
        <w:t xml:space="preserve"> was the first state court to creatively reinterpret such language as being violated if there were egregious partisan gerrymandering.</w:t>
      </w:r>
      <w:r w:rsidR="00876ED8" w:rsidRPr="0080356A">
        <w:t xml:space="preserve"> </w:t>
      </w:r>
      <w:r w:rsidR="00CC2108" w:rsidRPr="0080356A">
        <w:t xml:space="preserve">But </w:t>
      </w:r>
      <w:r w:rsidR="00F9519B">
        <w:t xml:space="preserve">in most </w:t>
      </w:r>
      <w:r w:rsidR="00CC2108" w:rsidRPr="0080356A">
        <w:t xml:space="preserve">state courts </w:t>
      </w:r>
      <w:r w:rsidR="00F9519B">
        <w:t>that had this language</w:t>
      </w:r>
      <w:r w:rsidR="00CC2108" w:rsidRPr="0080356A">
        <w:t xml:space="preserve"> that could be </w:t>
      </w:r>
      <w:r w:rsidR="00D6097B">
        <w:t>interpreted</w:t>
      </w:r>
      <w:r w:rsidR="00CC2108" w:rsidRPr="0080356A">
        <w:t xml:space="preserve"> </w:t>
      </w:r>
      <w:r w:rsidR="00FC3CC2" w:rsidRPr="0080356A">
        <w:t xml:space="preserve">as </w:t>
      </w:r>
      <w:r w:rsidR="00CC2108" w:rsidRPr="0080356A">
        <w:t xml:space="preserve">anti-gerrymandering, they did not do so (a point we elaborate on in the next section). </w:t>
      </w:r>
    </w:p>
    <w:p w14:paraId="2E4E8FD6" w14:textId="0CE968F9" w:rsidR="00CE6272" w:rsidRPr="006C6679" w:rsidRDefault="00CE6272" w:rsidP="00D54325">
      <w:pPr>
        <w:pStyle w:val="ListParagraph"/>
        <w:numPr>
          <w:ilvl w:val="0"/>
          <w:numId w:val="12"/>
        </w:numPr>
        <w:rPr>
          <w:i/>
          <w:iCs/>
        </w:rPr>
      </w:pPr>
      <w:r w:rsidRPr="0080356A">
        <w:t xml:space="preserve">The </w:t>
      </w:r>
      <w:r w:rsidR="00F5413E">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w:t>
      </w:r>
      <w:r w:rsidR="0041484F" w:rsidRPr="0080356A">
        <w:t xml:space="preserve"> </w:t>
      </w:r>
      <w:r w:rsidRPr="0080356A">
        <w:t>While it asserted</w:t>
      </w:r>
      <w:r w:rsidR="00876ED8" w:rsidRPr="0080356A">
        <w:t xml:space="preserve"> </w:t>
      </w:r>
      <w:r w:rsidRPr="0080356A">
        <w:t xml:space="preserve">that the federal judiciary was </w:t>
      </w:r>
      <w:r w:rsidRPr="006C6679">
        <w:rPr>
          <w:u w:val="single"/>
        </w:rPr>
        <w:t>not</w:t>
      </w:r>
      <w:r w:rsidRPr="0080356A">
        <w:t xml:space="preserve"> the venue to adjudicate the harms caused by partisan gerrymandering, it also claimed that it was not tossing</w:t>
      </w:r>
      <w:r w:rsidR="00876ED8" w:rsidRPr="0080356A">
        <w:t xml:space="preserve"> </w:t>
      </w:r>
      <w:r w:rsidRPr="0080356A">
        <w:t xml:space="preserve">“complaints about districting to echo into a void” </w:t>
      </w:r>
      <w:r w:rsidRPr="006C6679">
        <w:rPr>
          <w:i/>
          <w:iCs/>
        </w:rPr>
        <w:t>Id</w:t>
      </w:r>
      <w:r w:rsidRPr="0080356A">
        <w:t xml:space="preserve">. at 2507. According to the </w:t>
      </w:r>
      <w:r w:rsidR="00FC6CB1">
        <w:t>c</w:t>
      </w:r>
      <w:r w:rsidRPr="0080356A">
        <w:t xml:space="preserve">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 </w:t>
      </w:r>
      <w:r w:rsidRPr="006C6679">
        <w:rPr>
          <w:i/>
          <w:iCs/>
        </w:rPr>
        <w:t>Id</w:t>
      </w:r>
      <w:r w:rsidRPr="0080356A">
        <w:t>. The Court also note</w:t>
      </w:r>
      <w:r w:rsidR="00C276F1">
        <w:t>d</w:t>
      </w:r>
      <w:r w:rsidRPr="0080356A">
        <w:t xml:space="preserve"> that Congress can use the Election Clause to reform the redistricting process. </w:t>
      </w:r>
      <w:r w:rsidRPr="006C6679">
        <w:rPr>
          <w:i/>
          <w:iCs/>
        </w:rPr>
        <w:t>Id.</w:t>
      </w:r>
      <w:r w:rsidR="00876ED8" w:rsidRPr="006C6679">
        <w:rPr>
          <w:i/>
          <w:iCs/>
        </w:rPr>
        <w:t xml:space="preserve"> </w:t>
      </w:r>
      <w:r w:rsidRPr="0080356A">
        <w:t>What</w:t>
      </w:r>
      <w:r w:rsidR="00876ED8" w:rsidRPr="0080356A">
        <w:t xml:space="preserve"> </w:t>
      </w:r>
      <w:r w:rsidRPr="0080356A">
        <w:t>is</w:t>
      </w:r>
      <w:r w:rsidR="00876ED8" w:rsidRPr="0080356A">
        <w:t xml:space="preserve"> </w:t>
      </w:r>
      <w:r w:rsidRPr="0080356A">
        <w:t>of</w:t>
      </w:r>
      <w:r w:rsidR="00876ED8"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Provisions in state statutes and state constitutions can provide standards and guidance </w:t>
      </w:r>
      <w:r w:rsidRPr="006C6679">
        <w:rPr>
          <w:u w:val="single"/>
        </w:rPr>
        <w:t>for state courts to apply</w:t>
      </w:r>
      <w:r w:rsidRPr="0080356A">
        <w:t xml:space="preserve">." </w:t>
      </w:r>
      <w:r w:rsidRPr="006C6679">
        <w:rPr>
          <w:i/>
          <w:iCs/>
        </w:rPr>
        <w:t>Id</w:t>
      </w:r>
      <w:r w:rsidRPr="0080356A">
        <w:t>. at 2507 (emphasis added).</w:t>
      </w:r>
      <w:r w:rsidR="00C276F1">
        <w:rPr>
          <w:rStyle w:val="FootnoteReference"/>
        </w:rPr>
        <w:footnoteReference w:id="24"/>
      </w:r>
      <w:r w:rsidRPr="0080356A">
        <w:t xml:space="preserve"> </w:t>
      </w:r>
      <w:r w:rsidRPr="006C6679">
        <w:rPr>
          <w:szCs w:val="24"/>
        </w:rPr>
        <w:t>Thus, the Supreme Court clearly distinguished what it now saw as the distinct roles of federal and state courts in policing partisan gerrymandering.</w:t>
      </w:r>
      <w:r w:rsidR="00876ED8" w:rsidRPr="006C6679">
        <w:rPr>
          <w:sz w:val="20"/>
        </w:rPr>
        <w:t xml:space="preserve"> </w:t>
      </w:r>
    </w:p>
    <w:p w14:paraId="40745593" w14:textId="77777777" w:rsidR="001B2A3D" w:rsidRDefault="000638A7" w:rsidP="001B2A3D">
      <w:pPr>
        <w:pStyle w:val="ListParagraph"/>
        <w:numPr>
          <w:ilvl w:val="0"/>
          <w:numId w:val="12"/>
        </w:numPr>
      </w:pPr>
      <w:bookmarkStart w:id="4" w:name="_Ref119068705"/>
      <w:r w:rsidRPr="0080356A">
        <w:t xml:space="preserve">The place where we most expect to see egregious partisan gerrymandering are states where one party has complete control of the redistricting process. </w:t>
      </w:r>
      <w:r w:rsidR="006F06B5">
        <w:t>This is often called “trifecta</w:t>
      </w:r>
      <w:r w:rsidR="0000528B">
        <w:t xml:space="preserve">”. </w:t>
      </w:r>
      <w:r w:rsidR="00D31AF1">
        <w:t>Any instance of this is such that o</w:t>
      </w:r>
      <w:r w:rsidR="006F06B5">
        <w:t xml:space="preserve">ne political party </w:t>
      </w:r>
      <w:r w:rsidR="0000528B">
        <w:t>is unconstrained by any veto-gate.</w:t>
      </w:r>
      <w:r w:rsidR="00966634">
        <w:t xml:space="preserve"> We will use the term preferred by the National Conference of State Legislatures: </w:t>
      </w:r>
      <w:r w:rsidR="00966634">
        <w:rPr>
          <w:i/>
          <w:iCs/>
        </w:rPr>
        <w:t>party control</w:t>
      </w:r>
      <w:r w:rsidR="00966634">
        <w:t>.</w:t>
      </w:r>
      <w:bookmarkEnd w:id="4"/>
    </w:p>
    <w:p w14:paraId="5D2EF2E4" w14:textId="38416960" w:rsidR="00D26733" w:rsidRPr="0080356A" w:rsidRDefault="00073DDA" w:rsidP="001B2A3D">
      <w:pPr>
        <w:pStyle w:val="ListParagraph"/>
        <w:ind w:left="540" w:firstLine="0"/>
      </w:pPr>
      <w:r>
        <w:t>In</w:t>
      </w:r>
      <w:r w:rsidRPr="0080356A">
        <w:t xml:space="preserve"> the post-</w:t>
      </w:r>
      <w:r w:rsidRPr="001B2A3D">
        <w:rPr>
          <w:i/>
          <w:iCs/>
        </w:rPr>
        <w:t xml:space="preserve">Baker v. Carr, </w:t>
      </w:r>
      <w:r w:rsidRPr="00B05E04">
        <w:t>369 U.S. 186 (1962)</w:t>
      </w:r>
      <w:r>
        <w:t xml:space="preserve"> </w:t>
      </w:r>
      <w:r w:rsidRPr="0080356A">
        <w:t>decades</w:t>
      </w:r>
      <w:r>
        <w:t xml:space="preserve">, state governments were largely </w:t>
      </w:r>
      <w:r w:rsidR="009D469D">
        <w:t xml:space="preserve">under </w:t>
      </w:r>
      <w:r w:rsidR="00B17DDE">
        <w:t>divided</w:t>
      </w:r>
      <w:r w:rsidR="009D469D">
        <w:t xml:space="preserve"> control</w:t>
      </w:r>
      <w:r w:rsidR="00F6401D">
        <w:t xml:space="preserve"> </w:t>
      </w:r>
      <w:r w:rsidR="00F6401D">
        <w:fldChar w:fldCharType="begin"/>
      </w:r>
      <w:r w:rsidR="00A66C2D">
        <w: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rsidR="00F6401D">
        <w:fldChar w:fldCharType="separate"/>
      </w:r>
      <w:r w:rsidR="00A66C2D">
        <w:rPr>
          <w:noProof/>
        </w:rPr>
        <w:t>(Fiorina 1994)</w:t>
      </w:r>
      <w:r w:rsidR="00F6401D">
        <w:fldChar w:fldCharType="end"/>
      </w:r>
      <w:r w:rsidR="008869FE">
        <w:t>. Even when the government was not divided, t</w:t>
      </w:r>
      <w:r>
        <w:t>here was much more crossover voting</w:t>
      </w:r>
      <w:r w:rsidR="00994A79">
        <w:t xml:space="preserve"> such that voters would split their ballots between parties</w:t>
      </w:r>
      <w:r w:rsidR="001701B5">
        <w:t xml:space="preserve"> </w:t>
      </w:r>
      <w:r w:rsidR="001701B5">
        <w:fldChar w:fldCharType="begin"/>
      </w:r>
      <w:r w:rsidR="00F035E4">
        <w:instrText xml:space="preserve"> ADDIN ZOTERO_ITEM CSL_CITATION {"citationID":"8ZIpxnd8","properties":{"formattedCitation":"(Jacobson 2015)","plainCitation":"(Jacobson 2015)","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rsidR="001701B5">
        <w:fldChar w:fldCharType="separate"/>
      </w:r>
      <w:r w:rsidR="00F035E4">
        <w:rPr>
          <w:noProof/>
        </w:rPr>
        <w:t>(Jacobson 2015)</w:t>
      </w:r>
      <w:r w:rsidR="001701B5">
        <w:fldChar w:fldCharType="end"/>
      </w:r>
      <w:r w:rsidR="00746BE3">
        <w:t xml:space="preserve">. </w:t>
      </w:r>
      <w:r w:rsidR="00966634">
        <w:t>Party</w:t>
      </w:r>
      <w:r w:rsidR="0095686A" w:rsidRPr="0080356A">
        <w:t xml:space="preserve"> control </w:t>
      </w:r>
      <w:r w:rsidR="00666C8C">
        <w:t xml:space="preserve">has increased especially as states have realigned after the </w:t>
      </w:r>
      <w:r w:rsidR="00A133C2">
        <w:t>Solid South has transitioned from Democratic control to Republican control</w:t>
      </w:r>
      <w:r w:rsidR="007A2285">
        <w:t xml:space="preserve"> </w:t>
      </w:r>
      <w:commentRangeStart w:id="5"/>
      <w:r w:rsidR="007A2285">
        <w:fldChar w:fldCharType="begin"/>
      </w:r>
      <w:r w:rsidR="00793393">
        <w:instrText xml:space="preserve"> ADDIN ZOTERO_ITEM CSL_CITATION {"citationID":"tvWu6P4W","properties":{"formattedCitation":"(Aldrich and Griffin 2018; Issacharoff and Pildes 2022)","plainCitation":"(Aldrich and Griffin 2018; Issacharoff and Pildes 2022)","noteIndex":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7A2285">
        <w:fldChar w:fldCharType="separate"/>
      </w:r>
      <w:r w:rsidR="00793393">
        <w:rPr>
          <w:noProof/>
        </w:rPr>
        <w:t>(Aldrich and Griffin 2018; Issacharoff and Pildes 2022)</w:t>
      </w:r>
      <w:r w:rsidR="007A2285">
        <w:fldChar w:fldCharType="end"/>
      </w:r>
      <w:r w:rsidR="0095686A" w:rsidRPr="0080356A">
        <w:t>.</w:t>
      </w:r>
      <w:r w:rsidR="0095686A">
        <w:t xml:space="preserve"> </w:t>
      </w:r>
      <w:commentRangeEnd w:id="5"/>
      <w:r w:rsidR="006F0DB5">
        <w:rPr>
          <w:rStyle w:val="CommentReference"/>
        </w:rPr>
        <w:commentReference w:id="5"/>
      </w:r>
      <w:r w:rsidR="00CA24D8" w:rsidRPr="0080356A">
        <w:t>In the 2010 redistricting round</w:t>
      </w:r>
      <w:r w:rsidR="002344E1">
        <w:t xml:space="preserve"> </w:t>
      </w:r>
      <w:r w:rsidR="00CA24D8" w:rsidRPr="0080356A">
        <w:t xml:space="preserve">Republicans disproportionately had </w:t>
      </w:r>
      <w:r w:rsidR="00A77F96">
        <w:t>party</w:t>
      </w:r>
      <w:r w:rsidR="00CA24D8" w:rsidRPr="0080356A">
        <w:t xml:space="preserve"> </w:t>
      </w:r>
      <w:r w:rsidR="00A77F96">
        <w:t>control</w:t>
      </w:r>
      <w:r w:rsidR="00746BE3">
        <w:t>.</w:t>
      </w:r>
      <w:r w:rsidR="00A77F96">
        <w:rPr>
          <w:rStyle w:val="FootnoteReference"/>
        </w:rPr>
        <w:footnoteReference w:id="25"/>
      </w:r>
      <w:r w:rsidR="0095686A">
        <w:t xml:space="preserve"> </w:t>
      </w:r>
      <w:r w:rsidR="00980263">
        <w:t>However, this advantage in places where Republicans controlled the process declined in the 2020 round.</w:t>
      </w:r>
      <w:r w:rsidR="00BD164A">
        <w:rPr>
          <w:rStyle w:val="FootnoteReference"/>
        </w:rPr>
        <w:footnoteReference w:id="26"/>
      </w:r>
      <w:r w:rsidR="00437CFA">
        <w:t xml:space="preserve"> Although</w:t>
      </w:r>
      <w:r w:rsidR="00D736F8">
        <w:t xml:space="preserve"> the number of states where the process was controlled by a single party actually increased</w:t>
      </w:r>
      <w:r w:rsidR="00EB55E6">
        <w:t xml:space="preserve">, and Republicans controlled the process in two additional states and the Democrats in just one additional state, the specific states </w:t>
      </w:r>
      <w:r w:rsidR="00F65AED">
        <w:t>where</w:t>
      </w:r>
      <w:r w:rsidR="00EB55E6">
        <w:t xml:space="preserve"> this control </w:t>
      </w:r>
      <w:r w:rsidR="00F65AED">
        <w:t>was an the number of districts in those states meant that the advantage that Republicans had in 2010</w:t>
      </w:r>
      <w:r w:rsidR="00406B2B">
        <w:t xml:space="preserve"> (167 district advantage)</w:t>
      </w:r>
      <w:r w:rsidR="00F65AED">
        <w:t xml:space="preserve"> was significantly reduced in 2020</w:t>
      </w:r>
      <w:r w:rsidR="00406B2B">
        <w:t xml:space="preserve"> (</w:t>
      </w:r>
      <w:r w:rsidR="00C374CC">
        <w:t>137 district advantage)</w:t>
      </w:r>
      <w:r w:rsidR="00F65AED">
        <w:t>.</w:t>
      </w:r>
      <w:r w:rsidR="00C374CC">
        <w:t xml:space="preserve"> See Table XX for the complete breakdown of party control.</w:t>
      </w:r>
      <w:r w:rsidR="00484D9E">
        <w:t xml:space="preserve"> Moreover, split control of the process, including </w:t>
      </w:r>
      <w:r w:rsidR="009B6DD7">
        <w:t xml:space="preserve">commissions, increased from 173 seats in 2010 to 192 seats in </w:t>
      </w:r>
      <w:commentRangeStart w:id="6"/>
      <w:r w:rsidR="009B6DD7">
        <w:t>2020</w:t>
      </w:r>
      <w:commentRangeEnd w:id="6"/>
      <w:r w:rsidR="00610013">
        <w:rPr>
          <w:rStyle w:val="CommentReference"/>
        </w:rPr>
        <w:commentReference w:id="6"/>
      </w:r>
      <w:r w:rsidR="009B6DD7">
        <w:t>.</w:t>
      </w:r>
    </w:p>
    <w:p w14:paraId="5CBB1DFE" w14:textId="77777777" w:rsidR="001B2A3D" w:rsidRDefault="00D26733" w:rsidP="001B2A3D">
      <w:pPr>
        <w:pStyle w:val="ListParagraph"/>
        <w:numPr>
          <w:ilvl w:val="0"/>
          <w:numId w:val="12"/>
        </w:numPr>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E754AE">
        <w:rPr>
          <w:u w:val="single"/>
        </w:rPr>
        <w:t>and</w:t>
      </w:r>
      <w:r w:rsidR="00CA24D8" w:rsidRPr="0080356A">
        <w:t xml:space="preserve"> executive branches of a state</w:t>
      </w:r>
      <w:r w:rsidRPr="0080356A">
        <w:t xml:space="preserve"> </w:t>
      </w:r>
      <w:r w:rsidRPr="00E754AE">
        <w:rPr>
          <w:u w:val="single"/>
        </w:rPr>
        <w:t>and</w:t>
      </w:r>
      <w:r w:rsidRPr="0080356A">
        <w:t xml:space="preserve"> dominance vis a v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 the state court might, by a divided vote, nonetheless end up rejecting that map as unconstitutional.</w:t>
      </w:r>
    </w:p>
    <w:p w14:paraId="7F5C919F" w14:textId="0910989B" w:rsidR="00FF5421" w:rsidRPr="0080356A" w:rsidRDefault="00FF5421" w:rsidP="001B2A3D">
      <w:pPr>
        <w:pStyle w:val="ListParagraph"/>
        <w:ind w:left="540" w:firstLine="0"/>
      </w:pPr>
      <w:r w:rsidRPr="0080356A">
        <w:t>Later</w:t>
      </w:r>
      <w:r w:rsidR="00D26733" w:rsidRPr="0080356A">
        <w:t xml:space="preserve"> in the text we will examine the apparent degree to which partisan congruity of state court justices and the party responsible for the map affected the decision to find that map a violation of the state constitution.</w:t>
      </w:r>
      <w:r w:rsidRPr="0080356A">
        <w:t xml:space="preserve"> As we will see, the relationship between judicial partisan identification and attitudes toward gerrymandering is not simple and varies across jurisdictions.</w:t>
      </w:r>
    </w:p>
    <w:p w14:paraId="176CC90F" w14:textId="4146A257" w:rsidR="001478E3" w:rsidRDefault="00FF5421" w:rsidP="00D54325">
      <w:pPr>
        <w:pStyle w:val="ListParagraph"/>
        <w:numPr>
          <w:ilvl w:val="0"/>
          <w:numId w:val="12"/>
        </w:numPr>
      </w:pPr>
      <w:r w:rsidRPr="0080356A">
        <w:t>The incentives for partisan gerrymandering</w:t>
      </w:r>
      <w:r w:rsidR="001478E3" w:rsidRPr="0080356A">
        <w:t xml:space="preserve"> increased in the 2020 round.</w:t>
      </w:r>
      <w:r w:rsidR="00876ED8" w:rsidRPr="0080356A">
        <w:t xml:space="preserve"> </w:t>
      </w:r>
      <w:r w:rsidR="001478E3" w:rsidRPr="0080356A">
        <w:t xml:space="preserve">On the one hand, the </w:t>
      </w:r>
      <w:r w:rsidR="00A14C29">
        <w:t>U.S.</w:t>
      </w:r>
      <w:r w:rsidR="00876ED8" w:rsidRPr="0080356A">
        <w:t xml:space="preserve"> </w:t>
      </w:r>
      <w:r w:rsidR="001478E3" w:rsidRPr="0080356A">
        <w:t xml:space="preserve">is experiencing hyper levels of </w:t>
      </w:r>
      <w:r w:rsidR="009172BC">
        <w:t xml:space="preserve">elite </w:t>
      </w:r>
      <w:r w:rsidR="001478E3" w:rsidRPr="0080356A">
        <w:t>party polarization last seen more than a century ago</w:t>
      </w:r>
      <w:r w:rsidR="006110CA">
        <w:t xml:space="preserve"> </w:t>
      </w:r>
      <w:r w:rsidR="004D4A65">
        <w:fldChar w:fldCharType="begin"/>
      </w:r>
      <w:r w:rsidR="00C220BE">
        <w:instrText xml:space="preserve"> ADDIN ZOTERO_ITEM CSL_CITATION {"citationID":"wdUfolkG","properties":{"formattedCitation":"(Fiorina and Abrams 2008; McCarty, Poole, and Rosenthal 2016; Pildes 2011)","plainCitation":"(Fiorina and Abrams 2008; McCarty, Poole, and Rosenthal 2016; Pildes 2011)","noteIndex":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rsidR="004D4A65">
        <w:fldChar w:fldCharType="separate"/>
      </w:r>
      <w:r w:rsidR="00C220BE">
        <w:rPr>
          <w:noProof/>
        </w:rPr>
        <w:t>(Fiorina and Abrams 2008; McCarty, Poole, and Rosenthal 2016; Pildes 2011)</w:t>
      </w:r>
      <w:r w:rsidR="004D4A65">
        <w:fldChar w:fldCharType="end"/>
      </w:r>
      <w:r w:rsidR="001478E3" w:rsidRPr="0080356A">
        <w:t>. On the other hand, politics is more competitive (for the presidency, control of the Senate, and control of the U.S. House of Representatives) than at any time in the previous 130 years</w:t>
      </w:r>
      <w:r w:rsidR="00B80031">
        <w:t xml:space="preserve"> </w:t>
      </w:r>
      <w:r w:rsidR="00B80031">
        <w:fldChar w:fldCharType="begin"/>
      </w:r>
      <w:r w:rsidR="00C10A24">
        <w:instrText xml:space="preserve"> ADDIN ZOTERO_ITEM CSL_CITATION {"citationID":"S6Q6GWcG","properties":{"formattedCitation":"(Lee 2015, 2016)","plainCitation":"(Lee 2015, 2016)","noteIndex":0},"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rsidR="00B80031">
        <w:fldChar w:fldCharType="separate"/>
      </w:r>
      <w:r w:rsidR="00C10A24">
        <w:rPr>
          <w:noProof/>
        </w:rPr>
        <w:t>(Lee 2015, 2016)</w:t>
      </w:r>
      <w:r w:rsidR="00B80031">
        <w:fldChar w:fldCharType="end"/>
      </w:r>
      <w:r w:rsidR="001478E3" w:rsidRPr="0080356A">
        <w:t xml:space="preserve">. That level of competition raises the stakes for congressional gerrymandering </w:t>
      </w:r>
      <w:r w:rsidR="001479B3">
        <w:t xml:space="preserve">since </w:t>
      </w:r>
      <w:r w:rsidR="001478E3" w:rsidRPr="0080356A">
        <w:t>small shift</w:t>
      </w:r>
      <w:r w:rsidR="003F4045">
        <w:t>s</w:t>
      </w:r>
      <w:r w:rsidR="001478E3" w:rsidRPr="0080356A">
        <w:t xml:space="preserve"> in the number of House seats could </w:t>
      </w:r>
      <w:r w:rsidR="003F4045">
        <w:t xml:space="preserve">be decisive for either party to gain </w:t>
      </w:r>
      <w:r w:rsidR="001478E3" w:rsidRPr="0080356A">
        <w:t>complete control over the national government</w:t>
      </w:r>
      <w:r w:rsidR="00D573A3" w:rsidRPr="0080356A">
        <w:t>.</w:t>
      </w:r>
    </w:p>
    <w:p w14:paraId="73CF950A" w14:textId="756ECEC8" w:rsidR="001C6936" w:rsidRDefault="001C6936" w:rsidP="001C6936">
      <w:pPr>
        <w:pStyle w:val="ListParagraph"/>
        <w:numPr>
          <w:ilvl w:val="0"/>
          <w:numId w:val="12"/>
        </w:numPr>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Pr>
          <w:rStyle w:val="FootnoteReference"/>
        </w:rPr>
        <w:footnoteReference w:id="27"/>
      </w:r>
      <w:r>
        <w:t xml:space="preserve"> 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 This delay occurred in part because of COVID-19 and in part because of administrative failures. This delay had consequences for how the redistricting process played out.</w:t>
      </w:r>
    </w:p>
    <w:p w14:paraId="36FFD740" w14:textId="79F8B453" w:rsidR="000C0DDD" w:rsidRPr="0080356A" w:rsidRDefault="000C0DDD" w:rsidP="000C0DDD">
      <w:pPr>
        <w:pStyle w:val="ListParagraph"/>
        <w:numPr>
          <w:ilvl w:val="0"/>
          <w:numId w:val="12"/>
        </w:numPr>
      </w:pPr>
      <w:r w:rsidRPr="006C6679">
        <w:rPr>
          <w:szCs w:val="24"/>
        </w:rPr>
        <w:t>It might not seem that a provision about racial/ethnic representation would be that relevant to issues of partisan gerrymandering, but that is about as far from the truth as it is possible. In states with substantial minority populations</w:t>
      </w:r>
      <w:r>
        <w:rPr>
          <w:szCs w:val="24"/>
        </w:rPr>
        <w:t>,</w:t>
      </w:r>
      <w:r w:rsidRPr="006C6679">
        <w:rPr>
          <w:szCs w:val="24"/>
        </w:rPr>
        <w:t xml:space="preserve"> the consequences of maps for racial representation and the consequences of those same maps for partisan representation are usually inextricably intertwined. Minority populations are still heavily Democratic, while non-Hispanic </w:t>
      </w:r>
      <w:r>
        <w:rPr>
          <w:szCs w:val="24"/>
        </w:rPr>
        <w:t>W</w:t>
      </w:r>
      <w:r w:rsidRPr="006C6679">
        <w:rPr>
          <w:szCs w:val="24"/>
        </w:rPr>
        <w:t xml:space="preserve">hites tend to vote Republican, with the proportion of non-Hispanic </w:t>
      </w:r>
      <w:r>
        <w:rPr>
          <w:szCs w:val="24"/>
        </w:rPr>
        <w:t>W</w:t>
      </w:r>
      <w:r w:rsidRPr="006C6679">
        <w:rPr>
          <w:szCs w:val="24"/>
        </w:rPr>
        <w:t>hites voting Republican in some southern states now at or over 75%.</w:t>
      </w:r>
      <w:r>
        <w:rPr>
          <w:rStyle w:val="FootnoteReference"/>
          <w:szCs w:val="24"/>
        </w:rPr>
        <w:footnoteReference w:id="28"/>
      </w:r>
      <w:r w:rsidRPr="006C6679">
        <w:rPr>
          <w:szCs w:val="24"/>
        </w:rPr>
        <w:t xml:space="preserve"> By “cracking” (dispersal gerrymandering) or “packing” (concentration gerrymandering) minority voters</w:t>
      </w:r>
      <w:r>
        <w:rPr>
          <w:szCs w:val="24"/>
        </w:rPr>
        <w:t>,</w:t>
      </w:r>
      <w:r w:rsidRPr="006C6679">
        <w:rPr>
          <w:szCs w:val="24"/>
        </w:rPr>
        <w:t xml:space="preserve"> Republicans can obtain </w:t>
      </w:r>
      <w:r w:rsidRPr="0013291E">
        <w:rPr>
          <w:szCs w:val="24"/>
          <w:u w:val="single"/>
        </w:rPr>
        <w:t>partisan</w:t>
      </w:r>
      <w:r w:rsidRPr="006C6679">
        <w:rPr>
          <w:szCs w:val="24"/>
        </w:rPr>
        <w:t xml:space="preserve"> advantage. Thus, when Section 5 preclearance was eliminated, it is now much easier for Republicans in states under complete Republican control to disregard the requirements of satisfying Section 2 of the Voting Rights and choose to manipulate minority population concentrations in the maps that are passed in a way that benefits them in partisan terms.</w:t>
      </w:r>
    </w:p>
    <w:p w14:paraId="502F3FD9" w14:textId="77777777" w:rsidR="001B2A3D" w:rsidRDefault="00CD7C3B" w:rsidP="001B2A3D">
      <w:pPr>
        <w:pStyle w:val="ListParagraph"/>
        <w:numPr>
          <w:ilvl w:val="0"/>
          <w:numId w:val="12"/>
        </w:numPr>
      </w:pPr>
      <w:commentRangeStart w:id="7"/>
      <w:r>
        <w:t xml:space="preserve">The </w:t>
      </w:r>
      <w:commentRangeEnd w:id="7"/>
      <w:r w:rsidR="00336B09">
        <w:rPr>
          <w:rStyle w:val="CommentReference"/>
        </w:rPr>
        <w:commentReference w:id="7"/>
      </w:r>
      <w:r w:rsidR="00FF5421" w:rsidRPr="0080356A">
        <w:t>gutting</w:t>
      </w:r>
      <w:r w:rsidR="001478E3" w:rsidRPr="0080356A">
        <w:t xml:space="preserve"> of Section 5 of</w:t>
      </w:r>
      <w:r w:rsidR="00FF5421" w:rsidRPr="0080356A">
        <w:t xml:space="preserve"> </w:t>
      </w:r>
      <w:r w:rsidR="001478E3" w:rsidRPr="0080356A">
        <w:t>the</w:t>
      </w:r>
      <w:r w:rsidR="00876ED8" w:rsidRPr="0080356A">
        <w:t xml:space="preserve"> </w:t>
      </w:r>
      <w:r w:rsidR="001478E3" w:rsidRPr="0080356A">
        <w:t>Voting Rights Act</w:t>
      </w:r>
      <w:r w:rsidR="00780230">
        <w:t xml:space="preserve"> </w:t>
      </w:r>
      <w:r w:rsidR="002823BE">
        <w:fldChar w:fldCharType="begin"/>
      </w:r>
      <w:r w:rsidR="001F3A65">
        <w: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002823BE">
        <w:fldChar w:fldCharType="separate"/>
      </w:r>
      <w:r w:rsidR="001F3A65">
        <w:rPr>
          <w:noProof/>
        </w:rPr>
        <w:t>(Engstrom 2014; Hasen 2013)</w:t>
      </w:r>
      <w:r w:rsidR="002823BE">
        <w:fldChar w:fldCharType="end"/>
      </w:r>
      <w:r w:rsidR="00336B09">
        <w:t xml:space="preserve"> represents a </w:t>
      </w:r>
      <w:r w:rsidR="00BB10C4">
        <w:t>radical</w:t>
      </w:r>
      <w:r w:rsidR="00336B09">
        <w:t xml:space="preserve"> turn from the previous </w:t>
      </w:r>
      <w:r w:rsidR="00BB10C4">
        <w:t>five decades of redistricting</w:t>
      </w:r>
      <w:r w:rsidR="001478E3" w:rsidRPr="0080356A">
        <w:t>.</w:t>
      </w:r>
      <w:r w:rsidR="002363DE">
        <w:rPr>
          <w:rStyle w:val="FootnoteReference"/>
        </w:rPr>
        <w:footnoteReference w:id="29"/>
      </w:r>
      <w:r w:rsidR="001478E3" w:rsidRPr="0080356A">
        <w:t xml:space="preserve"> Section 5 of the Voting Right Act</w:t>
      </w:r>
      <w:r w:rsidR="0019726D">
        <w:rPr>
          <w:rStyle w:val="FootnoteReference"/>
        </w:rPr>
        <w:footnoteReference w:id="30"/>
      </w:r>
      <w:r w:rsidR="001478E3" w:rsidRPr="0080356A">
        <w:t xml:space="preserve"> required preclearance by the Voting Rights Section of the Civil Rights Division of the U</w:t>
      </w:r>
      <w:r w:rsidR="00046154">
        <w:t>.</w:t>
      </w:r>
      <w:r w:rsidR="001478E3" w:rsidRPr="0080356A">
        <w:t>S</w:t>
      </w:r>
      <w:r w:rsidR="00046154">
        <w:t>.</w:t>
      </w:r>
      <w:r w:rsidR="001478E3" w:rsidRPr="0080356A">
        <w:t xml:space="preserve"> Department of Justice</w:t>
      </w:r>
      <w:r w:rsidR="001228C1">
        <w:t xml:space="preserve"> or the District Court for the District of Columbia</w:t>
      </w:r>
      <w:r w:rsidR="001478E3" w:rsidRPr="0080356A">
        <w:t xml:space="preserve"> of any election law changes, including redistricting</w:t>
      </w:r>
      <w:r w:rsidR="00C772ED">
        <w:t>.</w:t>
      </w:r>
      <w:r w:rsidR="00876ED8" w:rsidRPr="0080356A">
        <w:t xml:space="preserve"> </w:t>
      </w:r>
      <w:r w:rsidR="00114F0B">
        <w:t>T</w:t>
      </w:r>
      <w:r w:rsidR="00FF5421" w:rsidRPr="0080356A">
        <w:t>he trigger clause for Section 5 was held to rely on outdated data (voter turnout by race) to identify which states (or portions of states) would come under preclearance scrutiny</w:t>
      </w:r>
      <w:r w:rsidR="00E9457F">
        <w:t xml:space="preserve"> </w:t>
      </w:r>
      <w:r w:rsidR="001F3A65">
        <w:fldChar w:fldCharType="begin"/>
      </w:r>
      <w:r w:rsidR="00E9457F">
        <w: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1F3A65">
        <w:fldChar w:fldCharType="separate"/>
      </w:r>
      <w:r w:rsidR="00E9457F">
        <w:rPr>
          <w:noProof/>
        </w:rPr>
        <w:t>(Blacksher and Guinier 2014)</w:t>
      </w:r>
      <w:r w:rsidR="001F3A65">
        <w:fldChar w:fldCharType="end"/>
      </w:r>
      <w:r w:rsidR="00FF5421" w:rsidRPr="0080356A">
        <w:t>.</w:t>
      </w:r>
      <w:r w:rsidR="00114F0B">
        <w:rPr>
          <w:rStyle w:val="FootnoteReference"/>
        </w:rPr>
        <w:footnoteReference w:id="31"/>
      </w:r>
      <w:r w:rsidR="0041484F" w:rsidRPr="0080356A">
        <w:t xml:space="preserve"> </w:t>
      </w:r>
      <w:r w:rsidR="00B336F9" w:rsidRPr="0080356A">
        <w:t xml:space="preserve">At the time of </w:t>
      </w:r>
      <w:r w:rsidR="0046355E" w:rsidRPr="0046355E">
        <w:t>the 2010 redistricting cycle</w:t>
      </w:r>
      <w:r w:rsidR="00B336F9" w:rsidRPr="0080356A">
        <w:t>, Section 5 applied to sixteen states in whole or in part – most of the southern states and some other states with substantial minority populations</w:t>
      </w:r>
      <w:r w:rsidR="00C74984">
        <w:t xml:space="preserve"> </w:t>
      </w:r>
      <w:r w:rsidR="00C74984">
        <w:fldChar w:fldCharType="begin"/>
      </w:r>
      <w:r w:rsidR="002F1BFA">
        <w: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r w:rsidR="00C74984">
        <w:fldChar w:fldCharType="separate"/>
      </w:r>
      <w:r w:rsidR="002F1BFA">
        <w:rPr>
          <w:noProof/>
        </w:rPr>
        <w:t>(NCSL 2009, 80; Table 6)</w:t>
      </w:r>
      <w:r w:rsidR="00C74984">
        <w:fldChar w:fldCharType="end"/>
      </w:r>
      <w:r w:rsidR="00B336F9" w:rsidRPr="0080356A">
        <w:t>.</w:t>
      </w:r>
      <w:r w:rsidR="007C1858">
        <w:rPr>
          <w:rStyle w:val="FootnoteReference"/>
        </w:rPr>
        <w:footnoteReference w:id="32"/>
      </w:r>
      <w:r w:rsidR="00B336F9" w:rsidRPr="0080356A">
        <w:t xml:space="preserve"> </w:t>
      </w:r>
      <w:r w:rsidR="00FC3CC2" w:rsidRPr="0080356A">
        <w:t xml:space="preserve">Now it applies to none. </w:t>
      </w:r>
      <w:r w:rsidR="00683AC5">
        <w:t xml:space="preserve">The absence of Section 5 means that plans that violate Section 2 of the Voting Rights Act </w:t>
      </w:r>
      <w:r w:rsidR="00F474CA">
        <w:t>might be passed by aggressive state legislatures</w:t>
      </w:r>
      <w:r w:rsidR="000C1C98">
        <w:t xml:space="preserve"> and force plaintiffs into costly litigation</w:t>
      </w:r>
      <w:r w:rsidR="008D2210">
        <w:t>. Even when proven as violations, a</w:t>
      </w:r>
      <w:r w:rsidR="000C1C98">
        <w:t xml:space="preserve"> remedy might not occur until after</w:t>
      </w:r>
      <w:r w:rsidR="008D2210">
        <w:t xml:space="preserve"> one or several elections are held under discriminatory maps.</w:t>
      </w:r>
    </w:p>
    <w:p w14:paraId="74B6B762" w14:textId="7CA139B1" w:rsidR="00B8400D" w:rsidRDefault="00FC3CC2" w:rsidP="001B2A3D">
      <w:pPr>
        <w:pStyle w:val="ListParagraph"/>
        <w:ind w:left="540" w:firstLine="0"/>
      </w:pPr>
      <w:r w:rsidRPr="0080356A">
        <w:t>Because of the partisan divisions</w:t>
      </w:r>
      <w:r w:rsidR="00265EA3" w:rsidRPr="0080356A">
        <w:t xml:space="preserve"> and polarization</w:t>
      </w:r>
      <w:r w:rsidRPr="0080356A">
        <w:t xml:space="preserve"> in Congress, Section </w:t>
      </w:r>
      <w:r w:rsidR="004563D4">
        <w:t>4</w:t>
      </w:r>
      <w:r w:rsidRPr="0080356A">
        <w:t xml:space="preserve"> has not been restored, and the present composition of the U.S. Supreme Court suggests that even if a better designed trigger clause were to be passed by Congress it might not survive Supreme Court review.</w:t>
      </w:r>
    </w:p>
    <w:p w14:paraId="11039A5F" w14:textId="4DD59CA8" w:rsidR="001A4A12" w:rsidRPr="00B8400D" w:rsidRDefault="001A4A12" w:rsidP="00D54325">
      <w:pPr>
        <w:pStyle w:val="ListParagraph"/>
        <w:numPr>
          <w:ilvl w:val="0"/>
          <w:numId w:val="12"/>
        </w:numPr>
      </w:pPr>
      <w:r>
        <w:rPr>
          <w:szCs w:val="24"/>
        </w:rPr>
        <w:t xml:space="preserve">Challenges to the </w:t>
      </w:r>
      <w:r w:rsidR="000D484C">
        <w:rPr>
          <w:szCs w:val="24"/>
        </w:rPr>
        <w:t xml:space="preserve">application of the </w:t>
      </w:r>
      <w:r w:rsidR="000D484C">
        <w:rPr>
          <w:i/>
          <w:iCs/>
          <w:szCs w:val="24"/>
        </w:rPr>
        <w:t>Gingles</w:t>
      </w:r>
      <w:r w:rsidR="000D484C">
        <w:rPr>
          <w:szCs w:val="24"/>
        </w:rPr>
        <w:t xml:space="preserve"> prongs for identifying a violation of Section 2 have been challenged</w:t>
      </w:r>
      <w:r w:rsidR="00EB4472">
        <w:rPr>
          <w:szCs w:val="24"/>
        </w:rPr>
        <w:t>.</w:t>
      </w:r>
      <w:r w:rsidR="00EB4472">
        <w:rPr>
          <w:rStyle w:val="FootnoteReference"/>
          <w:szCs w:val="24"/>
        </w:rPr>
        <w:footnoteReference w:id="33"/>
      </w:r>
      <w:r w:rsidR="000D484C">
        <w:rPr>
          <w:szCs w:val="24"/>
        </w:rPr>
        <w:t xml:space="preserve"> </w:t>
      </w:r>
      <w:r w:rsidR="004B7748">
        <w:rPr>
          <w:szCs w:val="24"/>
        </w:rPr>
        <w:t xml:space="preserve">If the challenge is successful, plaintiffs would have to show that a </w:t>
      </w:r>
      <w:r w:rsidR="004B7748" w:rsidRPr="00EC4D62">
        <w:rPr>
          <w:i/>
          <w:iCs/>
          <w:szCs w:val="24"/>
        </w:rPr>
        <w:t>race-blind</w:t>
      </w:r>
      <w:r w:rsidR="004B7748">
        <w:rPr>
          <w:szCs w:val="24"/>
        </w:rPr>
        <w:t xml:space="preserve"> map could have been drawn that </w:t>
      </w:r>
      <w:r w:rsidR="00EC4D62">
        <w:rPr>
          <w:szCs w:val="24"/>
        </w:rPr>
        <w:t>satisfies</w:t>
      </w:r>
      <w:r w:rsidR="004B7748">
        <w:rPr>
          <w:szCs w:val="24"/>
        </w:rPr>
        <w:t xml:space="preserve"> the first prong, which requires that a district that </w:t>
      </w:r>
      <w:r w:rsidR="00EC4D62">
        <w:rPr>
          <w:szCs w:val="24"/>
        </w:rPr>
        <w:t>constitutes a</w:t>
      </w:r>
      <w:r w:rsidR="00BB2B0B">
        <w:rPr>
          <w:szCs w:val="24"/>
        </w:rPr>
        <w:t xml:space="preserve"> reasonably compact district with a</w:t>
      </w:r>
      <w:r w:rsidR="00EC4D62">
        <w:rPr>
          <w:szCs w:val="24"/>
        </w:rPr>
        <w:t xml:space="preserve"> majority of the protected minority</w:t>
      </w:r>
      <w:r w:rsidR="00BB2B0B">
        <w:rPr>
          <w:szCs w:val="24"/>
        </w:rPr>
        <w:t xml:space="preserve"> could be drawn (and satisfies the other requirements including a showing of a history of discrimination against that protected minority).</w:t>
      </w:r>
      <w:r w:rsidR="006E667C">
        <w:rPr>
          <w:rStyle w:val="FootnoteReference"/>
          <w:szCs w:val="24"/>
        </w:rPr>
        <w:footnoteReference w:id="34"/>
      </w:r>
    </w:p>
    <w:p w14:paraId="57F974E7" w14:textId="03DEDF6F" w:rsidR="00B8400D" w:rsidRPr="003154F8" w:rsidRDefault="009D0E2E" w:rsidP="003154F8">
      <w:pPr>
        <w:pStyle w:val="ListParagraph"/>
        <w:numPr>
          <w:ilvl w:val="0"/>
          <w:numId w:val="12"/>
        </w:numPr>
        <w:rPr>
          <w:i/>
          <w:iCs/>
        </w:rPr>
      </w:pPr>
      <w:r w:rsidRPr="0080356A">
        <w:t>In 202</w:t>
      </w:r>
      <w:r w:rsidR="009A1103" w:rsidRPr="0080356A">
        <w:t>2,</w:t>
      </w:r>
      <w:r w:rsidRPr="0080356A">
        <w:t xml:space="preserve"> to a </w:t>
      </w:r>
      <w:r w:rsidR="009A1103" w:rsidRPr="0080356A">
        <w:t>greater</w:t>
      </w:r>
      <w:r w:rsidRPr="0080356A">
        <w:t xml:space="preserve"> extent</w:t>
      </w:r>
      <w:r w:rsidR="009A1103" w:rsidRPr="0080356A">
        <w:t xml:space="preserve"> than in previous decades,</w:t>
      </w:r>
      <w:r w:rsidRPr="0080356A">
        <w:t xml:space="preserve"> there will be congressional</w:t>
      </w:r>
      <w:r w:rsidR="00876ED8" w:rsidRPr="0080356A">
        <w:t xml:space="preserve"> </w:t>
      </w:r>
      <w:r w:rsidRPr="0080356A">
        <w:t>plans used for elections that trial courts have found to be unconstitutional</w:t>
      </w:r>
      <w:r w:rsidR="009A1103" w:rsidRPr="0080356A">
        <w:t>.</w:t>
      </w:r>
      <w:r w:rsidRPr="0080356A">
        <w:t xml:space="preserve"> </w:t>
      </w:r>
      <w:r w:rsidR="009A1103" w:rsidRPr="0080356A">
        <w:t>D</w:t>
      </w:r>
      <w:r w:rsidR="00AC67B1" w:rsidRPr="0080356A">
        <w:t>elay</w:t>
      </w:r>
      <w:r w:rsidR="009A1103" w:rsidRPr="0080356A">
        <w:t xml:space="preserve"> in delivering census data</w:t>
      </w:r>
      <w:r w:rsidR="00AC67B1" w:rsidRPr="0080356A">
        <w:t xml:space="preserve">, in conjunction with the end of Section 5 preclearance, </w:t>
      </w:r>
      <w:r w:rsidR="00966299" w:rsidRPr="0080356A">
        <w:t xml:space="preserve">and </w:t>
      </w:r>
      <w:r w:rsidR="00EC73A2">
        <w:t>contemporaneously w</w:t>
      </w:r>
      <w:r w:rsidR="00AC67B1" w:rsidRPr="0080356A">
        <w:t>ith a new and unfortunate use of the</w:t>
      </w:r>
      <w:r w:rsidR="00876ED8" w:rsidRPr="0080356A">
        <w:t xml:space="preserve"> </w:t>
      </w:r>
      <w:r w:rsidR="00AC67B1" w:rsidRPr="006C6679">
        <w:rPr>
          <w:i/>
          <w:iCs/>
        </w:rPr>
        <w:t xml:space="preserve">Purcell </w:t>
      </w:r>
      <w:r w:rsidR="004F6A0B">
        <w:rPr>
          <w:i/>
          <w:iCs/>
        </w:rPr>
        <w:t>Principle</w:t>
      </w:r>
      <w:r w:rsidR="009F7BEF">
        <w:rPr>
          <w:rStyle w:val="FootnoteReference"/>
          <w:i/>
          <w:iCs/>
        </w:rPr>
        <w:footnoteReference w:id="35"/>
      </w:r>
      <w:r w:rsidRPr="006C6679">
        <w:rPr>
          <w:i/>
          <w:iCs/>
        </w:rPr>
        <w:t>,</w:t>
      </w:r>
      <w:r w:rsidR="00AC67B1" w:rsidRPr="006C6679">
        <w:rPr>
          <w:i/>
          <w:iCs/>
        </w:rPr>
        <w:t xml:space="preserve"> </w:t>
      </w:r>
      <w:r w:rsidR="00AC67B1" w:rsidRPr="0080356A">
        <w:t xml:space="preserve">made it possible for some </w:t>
      </w:r>
      <w:r w:rsidR="00B5093B" w:rsidRPr="0080356A">
        <w:t xml:space="preserve">maps </w:t>
      </w:r>
      <w:r w:rsidRPr="0080356A">
        <w:t xml:space="preserve">found by trial courts to be unconstitutional </w:t>
      </w:r>
      <w:r w:rsidR="00B5093B" w:rsidRPr="0080356A">
        <w:t xml:space="preserve">to </w:t>
      </w:r>
      <w:r w:rsidRPr="0080356A">
        <w:t xml:space="preserve">still </w:t>
      </w:r>
      <w:r w:rsidR="00B5093B" w:rsidRPr="0080356A">
        <w:t>be</w:t>
      </w:r>
      <w:r w:rsidR="00876ED8" w:rsidRPr="0080356A">
        <w:t xml:space="preserve"> </w:t>
      </w:r>
      <w:r w:rsidRPr="0080356A">
        <w:t xml:space="preserve">permitted for </w:t>
      </w:r>
      <w:r w:rsidR="00B5093B" w:rsidRPr="0080356A">
        <w:t>use</w:t>
      </w:r>
      <w:r w:rsidRPr="0080356A">
        <w:t xml:space="preserve"> </w:t>
      </w:r>
      <w:r w:rsidR="00B5093B" w:rsidRPr="0080356A">
        <w:t xml:space="preserve">for </w:t>
      </w:r>
      <w:r w:rsidRPr="0080356A">
        <w:t xml:space="preserve">just </w:t>
      </w:r>
      <w:r w:rsidR="00B5093B" w:rsidRPr="0080356A">
        <w:t>the 2022 election.</w:t>
      </w:r>
      <w:r w:rsidR="003154F8">
        <w:t xml:space="preserve"> </w:t>
      </w:r>
      <w:r w:rsidR="003154F8" w:rsidRPr="006C6679">
        <w:rPr>
          <w:i/>
          <w:iCs/>
        </w:rPr>
        <w:t>Purcell</w:t>
      </w:r>
      <w:r w:rsidR="003154F8" w:rsidRPr="0080356A">
        <w:t xml:space="preserve"> demands “that courts should not issue orders which change election rules in the period just before the election” </w:t>
      </w:r>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568693705"/>
          <w:placeholder>
            <w:docPart w:val="7D818615B491AB40AFF0542EC77D4168"/>
          </w:placeholder>
        </w:sdtPr>
        <w:sdtEndPr/>
        <w:sdtContent>
          <w:r w:rsidR="003154F8" w:rsidRPr="006C6679">
            <w:rPr>
              <w:color w:val="000000"/>
            </w:rPr>
            <w:t>(Hasen 2016)</w:t>
          </w:r>
        </w:sdtContent>
      </w:sdt>
      <w:r w:rsidR="003154F8" w:rsidRPr="0080356A">
        <w:t>.</w:t>
      </w:r>
    </w:p>
    <w:p w14:paraId="116F86BF" w14:textId="28DB8509" w:rsidR="00FE78CA" w:rsidRDefault="00AC67B1" w:rsidP="0047060F">
      <w:pPr>
        <w:pStyle w:val="ListParagraph"/>
        <w:numPr>
          <w:ilvl w:val="0"/>
          <w:numId w:val="12"/>
        </w:numPr>
      </w:pPr>
      <w:r w:rsidRPr="0080356A">
        <w:t xml:space="preserve">Without preclearance, </w:t>
      </w:r>
      <w:r w:rsidR="00B5093B" w:rsidRPr="0080356A">
        <w:t xml:space="preserve">states previously covered under Section 5 </w:t>
      </w:r>
      <w:r w:rsidRPr="0080356A">
        <w:t xml:space="preserve">need not </w:t>
      </w:r>
      <w:r w:rsidR="00B5093B" w:rsidRPr="0080356A">
        <w:t>submit</w:t>
      </w:r>
      <w:r w:rsidRPr="0080356A">
        <w:t xml:space="preserve"> their plans </w:t>
      </w:r>
      <w:r w:rsidR="00B5093B" w:rsidRPr="0080356A">
        <w:t>for approval by</w:t>
      </w:r>
      <w:r w:rsidRPr="0080356A">
        <w:t xml:space="preserve"> the federal government</w:t>
      </w:r>
      <w:r w:rsidR="00B5093B" w:rsidRPr="0080356A">
        <w:t xml:space="preserve"> as non-retrogressive</w:t>
      </w:r>
      <w:r w:rsidRPr="0080356A">
        <w:t xml:space="preserve">. Taking advantage of this new freedom, </w:t>
      </w:r>
      <w:r w:rsidR="00B5093B" w:rsidRPr="0080356A">
        <w:t xml:space="preserve">some previously covered </w:t>
      </w:r>
      <w:r w:rsidRPr="0080356A">
        <w:t>states neglected to draw districts</w:t>
      </w:r>
      <w:r w:rsidR="00B5093B" w:rsidRPr="0080356A">
        <w:t xml:space="preserve"> that would have been required by Section 5 and failed to draw districts that would be seen</w:t>
      </w:r>
      <w:r w:rsidRPr="0080356A">
        <w:t xml:space="preserve"> as required by Section 2</w:t>
      </w:r>
      <w:r w:rsidR="00B5093B" w:rsidRPr="0080356A">
        <w:t xml:space="preserve"> under existing case law.</w:t>
      </w:r>
      <w:r w:rsidRPr="0080356A">
        <w:t xml:space="preserve"> </w:t>
      </w:r>
      <w:r w:rsidR="00C81880" w:rsidRPr="0080356A">
        <w:t xml:space="preserve">Moreover, they delayed the creation of plans </w:t>
      </w:r>
      <w:r w:rsidR="008C6E4E">
        <w:t>in ways that prohibited</w:t>
      </w:r>
      <w:r w:rsidR="00C81880" w:rsidRPr="0080356A">
        <w:t xml:space="preserve"> courts</w:t>
      </w:r>
      <w:r w:rsidR="008C6E4E">
        <w:t xml:space="preserve"> from holding trial</w:t>
      </w:r>
      <w:r w:rsidR="00302938">
        <w:t xml:space="preserve"> on the merits. Even if a trial were to happen,</w:t>
      </w:r>
      <w:r w:rsidR="009D456A">
        <w:t xml:space="preserve"> and</w:t>
      </w:r>
      <w:r w:rsidR="00C81880" w:rsidRPr="0080356A">
        <w:t xml:space="preserve"> that</w:t>
      </w:r>
      <w:r w:rsidR="009D456A">
        <w:t xml:space="preserve"> court</w:t>
      </w:r>
      <w:r w:rsidR="00C81880" w:rsidRPr="0080356A">
        <w:t xml:space="preserve"> found a legislative plan unconstitutional</w:t>
      </w:r>
      <w:r w:rsidR="009D456A">
        <w:t>, it</w:t>
      </w:r>
      <w:r w:rsidR="00C81880" w:rsidRPr="0080356A">
        <w:t xml:space="preserve"> would lack sufficient time to draw a constitutional remedial plan if the court deemed</w:t>
      </w:r>
      <w:r w:rsidR="00876ED8" w:rsidRPr="0080356A">
        <w:t xml:space="preserve"> </w:t>
      </w:r>
      <w:r w:rsidR="00C81880" w:rsidRPr="0080356A">
        <w:t>it necessary to give the legislature “another bite at the apple.”</w:t>
      </w:r>
      <w:r w:rsidR="00876ED8" w:rsidRPr="0080356A">
        <w:t xml:space="preserve"> </w:t>
      </w:r>
      <w:r w:rsidR="00380679">
        <w:t xml:space="preserve">Or, on appeal, a higher court would stay the decision on either </w:t>
      </w:r>
      <w:r w:rsidR="00380679" w:rsidRPr="00C43209">
        <w:rPr>
          <w:i/>
          <w:iCs/>
        </w:rPr>
        <w:t>Purcell</w:t>
      </w:r>
      <w:r w:rsidR="00380679">
        <w:t xml:space="preserve"> grounds or because of a dispute in the interpretation of existing law. I</w:t>
      </w:r>
      <w:r w:rsidRPr="0080356A">
        <w:t>n Alabama and Louisiana</w:t>
      </w:r>
      <w:r w:rsidR="000C1C28">
        <w:t>,</w:t>
      </w:r>
      <w:r w:rsidR="00C81880" w:rsidRPr="0080356A">
        <w:t xml:space="preserve"> federal trial courts found legislative plans to be unconstitutional</w:t>
      </w:r>
      <w:r w:rsidRPr="0080356A">
        <w:t xml:space="preserve">: </w:t>
      </w:r>
      <w:r w:rsidRPr="00C43209">
        <w:rPr>
          <w:i/>
          <w:iCs/>
        </w:rPr>
        <w:t>Merrill v. Milligan</w:t>
      </w:r>
      <w:r w:rsidRPr="0080356A">
        <w:t xml:space="preserve">, No. 21A375 (U.S. Feb. 7, 2022); </w:t>
      </w:r>
      <w:r w:rsidRPr="00C43209">
        <w:rPr>
          <w:i/>
          <w:iCs/>
        </w:rPr>
        <w:t>Galmon v. Ardoin</w:t>
      </w:r>
      <w:r w:rsidRPr="0080356A">
        <w:t>, No. 3:22-CV-214 (M.D. La. Mar. 30, 2022</w:t>
      </w:r>
      <w:r w:rsidR="00CC0890">
        <w:t xml:space="preserve">) </w:t>
      </w:r>
      <w:r w:rsidR="00C81880" w:rsidRPr="0080356A">
        <w:t>and</w:t>
      </w:r>
      <w:r w:rsidRPr="0080356A">
        <w:t xml:space="preserve"> ordered both states to draw new plans that comply with the Voting Rights Act</w:t>
      </w:r>
      <w:r w:rsidR="00C81880" w:rsidRPr="0080356A">
        <w:t>, but</w:t>
      </w:r>
      <w:r w:rsidRPr="0080356A">
        <w:t xml:space="preserve"> </w:t>
      </w:r>
      <w:r w:rsidR="00C81880" w:rsidRPr="0080356A">
        <w:t>t</w:t>
      </w:r>
      <w:r w:rsidRPr="0080356A">
        <w:t>he U</w:t>
      </w:r>
      <w:r w:rsidR="00CC0890">
        <w:t>.</w:t>
      </w:r>
      <w:r w:rsidRPr="0080356A">
        <w:t>S</w:t>
      </w:r>
      <w:r w:rsidR="00CC0890">
        <w:t>.</w:t>
      </w:r>
      <w:r w:rsidRPr="0080356A">
        <w:t xml:space="preserve"> Supreme Court has stayed those rulings</w:t>
      </w:r>
      <w:r w:rsidR="00B5093B" w:rsidRPr="0080356A">
        <w:t xml:space="preserve"> based on the </w:t>
      </w:r>
      <w:r w:rsidR="00B5093B" w:rsidRPr="00C43209">
        <w:rPr>
          <w:i/>
          <w:iCs/>
        </w:rPr>
        <w:t>Purcell</w:t>
      </w:r>
      <w:r w:rsidR="00B5093B" w:rsidRPr="0080356A">
        <w:t xml:space="preserve"> principle.</w:t>
      </w:r>
    </w:p>
    <w:p w14:paraId="26F7F86F" w14:textId="77777777" w:rsidR="001B2A3D" w:rsidRDefault="00EA44DD" w:rsidP="001B2A3D">
      <w:pPr>
        <w:pStyle w:val="ListParagraph"/>
        <w:numPr>
          <w:ilvl w:val="0"/>
          <w:numId w:val="12"/>
        </w:numPr>
      </w:pPr>
      <w:r w:rsidRPr="00EA44DD">
        <w:t xml:space="preserve">Beginning in the 2010 redistricting round and continuing </w:t>
      </w:r>
      <w:r w:rsidR="00F365B1">
        <w:t>throughout the decade</w:t>
      </w:r>
      <w:r w:rsidRPr="00EA44DD">
        <w:t xml:space="preserve"> we saw dramatic changes in which </w:t>
      </w:r>
      <w:r w:rsidRPr="00044CCF">
        <w:rPr>
          <w:u w:val="single"/>
        </w:rPr>
        <w:t>type</w:t>
      </w:r>
      <w:r w:rsidRPr="00EA44DD">
        <w:t xml:space="preserve"> of litigant was motivated to challenges redistricting plans under the </w:t>
      </w:r>
      <w:r w:rsidRPr="002A2F46">
        <w:rPr>
          <w:i/>
          <w:iCs/>
        </w:rPr>
        <w:t>Shaw</w:t>
      </w:r>
      <w:r w:rsidR="004C469A">
        <w:rPr>
          <w:i/>
          <w:iCs/>
        </w:rPr>
        <w:t xml:space="preserve"> </w:t>
      </w:r>
      <w:r w:rsidR="004C469A">
        <w:t>(</w:t>
      </w:r>
      <w:r w:rsidR="004C469A">
        <w:rPr>
          <w:i/>
          <w:iCs/>
        </w:rPr>
        <w:t>Shaw</w:t>
      </w:r>
      <w:r w:rsidRPr="002A2F46">
        <w:rPr>
          <w:i/>
          <w:iCs/>
        </w:rPr>
        <w:t xml:space="preserve"> v. Reno</w:t>
      </w:r>
      <w:r w:rsidR="00F04121">
        <w:t>,</w:t>
      </w:r>
      <w:r w:rsidR="00F04121" w:rsidRPr="00F04121">
        <w:t xml:space="preserve"> 509 U.S. 630,</w:t>
      </w:r>
      <w:r w:rsidR="004C469A">
        <w:t xml:space="preserve"> </w:t>
      </w:r>
      <w:r w:rsidR="00F04121" w:rsidRPr="00F04121">
        <w:t>1993)</w:t>
      </w:r>
      <w:r w:rsidR="00F04121">
        <w:rPr>
          <w:i/>
          <w:iCs/>
        </w:rPr>
        <w:t xml:space="preserve"> </w:t>
      </w:r>
      <w:r w:rsidRPr="00EA44DD">
        <w:t xml:space="preserve">standard that race could not be used as the preponderant motive in how (all or some) of the district lines were drawn in a plan. When the </w:t>
      </w:r>
      <w:r w:rsidRPr="002A2F46">
        <w:rPr>
          <w:i/>
          <w:iCs/>
        </w:rPr>
        <w:t>Shaw</w:t>
      </w:r>
      <w:r w:rsidRPr="00EA44DD">
        <w:t xml:space="preserve"> doctrine first came into play it was whites, conservatives</w:t>
      </w:r>
      <w:r w:rsidR="003D2FAE">
        <w:t>,</w:t>
      </w:r>
      <w:r w:rsidRPr="00EA44DD">
        <w:t xml:space="preserve"> and Republicans who brought </w:t>
      </w:r>
      <w:r w:rsidRPr="006854FC">
        <w:rPr>
          <w:i/>
          <w:iCs/>
        </w:rPr>
        <w:t>Shaw</w:t>
      </w:r>
      <w:r w:rsidRPr="00EA44DD">
        <w:t xml:space="preserve"> suits</w:t>
      </w:r>
      <w:r w:rsidR="003D2FAE">
        <w:t xml:space="preserve">; </w:t>
      </w:r>
      <w:r w:rsidRPr="00EA44DD">
        <w:t xml:space="preserve">minorities, </w:t>
      </w:r>
      <w:r w:rsidR="002A2F46" w:rsidRPr="00EA44DD">
        <w:t>liberals, and</w:t>
      </w:r>
      <w:r w:rsidRPr="00EA44DD">
        <w:t xml:space="preserve"> Democrats opposed them</w:t>
      </w:r>
      <w:r w:rsidR="00DC6339">
        <w:t xml:space="preserve">. </w:t>
      </w:r>
      <w:r w:rsidRPr="00EA44DD">
        <w:t xml:space="preserve">There were two kinds of motivation at play for using a </w:t>
      </w:r>
      <w:r w:rsidRPr="00F04121">
        <w:rPr>
          <w:i/>
          <w:iCs/>
        </w:rPr>
        <w:t>Shaw</w:t>
      </w:r>
      <w:r w:rsidRPr="00EA44DD">
        <w:t xml:space="preserve">-based strategy to challenge a map. On the one hand there was a principled belief that the only legitimate kind of redistricting was race-neutral (if not race-blind). On the other </w:t>
      </w:r>
      <w:r w:rsidR="002A2F46" w:rsidRPr="00EA44DD">
        <w:t>hand,</w:t>
      </w:r>
      <w:r w:rsidRPr="00EA44DD">
        <w:t xml:space="preserve"> there was the strategic consideration that if a racial gerrymander was undone then the partisan gerrymander that it helped to effectuate would be mitigated even if not eliminated. When</w:t>
      </w:r>
      <w:r w:rsidR="006C54DF">
        <w:t xml:space="preserve"> the</w:t>
      </w:r>
      <w:r w:rsidRPr="00EA44DD">
        <w:t xml:space="preserve"> </w:t>
      </w:r>
      <w:r w:rsidRPr="00F04121">
        <w:rPr>
          <w:i/>
          <w:iCs/>
        </w:rPr>
        <w:t>Shaw</w:t>
      </w:r>
      <w:r w:rsidRPr="00EA44DD">
        <w:t xml:space="preserve"> </w:t>
      </w:r>
      <w:r w:rsidR="006C54DF">
        <w:t xml:space="preserve">decision </w:t>
      </w:r>
      <w:r w:rsidRPr="00EA44DD">
        <w:t>came down</w:t>
      </w:r>
      <w:r w:rsidR="006C54DF">
        <w:t>,</w:t>
      </w:r>
      <w:r w:rsidRPr="00EA44DD">
        <w:t xml:space="preserve"> control of most southern legislatures was still in the hands of the Democrats, and so the partisan gerrymander that litigators sought to unravel was one favoring Democrats.</w:t>
      </w:r>
      <w:r w:rsidR="00DC6339">
        <w:t xml:space="preserve"> </w:t>
      </w:r>
      <w:r w:rsidRPr="00EA44DD">
        <w:t>But as time wore on, southern states came under Republican control</w:t>
      </w:r>
      <w:r w:rsidR="00F273A3">
        <w:t xml:space="preserve"> </w:t>
      </w:r>
      <w:r w:rsidR="004D583B">
        <w:fldChar w:fldCharType="begin"/>
      </w:r>
      <w:r w:rsidR="00F955CB">
        <w:instrText xml:space="preserve"> ADDIN ZOTERO_ITEM CSL_CITATION {"citationID":"WaAb9vqT","properties":{"formattedCitation":"(Kousser 2010)","plainCitation":"(Kousser 2010)","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schema":"https://github.com/citation-style-language/schema/raw/master/csl-citation.json"} </w:instrText>
      </w:r>
      <w:r w:rsidR="004D583B">
        <w:fldChar w:fldCharType="separate"/>
      </w:r>
      <w:r w:rsidR="00F955CB">
        <w:rPr>
          <w:noProof/>
        </w:rPr>
        <w:t>(Kousser 2010)</w:t>
      </w:r>
      <w:r w:rsidR="004D583B">
        <w:fldChar w:fldCharType="end"/>
      </w:r>
      <w:r w:rsidRPr="00EA44DD">
        <w:t xml:space="preserve"> and so the incentives to bring a </w:t>
      </w:r>
      <w:r w:rsidRPr="00F04121">
        <w:rPr>
          <w:i/>
          <w:iCs/>
        </w:rPr>
        <w:t>Shaw</w:t>
      </w:r>
      <w:r w:rsidRPr="00EA44DD">
        <w:t xml:space="preserve">-type </w:t>
      </w:r>
      <w:r w:rsidR="002A2F46" w:rsidRPr="00EA44DD">
        <w:t xml:space="preserve">lawsuit </w:t>
      </w:r>
      <w:commentRangeStart w:id="8"/>
      <w:r w:rsidR="002A2F46" w:rsidRPr="00EA44DD">
        <w:t>flipped</w:t>
      </w:r>
      <w:commentRangeEnd w:id="8"/>
      <w:r w:rsidR="00FE0847">
        <w:rPr>
          <w:rStyle w:val="CommentReference"/>
        </w:rPr>
        <w:commentReference w:id="8"/>
      </w:r>
      <w:r w:rsidRPr="00EA44DD">
        <w:t>. Now it Democrat</w:t>
      </w:r>
      <w:r w:rsidR="00721D43">
        <w:t>ic and minority interest groups</w:t>
      </w:r>
      <w:r w:rsidRPr="00EA44DD">
        <w:t xml:space="preserve"> who are most likely to file a </w:t>
      </w:r>
      <w:r w:rsidRPr="00FB774F">
        <w:rPr>
          <w:i/>
          <w:iCs/>
        </w:rPr>
        <w:t>Shaw</w:t>
      </w:r>
      <w:r w:rsidRPr="00EA44DD">
        <w:t>-type lawsuit.</w:t>
      </w:r>
    </w:p>
    <w:p w14:paraId="12E04717" w14:textId="05E1153A" w:rsidR="00705A95" w:rsidRDefault="00705A95" w:rsidP="001B2A3D">
      <w:pPr>
        <w:pStyle w:val="ListParagraph"/>
        <w:ind w:left="540" w:firstLine="0"/>
      </w:pPr>
      <w:r w:rsidRPr="00EA44DD">
        <w:t xml:space="preserve">Thus, just as the end of Section 5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1B2A3D">
        <w:rPr>
          <w:i/>
          <w:iCs/>
        </w:rPr>
        <w:t>Shaw</w:t>
      </w:r>
      <w:r w:rsidRPr="00EA44DD">
        <w:t>-type suits.</w:t>
      </w:r>
    </w:p>
    <w:p w14:paraId="1686F873" w14:textId="7E4A9EF6" w:rsidR="001F2EEE" w:rsidRDefault="004E763B" w:rsidP="0047060F">
      <w:pPr>
        <w:pStyle w:val="ListParagraph"/>
        <w:numPr>
          <w:ilvl w:val="0"/>
          <w:numId w:val="12"/>
        </w:numPr>
      </w:pPr>
      <w:r>
        <w:t>But a</w:t>
      </w:r>
      <w:r w:rsidR="00EA44DD" w:rsidRPr="00EA44DD">
        <w:t>s Republicans redistrict in a way that packs minority voters into a handful of districts</w:t>
      </w:r>
      <w:r w:rsidR="00A430D8">
        <w:t xml:space="preserve"> (which has the effect of a packing partisan gerrymandering benefiting Republicans)</w:t>
      </w:r>
      <w:r w:rsidR="00EA44DD" w:rsidRPr="00EA44DD">
        <w:t xml:space="preserve"> in proportions well beyond what is needed to provide the minority community a realistic opportunity to elect candidates of its choice</w:t>
      </w:r>
      <w:r w:rsidR="00592F0F">
        <w:t xml:space="preserve"> </w:t>
      </w:r>
      <w:r w:rsidR="00592F0F">
        <w:fldChar w:fldCharType="begin"/>
      </w:r>
      <w:r w:rsidR="00592F0F">
        <w: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rsidR="00592F0F">
        <w:fldChar w:fldCharType="separate"/>
      </w:r>
      <w:r w:rsidR="00592F0F">
        <w:rPr>
          <w:noProof/>
        </w:rPr>
        <w:t>(Lublin, Handley, Brunell, and Grofman 2020)</w:t>
      </w:r>
      <w:r w:rsidR="00592F0F">
        <w:fldChar w:fldCharType="end"/>
      </w:r>
      <w:r w:rsidR="00EA44DD" w:rsidRPr="00EA44DD">
        <w:t>, even some minority groups become proponents</w:t>
      </w:r>
      <w:r w:rsidR="0083362B">
        <w:t xml:space="preserve"> of these types of districts </w:t>
      </w:r>
      <w:r w:rsidR="002B7740">
        <w:t>to help</w:t>
      </w:r>
      <w:r w:rsidR="0083362B">
        <w:t xml:space="preserve"> ensure the election of </w:t>
      </w:r>
      <w:r w:rsidR="00025D4D">
        <w:t>descriptively</w:t>
      </w:r>
      <w:r w:rsidR="0083362B">
        <w:t xml:space="preserve"> </w:t>
      </w:r>
      <w:r w:rsidR="00025D4D">
        <w:t xml:space="preserve">similar </w:t>
      </w:r>
      <w:commentRangeStart w:id="9"/>
      <w:r w:rsidR="00025D4D">
        <w:t>legislators</w:t>
      </w:r>
      <w:commentRangeEnd w:id="9"/>
      <w:r w:rsidR="00025D4D">
        <w:rPr>
          <w:rStyle w:val="CommentReference"/>
        </w:rPr>
        <w:commentReference w:id="9"/>
      </w:r>
      <w:r w:rsidR="00EA44DD" w:rsidRPr="00EA44DD">
        <w:t xml:space="preserve">. </w:t>
      </w:r>
    </w:p>
    <w:p w14:paraId="63FAE17B" w14:textId="10904B1E" w:rsidR="00EA44DD" w:rsidRDefault="00EA44DD" w:rsidP="0047060F">
      <w:pPr>
        <w:pStyle w:val="ListParagraph"/>
        <w:numPr>
          <w:ilvl w:val="0"/>
          <w:numId w:val="12"/>
        </w:numPr>
      </w:pPr>
      <w:r w:rsidRPr="00EA44DD">
        <w:t xml:space="preserve">Several new metrics for assessing partisan gerrymandering were introduced in the past decade, including the </w:t>
      </w:r>
      <w:r w:rsidRPr="00800BE6">
        <w:rPr>
          <w:i/>
          <w:iCs/>
        </w:rPr>
        <w:t>efficiency gap</w:t>
      </w:r>
      <w:r w:rsidRPr="00EA44DD">
        <w:t xml:space="preserve"> and the </w:t>
      </w:r>
      <w:r w:rsidRPr="00800BE6">
        <w:rPr>
          <w:i/>
          <w:iCs/>
        </w:rPr>
        <w:t>declination</w:t>
      </w:r>
      <w:r w:rsidRPr="00EA44DD">
        <w:t xml:space="preserve">. </w:t>
      </w:r>
      <w:r w:rsidR="00800BE6">
        <w:t>T</w:t>
      </w:r>
      <w:r w:rsidRPr="00EA44DD">
        <w:t>he degree of concordance among alternatives m</w:t>
      </w:r>
      <w:r w:rsidR="002A2F46">
        <w:t>e</w:t>
      </w:r>
      <w:r w:rsidRPr="00EA44DD">
        <w:t xml:space="preserve">trics, such as the two mentioned above </w:t>
      </w:r>
      <w:r w:rsidR="002A2F46" w:rsidRPr="00EA44DD">
        <w:t>with long</w:t>
      </w:r>
      <w:r w:rsidRPr="00EA44DD">
        <w:t xml:space="preserve"> established metrics such as </w:t>
      </w:r>
      <w:r w:rsidRPr="00800BE6">
        <w:rPr>
          <w:u w:val="single"/>
        </w:rPr>
        <w:t xml:space="preserve">partisan bias </w:t>
      </w:r>
      <w:r w:rsidRPr="00EA44DD">
        <w:t xml:space="preserve">(in vote share or in seat share) and the </w:t>
      </w:r>
      <w:r w:rsidRPr="00B74D9F">
        <w:rPr>
          <w:i/>
          <w:iCs/>
        </w:rPr>
        <w:t>mean minus median gap</w:t>
      </w:r>
      <w:r w:rsidRPr="00EA44DD">
        <w:t xml:space="preserve"> were investigated to look at the question of </w:t>
      </w:r>
      <w:r w:rsidR="006854FC" w:rsidRPr="00EA44DD">
        <w:t>whether</w:t>
      </w:r>
      <w:r w:rsidRPr="00EA44DD">
        <w:t xml:space="preserve"> (at least for states that were reasonably competitive) it was plausible to expect a high concordance of the various measures.</w:t>
      </w:r>
      <w:r w:rsidR="00B74D9F">
        <w:t xml:space="preserve"> The measures are all quite </w:t>
      </w:r>
      <w:r w:rsidR="00AD593F">
        <w:t>collaborative</w:t>
      </w:r>
      <w:r w:rsidR="00B74D9F">
        <w:t xml:space="preserve"> in states that are </w:t>
      </w:r>
      <w:r w:rsidR="00931D36">
        <w:t>competitive.</w:t>
      </w:r>
      <w:r w:rsidR="00903B0E">
        <w:rPr>
          <w:rStyle w:val="FootnoteReference"/>
        </w:rPr>
        <w:footnoteReference w:id="36"/>
      </w:r>
    </w:p>
    <w:p w14:paraId="5937FACC" w14:textId="34A22E5F" w:rsidR="00BE2D83" w:rsidRDefault="00BE2D83" w:rsidP="00503617">
      <w:pPr>
        <w:pStyle w:val="ListParagraph"/>
        <w:numPr>
          <w:ilvl w:val="0"/>
          <w:numId w:val="12"/>
        </w:numPr>
      </w:pPr>
      <w:r>
        <w:t>T</w:t>
      </w:r>
      <w:r w:rsidR="00503617" w:rsidRPr="00503617">
        <w:t>ools</w:t>
      </w:r>
      <w:r w:rsidR="00180686">
        <w:t xml:space="preserve"> --</w:t>
      </w:r>
      <w:r w:rsidR="00503617" w:rsidRPr="00503617">
        <w:t xml:space="preserve"> such as Dave’s Redistricting App and PlanScore</w:t>
      </w:r>
      <w:r w:rsidR="00180686">
        <w:t xml:space="preserve"> --</w:t>
      </w:r>
      <w:r w:rsidR="00503617" w:rsidRPr="00503617">
        <w:t xml:space="preserve"> enabled both line </w:t>
      </w:r>
      <w:r w:rsidR="002A2F46" w:rsidRPr="00503617">
        <w:t>drawers and</w:t>
      </w:r>
      <w:r w:rsidR="00503617" w:rsidRPr="00503617">
        <w:t xml:space="preserve"> reformers to quickly assess the degree to which a plan deviated from neutrality </w:t>
      </w:r>
      <w:r w:rsidR="00FB774F">
        <w:t>with respect</w:t>
      </w:r>
      <w:r w:rsidR="00503617" w:rsidRPr="00503617">
        <w:t xml:space="preserve"> to a large set of metrics.</w:t>
      </w:r>
      <w:r w:rsidR="0098579C">
        <w:t xml:space="preserve"> Moreover, these tools allowed the public to participate in new ways</w:t>
      </w:r>
      <w:r w:rsidR="002D660F">
        <w:t xml:space="preserve"> to the process they had previously been excluded from. For instance, members of the public could create plans</w:t>
      </w:r>
      <w:r w:rsidR="00BE15B1">
        <w:t xml:space="preserve"> and submit them to a commission or legislature and put pressure on these line-drawers to consider alternatives.</w:t>
      </w:r>
    </w:p>
    <w:p w14:paraId="7F571347" w14:textId="5F110595" w:rsidR="00503617" w:rsidRPr="00FE78CA" w:rsidRDefault="00BE2D83" w:rsidP="00503617">
      <w:pPr>
        <w:pStyle w:val="ListParagraph"/>
        <w:numPr>
          <w:ilvl w:val="0"/>
          <w:numId w:val="12"/>
        </w:numPr>
      </w:pPr>
      <w:r w:rsidRPr="00503617">
        <w:t>Computer simulations played a more important role in the 2020 round than in previous rounds.</w:t>
      </w:r>
      <w:r w:rsidR="00180686">
        <w:t xml:space="preserve"> S</w:t>
      </w:r>
      <w:r w:rsidR="00503617" w:rsidRPr="00503617">
        <w:t xml:space="preserve">ophisticated computer simulation </w:t>
      </w:r>
      <w:r w:rsidR="002A2F46" w:rsidRPr="00503617">
        <w:t>tools based</w:t>
      </w:r>
      <w:r w:rsidR="00503617" w:rsidRPr="00503617">
        <w:t xml:space="preserve"> on a state’s geography were used to create ensembles (</w:t>
      </w:r>
      <w:r w:rsidR="004658CF">
        <w:t xml:space="preserve">a </w:t>
      </w:r>
      <w:r w:rsidR="00503617" w:rsidRPr="00503617">
        <w:t xml:space="preserve">set of feasible plans satisfying pre-designated criteria) that could inform mapmakers (and courts) about the range of feasible outcomes under the specified assumptions and to identify outliers or plans that </w:t>
      </w:r>
      <w:r w:rsidR="00DC6339" w:rsidRPr="00503617">
        <w:t>came closest</w:t>
      </w:r>
      <w:r w:rsidR="00503617" w:rsidRPr="00503617">
        <w:t xml:space="preserve"> to perfect neutrality vis-a-vis any given metric.</w:t>
      </w:r>
    </w:p>
    <w:p w14:paraId="64BA383B" w14:textId="77777777" w:rsidR="00A165DC" w:rsidRDefault="00D573A3" w:rsidP="00FF5EEA">
      <w:pPr>
        <w:pStyle w:val="Heading1"/>
      </w:pPr>
      <w:bookmarkStart w:id="10" w:name="_Toc119509801"/>
      <w:r w:rsidRPr="0080356A">
        <w:t>THE ROLE OF STATE COURTS IN THE 2020 REDISTRICTING ROUND: STATE-BY-STATE ANALYSES</w:t>
      </w:r>
      <w:bookmarkEnd w:id="10"/>
    </w:p>
    <w:p w14:paraId="70642F10" w14:textId="2FD6652B" w:rsidR="00C45087" w:rsidRDefault="00C82A9B" w:rsidP="00A165DC">
      <w:r>
        <w:t>Above we describe some of the important aspects of redistricting circa 2020</w:t>
      </w:r>
      <w:r w:rsidR="002E7B6E">
        <w:t xml:space="preserve"> that help to identify where we would expect that partisan gerrymandering to affect Congressional districting plans.</w:t>
      </w:r>
      <w:r w:rsidR="00B1338E">
        <w:t xml:space="preserve"> Given the stak</w:t>
      </w:r>
      <w:r w:rsidR="003A42DE">
        <w:t>e</w:t>
      </w:r>
      <w:r w:rsidR="00B1338E">
        <w:t xml:space="preserve">s </w:t>
      </w:r>
      <w:r w:rsidR="004D23D6">
        <w:t xml:space="preserve">in the current era of tenuous majorities </w:t>
      </w:r>
      <w:r w:rsidR="0073130D">
        <w:fldChar w:fldCharType="begin"/>
      </w:r>
      <w:r w:rsidR="00D044C0">
        <w:instrText xml:space="preserve"> ADDIN ZOTERO_ITEM CSL_CITATION {"citationID":"Mk4ZwRCW","properties":{"formattedCitation":"(Fiorina 2017)","plainCitation":"(Fiorina 2017)","noteIndex":0},"citationItems":[{"id":7652,"uris":["http://zotero.org/users/10395840/items/V6AHH3DH"],"itemData":{"id":7652,"type":"report","abstract":"The United States is currently experiencing an almost unprecedented period of electoral instability. Why?","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0073130D">
        <w:fldChar w:fldCharType="separate"/>
      </w:r>
      <w:r w:rsidR="00D044C0">
        <w:rPr>
          <w:noProof/>
        </w:rPr>
        <w:t>(Fiorina 2017)</w:t>
      </w:r>
      <w:r w:rsidR="0073130D">
        <w:fldChar w:fldCharType="end"/>
      </w:r>
      <w:r w:rsidR="00D044C0">
        <w:t>, whe</w:t>
      </w:r>
      <w:r w:rsidR="00A1426F">
        <w:t>re</w:t>
      </w:r>
      <w:r w:rsidR="00D044C0">
        <w:t xml:space="preserve"> the condition</w:t>
      </w:r>
      <w:r w:rsidR="00F0095E">
        <w:t>s</w:t>
      </w:r>
      <w:r w:rsidR="00D044C0">
        <w:t xml:space="preserve"> hold</w:t>
      </w:r>
      <w:r w:rsidR="00A1426F">
        <w:t xml:space="preserve"> for a state to enact a partisan gerrymander</w:t>
      </w:r>
      <w:r w:rsidR="00D044C0">
        <w:t>, we expect partisans to act in their self-interest; to maximize the number of seats for their party in a state and increase the likelihood of holding a majority in Congress.</w:t>
      </w:r>
      <w:r w:rsidR="004377D0">
        <w:t xml:space="preserve"> These conditions include </w:t>
      </w:r>
      <w:r w:rsidR="00A90813">
        <w:t>party control over the process, that a state was apportioned more</w:t>
      </w:r>
      <w:r w:rsidR="00704938">
        <w:t xml:space="preserve"> </w:t>
      </w:r>
      <w:r w:rsidR="009B43B7">
        <w:t xml:space="preserve">than one </w:t>
      </w:r>
      <w:r w:rsidR="00A90813">
        <w:t>district</w:t>
      </w:r>
      <w:r w:rsidR="00C45087">
        <w:t>, and that partisan actors oversee the process.</w:t>
      </w:r>
    </w:p>
    <w:p w14:paraId="6E2DA6A4" w14:textId="77777777" w:rsidR="00FE630D" w:rsidRDefault="00FE630D" w:rsidP="00A165DC"/>
    <w:p w14:paraId="7BDC6205" w14:textId="23A446BA" w:rsidR="00FE630D" w:rsidRDefault="00FE630D" w:rsidP="00FE630D">
      <w:pPr>
        <w:pStyle w:val="Caption"/>
      </w:pPr>
      <w:bookmarkStart w:id="11" w:name="_Ref119491889"/>
      <w:r>
        <w:t xml:space="preserve">Table </w:t>
      </w:r>
      <w:fldSimple w:instr=" SEQ Table \* ARABIC ">
        <w:r w:rsidR="001E5B09">
          <w:rPr>
            <w:noProof/>
          </w:rPr>
          <w:t>1</w:t>
        </w:r>
      </w:fldSimple>
      <w:bookmarkEnd w:id="11"/>
      <w:r>
        <w:t xml:space="preserve"> Who Controls Redistricting and Which States Prohibit Gerrymandering?</w:t>
      </w:r>
    </w:p>
    <w:tbl>
      <w:tblPr>
        <w:tblW w:w="5000" w:type="pct"/>
        <w:jc w:val="center"/>
        <w:tblLook w:val="04A0" w:firstRow="1" w:lastRow="0" w:firstColumn="1" w:lastColumn="0" w:noHBand="0" w:noVBand="1"/>
      </w:tblPr>
      <w:tblGrid>
        <w:gridCol w:w="1296"/>
        <w:gridCol w:w="1011"/>
        <w:gridCol w:w="1011"/>
        <w:gridCol w:w="1011"/>
        <w:gridCol w:w="1011"/>
        <w:gridCol w:w="1011"/>
        <w:gridCol w:w="1011"/>
      </w:tblGrid>
      <w:tr w:rsidR="00FE630D" w:rsidRPr="00FE630D" w14:paraId="29B17EB1" w14:textId="77777777" w:rsidTr="00A53D93">
        <w:trPr>
          <w:jc w:val="center"/>
        </w:trPr>
        <w:tc>
          <w:tcPr>
            <w:tcW w:w="1690" w:type="dxa"/>
            <w:tcBorders>
              <w:top w:val="single" w:sz="8" w:space="0" w:color="auto"/>
              <w:left w:val="nil"/>
              <w:bottom w:val="single" w:sz="4" w:space="0" w:color="auto"/>
              <w:right w:val="nil"/>
            </w:tcBorders>
            <w:shd w:val="clear" w:color="auto" w:fill="auto"/>
            <w:noWrap/>
            <w:vAlign w:val="center"/>
            <w:hideMark/>
          </w:tcPr>
          <w:p w14:paraId="2B2B46C5"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State</w:t>
            </w:r>
          </w:p>
        </w:tc>
        <w:tc>
          <w:tcPr>
            <w:tcW w:w="1300" w:type="dxa"/>
            <w:tcBorders>
              <w:top w:val="single" w:sz="8" w:space="0" w:color="auto"/>
              <w:left w:val="nil"/>
              <w:bottom w:val="single" w:sz="4" w:space="0" w:color="auto"/>
              <w:right w:val="nil"/>
            </w:tcBorders>
            <w:shd w:val="clear" w:color="auto" w:fill="auto"/>
            <w:noWrap/>
            <w:vAlign w:val="center"/>
            <w:hideMark/>
          </w:tcPr>
          <w:p w14:paraId="3646C16B" w14:textId="67EEC07C" w:rsidR="00FE630D" w:rsidRPr="00FE630D" w:rsidRDefault="00FE630D" w:rsidP="009D5B68">
            <w:pPr>
              <w:widowControl/>
              <w:spacing w:before="0"/>
              <w:ind w:firstLine="0"/>
              <w:jc w:val="center"/>
              <w:rPr>
                <w:color w:val="FF0000"/>
                <w:sz w:val="16"/>
                <w:szCs w:val="16"/>
              </w:rPr>
            </w:pPr>
            <w:r w:rsidRPr="00FE630D">
              <w:rPr>
                <w:color w:val="FF0000"/>
                <w:sz w:val="16"/>
                <w:szCs w:val="16"/>
              </w:rPr>
              <w:t>Population</w:t>
            </w:r>
          </w:p>
        </w:tc>
        <w:tc>
          <w:tcPr>
            <w:tcW w:w="1300" w:type="dxa"/>
            <w:tcBorders>
              <w:top w:val="single" w:sz="8" w:space="0" w:color="auto"/>
              <w:left w:val="nil"/>
              <w:bottom w:val="single" w:sz="4" w:space="0" w:color="auto"/>
              <w:right w:val="nil"/>
            </w:tcBorders>
            <w:shd w:val="clear" w:color="auto" w:fill="auto"/>
            <w:noWrap/>
            <w:vAlign w:val="center"/>
            <w:hideMark/>
          </w:tcPr>
          <w:p w14:paraId="5376F525"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Seats</w:t>
            </w:r>
          </w:p>
        </w:tc>
        <w:tc>
          <w:tcPr>
            <w:tcW w:w="1300" w:type="dxa"/>
            <w:tcBorders>
              <w:top w:val="single" w:sz="8" w:space="0" w:color="auto"/>
              <w:left w:val="nil"/>
              <w:bottom w:val="single" w:sz="4" w:space="0" w:color="auto"/>
              <w:right w:val="nil"/>
            </w:tcBorders>
            <w:shd w:val="clear" w:color="auto" w:fill="auto"/>
            <w:noWrap/>
            <w:vAlign w:val="center"/>
            <w:hideMark/>
          </w:tcPr>
          <w:p w14:paraId="15A76D07"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Who Draws the Lines?</w:t>
            </w:r>
          </w:p>
        </w:tc>
        <w:tc>
          <w:tcPr>
            <w:tcW w:w="1300" w:type="dxa"/>
            <w:tcBorders>
              <w:top w:val="single" w:sz="8" w:space="0" w:color="auto"/>
              <w:left w:val="nil"/>
              <w:bottom w:val="single" w:sz="4" w:space="0" w:color="auto"/>
              <w:right w:val="nil"/>
            </w:tcBorders>
            <w:shd w:val="clear" w:color="auto" w:fill="auto"/>
            <w:noWrap/>
            <w:vAlign w:val="center"/>
            <w:hideMark/>
          </w:tcPr>
          <w:p w14:paraId="530E5E30"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Party Control</w:t>
            </w:r>
          </w:p>
        </w:tc>
        <w:tc>
          <w:tcPr>
            <w:tcW w:w="1300" w:type="dxa"/>
            <w:tcBorders>
              <w:top w:val="single" w:sz="8" w:space="0" w:color="auto"/>
              <w:left w:val="nil"/>
              <w:bottom w:val="single" w:sz="4" w:space="0" w:color="auto"/>
              <w:right w:val="nil"/>
            </w:tcBorders>
            <w:shd w:val="clear" w:color="auto" w:fill="auto"/>
            <w:noWrap/>
            <w:vAlign w:val="center"/>
            <w:hideMark/>
          </w:tcPr>
          <w:p w14:paraId="69403D90"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Free and Equal/Open</w:t>
            </w:r>
          </w:p>
        </w:tc>
        <w:tc>
          <w:tcPr>
            <w:tcW w:w="1300" w:type="dxa"/>
            <w:tcBorders>
              <w:top w:val="single" w:sz="8" w:space="0" w:color="auto"/>
              <w:left w:val="nil"/>
              <w:bottom w:val="single" w:sz="4" w:space="0" w:color="auto"/>
              <w:right w:val="nil"/>
            </w:tcBorders>
            <w:shd w:val="clear" w:color="auto" w:fill="auto"/>
            <w:noWrap/>
            <w:vAlign w:val="center"/>
            <w:hideMark/>
          </w:tcPr>
          <w:p w14:paraId="6086AD41"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Direct Language</w:t>
            </w:r>
          </w:p>
        </w:tc>
      </w:tr>
      <w:tr w:rsidR="00FE630D" w:rsidRPr="00FE630D" w14:paraId="16CAEAF8"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9560B3E"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Alabama</w:t>
            </w:r>
          </w:p>
        </w:tc>
        <w:tc>
          <w:tcPr>
            <w:tcW w:w="1300" w:type="dxa"/>
            <w:tcBorders>
              <w:top w:val="single" w:sz="4" w:space="0" w:color="auto"/>
              <w:left w:val="nil"/>
              <w:bottom w:val="single" w:sz="4" w:space="0" w:color="auto"/>
              <w:right w:val="nil"/>
            </w:tcBorders>
            <w:shd w:val="clear" w:color="auto" w:fill="auto"/>
            <w:noWrap/>
            <w:vAlign w:val="center"/>
            <w:hideMark/>
          </w:tcPr>
          <w:p w14:paraId="14FA132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024,279</w:t>
            </w:r>
          </w:p>
        </w:tc>
        <w:tc>
          <w:tcPr>
            <w:tcW w:w="1300" w:type="dxa"/>
            <w:tcBorders>
              <w:top w:val="single" w:sz="4" w:space="0" w:color="auto"/>
              <w:left w:val="nil"/>
              <w:bottom w:val="single" w:sz="4" w:space="0" w:color="auto"/>
              <w:right w:val="nil"/>
            </w:tcBorders>
            <w:shd w:val="clear" w:color="000000" w:fill="D9D9D9"/>
            <w:noWrap/>
            <w:vAlign w:val="center"/>
            <w:hideMark/>
          </w:tcPr>
          <w:p w14:paraId="58BE946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w:t>
            </w:r>
          </w:p>
        </w:tc>
        <w:tc>
          <w:tcPr>
            <w:tcW w:w="1300" w:type="dxa"/>
            <w:tcBorders>
              <w:top w:val="single" w:sz="4" w:space="0" w:color="auto"/>
              <w:left w:val="nil"/>
              <w:bottom w:val="single" w:sz="4" w:space="0" w:color="auto"/>
              <w:right w:val="nil"/>
            </w:tcBorders>
            <w:shd w:val="clear" w:color="auto" w:fill="auto"/>
            <w:noWrap/>
            <w:vAlign w:val="center"/>
            <w:hideMark/>
          </w:tcPr>
          <w:p w14:paraId="224FA18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63F3E89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1F2FE0EC"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AD48A5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11E7DAC1" w14:textId="77777777" w:rsidTr="00A53D93">
        <w:trPr>
          <w:jc w:val="center"/>
        </w:trPr>
        <w:tc>
          <w:tcPr>
            <w:tcW w:w="1690" w:type="dxa"/>
            <w:tcBorders>
              <w:top w:val="single" w:sz="4" w:space="0" w:color="auto"/>
              <w:left w:val="nil"/>
              <w:bottom w:val="nil"/>
              <w:right w:val="nil"/>
            </w:tcBorders>
            <w:shd w:val="clear" w:color="auto" w:fill="auto"/>
            <w:noWrap/>
            <w:vAlign w:val="center"/>
            <w:hideMark/>
          </w:tcPr>
          <w:p w14:paraId="01A4DFA6"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Alaska</w:t>
            </w:r>
          </w:p>
        </w:tc>
        <w:tc>
          <w:tcPr>
            <w:tcW w:w="1300" w:type="dxa"/>
            <w:tcBorders>
              <w:top w:val="single" w:sz="4" w:space="0" w:color="auto"/>
              <w:left w:val="nil"/>
              <w:bottom w:val="nil"/>
              <w:right w:val="nil"/>
            </w:tcBorders>
            <w:shd w:val="clear" w:color="auto" w:fill="auto"/>
            <w:noWrap/>
            <w:vAlign w:val="center"/>
            <w:hideMark/>
          </w:tcPr>
          <w:p w14:paraId="2D24959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33,391</w:t>
            </w:r>
          </w:p>
        </w:tc>
        <w:tc>
          <w:tcPr>
            <w:tcW w:w="1300" w:type="dxa"/>
            <w:tcBorders>
              <w:top w:val="single" w:sz="4" w:space="0" w:color="auto"/>
              <w:left w:val="nil"/>
              <w:bottom w:val="nil"/>
              <w:right w:val="nil"/>
            </w:tcBorders>
            <w:shd w:val="clear" w:color="000000" w:fill="D9D9D9"/>
            <w:noWrap/>
            <w:vAlign w:val="center"/>
            <w:hideMark/>
          </w:tcPr>
          <w:p w14:paraId="6F8B4A6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nil"/>
              <w:right w:val="nil"/>
            </w:tcBorders>
            <w:shd w:val="clear" w:color="auto" w:fill="auto"/>
            <w:noWrap/>
            <w:vAlign w:val="center"/>
            <w:hideMark/>
          </w:tcPr>
          <w:p w14:paraId="4DB20528" w14:textId="60808459"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nil"/>
              <w:right w:val="nil"/>
            </w:tcBorders>
            <w:shd w:val="clear" w:color="000000" w:fill="D9D9D9"/>
            <w:noWrap/>
            <w:vAlign w:val="center"/>
            <w:hideMark/>
          </w:tcPr>
          <w:p w14:paraId="417CA68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nil"/>
              <w:right w:val="nil"/>
            </w:tcBorders>
            <w:shd w:val="clear" w:color="auto" w:fill="auto"/>
            <w:noWrap/>
            <w:vAlign w:val="center"/>
            <w:hideMark/>
          </w:tcPr>
          <w:p w14:paraId="660D3819"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242DF39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FEC42EB" w14:textId="77777777" w:rsidTr="0017605F">
        <w:trPr>
          <w:jc w:val="center"/>
        </w:trPr>
        <w:tc>
          <w:tcPr>
            <w:tcW w:w="1690" w:type="dxa"/>
            <w:tcBorders>
              <w:top w:val="nil"/>
              <w:left w:val="nil"/>
              <w:bottom w:val="single" w:sz="4" w:space="0" w:color="auto"/>
              <w:right w:val="nil"/>
            </w:tcBorders>
            <w:shd w:val="clear" w:color="auto" w:fill="auto"/>
            <w:noWrap/>
            <w:vAlign w:val="center"/>
            <w:hideMark/>
          </w:tcPr>
          <w:p w14:paraId="06BFD63D"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Arizona</w:t>
            </w:r>
          </w:p>
        </w:tc>
        <w:tc>
          <w:tcPr>
            <w:tcW w:w="1300" w:type="dxa"/>
            <w:tcBorders>
              <w:top w:val="nil"/>
              <w:left w:val="nil"/>
              <w:bottom w:val="single" w:sz="4" w:space="0" w:color="auto"/>
              <w:right w:val="nil"/>
            </w:tcBorders>
            <w:shd w:val="clear" w:color="auto" w:fill="auto"/>
            <w:noWrap/>
            <w:vAlign w:val="center"/>
            <w:hideMark/>
          </w:tcPr>
          <w:p w14:paraId="088A978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151,502</w:t>
            </w:r>
          </w:p>
        </w:tc>
        <w:tc>
          <w:tcPr>
            <w:tcW w:w="1300" w:type="dxa"/>
            <w:tcBorders>
              <w:top w:val="nil"/>
              <w:left w:val="nil"/>
              <w:bottom w:val="single" w:sz="4" w:space="0" w:color="auto"/>
              <w:right w:val="nil"/>
            </w:tcBorders>
            <w:shd w:val="clear" w:color="000000" w:fill="D9D9D9"/>
            <w:noWrap/>
            <w:vAlign w:val="center"/>
            <w:hideMark/>
          </w:tcPr>
          <w:p w14:paraId="47E33CA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nil"/>
              <w:left w:val="nil"/>
              <w:bottom w:val="single" w:sz="4" w:space="0" w:color="auto"/>
              <w:right w:val="nil"/>
            </w:tcBorders>
            <w:shd w:val="clear" w:color="auto" w:fill="auto"/>
            <w:noWrap/>
            <w:vAlign w:val="center"/>
            <w:hideMark/>
          </w:tcPr>
          <w:p w14:paraId="739AB81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119654D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nil"/>
              <w:left w:val="nil"/>
              <w:bottom w:val="single" w:sz="4" w:space="0" w:color="auto"/>
              <w:right w:val="nil"/>
            </w:tcBorders>
            <w:shd w:val="clear" w:color="auto" w:fill="auto"/>
            <w:noWrap/>
            <w:vAlign w:val="center"/>
            <w:hideMark/>
          </w:tcPr>
          <w:p w14:paraId="4F42161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3555997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7E8B0998"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5CFF40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Arkansas</w:t>
            </w:r>
          </w:p>
        </w:tc>
        <w:tc>
          <w:tcPr>
            <w:tcW w:w="1300" w:type="dxa"/>
            <w:tcBorders>
              <w:top w:val="single" w:sz="4" w:space="0" w:color="auto"/>
              <w:left w:val="nil"/>
              <w:bottom w:val="single" w:sz="4" w:space="0" w:color="auto"/>
              <w:right w:val="nil"/>
            </w:tcBorders>
            <w:shd w:val="clear" w:color="auto" w:fill="auto"/>
            <w:noWrap/>
            <w:vAlign w:val="center"/>
            <w:hideMark/>
          </w:tcPr>
          <w:p w14:paraId="65D2B04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011,524</w:t>
            </w:r>
          </w:p>
        </w:tc>
        <w:tc>
          <w:tcPr>
            <w:tcW w:w="1300" w:type="dxa"/>
            <w:tcBorders>
              <w:top w:val="single" w:sz="4" w:space="0" w:color="auto"/>
              <w:left w:val="nil"/>
              <w:bottom w:val="single" w:sz="4" w:space="0" w:color="auto"/>
              <w:right w:val="nil"/>
            </w:tcBorders>
            <w:shd w:val="clear" w:color="000000" w:fill="D9D9D9"/>
            <w:noWrap/>
            <w:vAlign w:val="center"/>
            <w:hideMark/>
          </w:tcPr>
          <w:p w14:paraId="5EC0680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1664D50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54C3AC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8773BE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14210C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23B7727" w14:textId="77777777" w:rsidTr="0017605F">
        <w:trPr>
          <w:jc w:val="center"/>
        </w:trPr>
        <w:tc>
          <w:tcPr>
            <w:tcW w:w="1690" w:type="dxa"/>
            <w:tcBorders>
              <w:top w:val="single" w:sz="4" w:space="0" w:color="auto"/>
              <w:left w:val="nil"/>
              <w:bottom w:val="nil"/>
              <w:right w:val="nil"/>
            </w:tcBorders>
            <w:shd w:val="clear" w:color="auto" w:fill="auto"/>
            <w:noWrap/>
            <w:vAlign w:val="center"/>
            <w:hideMark/>
          </w:tcPr>
          <w:p w14:paraId="36FC01DB"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alifornia</w:t>
            </w:r>
          </w:p>
        </w:tc>
        <w:tc>
          <w:tcPr>
            <w:tcW w:w="1300" w:type="dxa"/>
            <w:tcBorders>
              <w:top w:val="single" w:sz="4" w:space="0" w:color="auto"/>
              <w:left w:val="nil"/>
              <w:bottom w:val="nil"/>
              <w:right w:val="nil"/>
            </w:tcBorders>
            <w:shd w:val="clear" w:color="auto" w:fill="auto"/>
            <w:noWrap/>
            <w:vAlign w:val="center"/>
            <w:hideMark/>
          </w:tcPr>
          <w:p w14:paraId="7CE00F4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9,538,223</w:t>
            </w:r>
          </w:p>
        </w:tc>
        <w:tc>
          <w:tcPr>
            <w:tcW w:w="1300" w:type="dxa"/>
            <w:tcBorders>
              <w:top w:val="single" w:sz="4" w:space="0" w:color="auto"/>
              <w:left w:val="nil"/>
              <w:bottom w:val="nil"/>
              <w:right w:val="nil"/>
            </w:tcBorders>
            <w:shd w:val="clear" w:color="000000" w:fill="D9D9D9"/>
            <w:noWrap/>
            <w:vAlign w:val="center"/>
            <w:hideMark/>
          </w:tcPr>
          <w:p w14:paraId="3AB776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2</w:t>
            </w:r>
          </w:p>
        </w:tc>
        <w:tc>
          <w:tcPr>
            <w:tcW w:w="1300" w:type="dxa"/>
            <w:tcBorders>
              <w:top w:val="single" w:sz="4" w:space="0" w:color="auto"/>
              <w:left w:val="nil"/>
              <w:bottom w:val="nil"/>
              <w:right w:val="nil"/>
            </w:tcBorders>
            <w:shd w:val="clear" w:color="auto" w:fill="auto"/>
            <w:noWrap/>
            <w:vAlign w:val="center"/>
            <w:hideMark/>
          </w:tcPr>
          <w:p w14:paraId="2B56810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nil"/>
              <w:right w:val="nil"/>
            </w:tcBorders>
            <w:shd w:val="clear" w:color="000000" w:fill="D9D9D9"/>
            <w:noWrap/>
            <w:vAlign w:val="center"/>
            <w:hideMark/>
          </w:tcPr>
          <w:p w14:paraId="30A1A7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nil"/>
              <w:right w:val="nil"/>
            </w:tcBorders>
            <w:shd w:val="clear" w:color="auto" w:fill="auto"/>
            <w:noWrap/>
            <w:vAlign w:val="center"/>
            <w:hideMark/>
          </w:tcPr>
          <w:p w14:paraId="44B66DB3"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259B4F3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13C81981" w14:textId="77777777" w:rsidTr="00FE630D">
        <w:trPr>
          <w:jc w:val="center"/>
        </w:trPr>
        <w:tc>
          <w:tcPr>
            <w:tcW w:w="1690" w:type="dxa"/>
            <w:tcBorders>
              <w:top w:val="nil"/>
              <w:left w:val="nil"/>
              <w:bottom w:val="nil"/>
              <w:right w:val="nil"/>
            </w:tcBorders>
            <w:shd w:val="clear" w:color="auto" w:fill="auto"/>
            <w:noWrap/>
            <w:vAlign w:val="center"/>
            <w:hideMark/>
          </w:tcPr>
          <w:p w14:paraId="4E570283"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olorado</w:t>
            </w:r>
          </w:p>
        </w:tc>
        <w:tc>
          <w:tcPr>
            <w:tcW w:w="1300" w:type="dxa"/>
            <w:tcBorders>
              <w:top w:val="nil"/>
              <w:left w:val="nil"/>
              <w:bottom w:val="nil"/>
              <w:right w:val="nil"/>
            </w:tcBorders>
            <w:shd w:val="clear" w:color="auto" w:fill="auto"/>
            <w:noWrap/>
            <w:vAlign w:val="center"/>
            <w:hideMark/>
          </w:tcPr>
          <w:p w14:paraId="7B08324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73,714</w:t>
            </w:r>
          </w:p>
        </w:tc>
        <w:tc>
          <w:tcPr>
            <w:tcW w:w="1300" w:type="dxa"/>
            <w:tcBorders>
              <w:top w:val="nil"/>
              <w:left w:val="nil"/>
              <w:bottom w:val="nil"/>
              <w:right w:val="nil"/>
            </w:tcBorders>
            <w:shd w:val="clear" w:color="000000" w:fill="D9D9D9"/>
            <w:noWrap/>
            <w:vAlign w:val="center"/>
            <w:hideMark/>
          </w:tcPr>
          <w:p w14:paraId="047DD41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nil"/>
              <w:left w:val="nil"/>
              <w:bottom w:val="nil"/>
              <w:right w:val="nil"/>
            </w:tcBorders>
            <w:shd w:val="clear" w:color="auto" w:fill="auto"/>
            <w:noWrap/>
            <w:vAlign w:val="center"/>
            <w:hideMark/>
          </w:tcPr>
          <w:p w14:paraId="6A3D56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nil"/>
              <w:right w:val="nil"/>
            </w:tcBorders>
            <w:shd w:val="clear" w:color="000000" w:fill="D9D9D9"/>
            <w:noWrap/>
            <w:vAlign w:val="center"/>
            <w:hideMark/>
          </w:tcPr>
          <w:p w14:paraId="4E390E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nil"/>
              <w:right w:val="nil"/>
            </w:tcBorders>
            <w:shd w:val="clear" w:color="auto" w:fill="auto"/>
            <w:noWrap/>
            <w:vAlign w:val="center"/>
            <w:hideMark/>
          </w:tcPr>
          <w:p w14:paraId="7DE3DA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nil"/>
              <w:right w:val="nil"/>
            </w:tcBorders>
            <w:shd w:val="clear" w:color="000000" w:fill="D9D9D9"/>
            <w:noWrap/>
            <w:vAlign w:val="center"/>
            <w:hideMark/>
          </w:tcPr>
          <w:p w14:paraId="292F39C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2152A6FE" w14:textId="77777777" w:rsidTr="00FE630D">
        <w:trPr>
          <w:jc w:val="center"/>
        </w:trPr>
        <w:tc>
          <w:tcPr>
            <w:tcW w:w="1690" w:type="dxa"/>
            <w:tcBorders>
              <w:top w:val="nil"/>
              <w:left w:val="nil"/>
              <w:bottom w:val="nil"/>
              <w:right w:val="nil"/>
            </w:tcBorders>
            <w:shd w:val="clear" w:color="auto" w:fill="auto"/>
            <w:noWrap/>
            <w:vAlign w:val="center"/>
            <w:hideMark/>
          </w:tcPr>
          <w:p w14:paraId="7E8722A8"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onnecticut</w:t>
            </w:r>
          </w:p>
        </w:tc>
        <w:tc>
          <w:tcPr>
            <w:tcW w:w="1300" w:type="dxa"/>
            <w:tcBorders>
              <w:top w:val="nil"/>
              <w:left w:val="nil"/>
              <w:bottom w:val="nil"/>
              <w:right w:val="nil"/>
            </w:tcBorders>
            <w:shd w:val="clear" w:color="auto" w:fill="auto"/>
            <w:noWrap/>
            <w:vAlign w:val="center"/>
            <w:hideMark/>
          </w:tcPr>
          <w:p w14:paraId="21497B1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605,944</w:t>
            </w:r>
          </w:p>
        </w:tc>
        <w:tc>
          <w:tcPr>
            <w:tcW w:w="1300" w:type="dxa"/>
            <w:tcBorders>
              <w:top w:val="nil"/>
              <w:left w:val="nil"/>
              <w:bottom w:val="nil"/>
              <w:right w:val="nil"/>
            </w:tcBorders>
            <w:shd w:val="clear" w:color="000000" w:fill="D9D9D9"/>
            <w:noWrap/>
            <w:vAlign w:val="center"/>
            <w:hideMark/>
          </w:tcPr>
          <w:p w14:paraId="1B042F7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w:t>
            </w:r>
          </w:p>
        </w:tc>
        <w:tc>
          <w:tcPr>
            <w:tcW w:w="1300" w:type="dxa"/>
            <w:tcBorders>
              <w:top w:val="nil"/>
              <w:left w:val="nil"/>
              <w:bottom w:val="nil"/>
              <w:right w:val="nil"/>
            </w:tcBorders>
            <w:shd w:val="clear" w:color="auto" w:fill="auto"/>
            <w:noWrap/>
            <w:vAlign w:val="center"/>
            <w:hideMark/>
          </w:tcPr>
          <w:p w14:paraId="0A9EE49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C)</w:t>
            </w:r>
          </w:p>
        </w:tc>
        <w:tc>
          <w:tcPr>
            <w:tcW w:w="1300" w:type="dxa"/>
            <w:tcBorders>
              <w:top w:val="nil"/>
              <w:left w:val="nil"/>
              <w:bottom w:val="nil"/>
              <w:right w:val="nil"/>
            </w:tcBorders>
            <w:shd w:val="clear" w:color="000000" w:fill="D9D9D9"/>
            <w:noWrap/>
            <w:vAlign w:val="center"/>
            <w:hideMark/>
          </w:tcPr>
          <w:p w14:paraId="0CB368D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nil"/>
              <w:left w:val="nil"/>
              <w:bottom w:val="nil"/>
              <w:right w:val="nil"/>
            </w:tcBorders>
            <w:shd w:val="clear" w:color="auto" w:fill="auto"/>
            <w:noWrap/>
            <w:vAlign w:val="center"/>
            <w:hideMark/>
          </w:tcPr>
          <w:p w14:paraId="59C8E11B"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nil"/>
              <w:right w:val="nil"/>
            </w:tcBorders>
            <w:shd w:val="clear" w:color="000000" w:fill="D9D9D9"/>
            <w:noWrap/>
            <w:vAlign w:val="center"/>
            <w:hideMark/>
          </w:tcPr>
          <w:p w14:paraId="0A70B8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7AD4583" w14:textId="77777777" w:rsidTr="006C322F">
        <w:trPr>
          <w:jc w:val="center"/>
        </w:trPr>
        <w:tc>
          <w:tcPr>
            <w:tcW w:w="1690" w:type="dxa"/>
            <w:tcBorders>
              <w:top w:val="nil"/>
              <w:left w:val="nil"/>
              <w:bottom w:val="single" w:sz="4" w:space="0" w:color="auto"/>
              <w:right w:val="nil"/>
            </w:tcBorders>
            <w:shd w:val="clear" w:color="auto" w:fill="auto"/>
            <w:noWrap/>
            <w:vAlign w:val="center"/>
            <w:hideMark/>
          </w:tcPr>
          <w:p w14:paraId="7ADD1BF0"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Delaware</w:t>
            </w:r>
          </w:p>
        </w:tc>
        <w:tc>
          <w:tcPr>
            <w:tcW w:w="1300" w:type="dxa"/>
            <w:tcBorders>
              <w:top w:val="nil"/>
              <w:left w:val="nil"/>
              <w:bottom w:val="single" w:sz="4" w:space="0" w:color="auto"/>
              <w:right w:val="nil"/>
            </w:tcBorders>
            <w:shd w:val="clear" w:color="auto" w:fill="auto"/>
            <w:noWrap/>
            <w:vAlign w:val="center"/>
            <w:hideMark/>
          </w:tcPr>
          <w:p w14:paraId="0F85B2D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89,948</w:t>
            </w:r>
          </w:p>
        </w:tc>
        <w:tc>
          <w:tcPr>
            <w:tcW w:w="1300" w:type="dxa"/>
            <w:tcBorders>
              <w:top w:val="nil"/>
              <w:left w:val="nil"/>
              <w:bottom w:val="single" w:sz="4" w:space="0" w:color="auto"/>
              <w:right w:val="nil"/>
            </w:tcBorders>
            <w:shd w:val="clear" w:color="000000" w:fill="D9D9D9"/>
            <w:noWrap/>
            <w:vAlign w:val="center"/>
            <w:hideMark/>
          </w:tcPr>
          <w:p w14:paraId="172A7DE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nil"/>
              <w:left w:val="nil"/>
              <w:bottom w:val="single" w:sz="4" w:space="0" w:color="auto"/>
              <w:right w:val="nil"/>
            </w:tcBorders>
            <w:shd w:val="clear" w:color="auto" w:fill="auto"/>
            <w:noWrap/>
            <w:vAlign w:val="center"/>
            <w:hideMark/>
          </w:tcPr>
          <w:p w14:paraId="542CEFAB" w14:textId="7C87D5D2"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nil"/>
              <w:left w:val="nil"/>
              <w:bottom w:val="single" w:sz="4" w:space="0" w:color="auto"/>
              <w:right w:val="nil"/>
            </w:tcBorders>
            <w:shd w:val="clear" w:color="000000" w:fill="D9D9D9"/>
            <w:noWrap/>
            <w:vAlign w:val="center"/>
            <w:hideMark/>
          </w:tcPr>
          <w:p w14:paraId="5AF34A6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nil"/>
              <w:left w:val="nil"/>
              <w:bottom w:val="single" w:sz="4" w:space="0" w:color="auto"/>
              <w:right w:val="nil"/>
            </w:tcBorders>
            <w:shd w:val="clear" w:color="auto" w:fill="auto"/>
            <w:noWrap/>
            <w:vAlign w:val="center"/>
            <w:hideMark/>
          </w:tcPr>
          <w:p w14:paraId="427A8F7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72DD87B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649E1F7" w14:textId="77777777" w:rsidTr="006C322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D50832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Florida</w:t>
            </w:r>
          </w:p>
        </w:tc>
        <w:tc>
          <w:tcPr>
            <w:tcW w:w="1300" w:type="dxa"/>
            <w:tcBorders>
              <w:top w:val="single" w:sz="4" w:space="0" w:color="auto"/>
              <w:left w:val="nil"/>
              <w:bottom w:val="single" w:sz="4" w:space="0" w:color="auto"/>
              <w:right w:val="nil"/>
            </w:tcBorders>
            <w:shd w:val="clear" w:color="auto" w:fill="auto"/>
            <w:noWrap/>
            <w:vAlign w:val="center"/>
            <w:hideMark/>
          </w:tcPr>
          <w:p w14:paraId="64C3B9A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1,538,187</w:t>
            </w:r>
          </w:p>
        </w:tc>
        <w:tc>
          <w:tcPr>
            <w:tcW w:w="1300" w:type="dxa"/>
            <w:tcBorders>
              <w:top w:val="single" w:sz="4" w:space="0" w:color="auto"/>
              <w:left w:val="nil"/>
              <w:bottom w:val="single" w:sz="4" w:space="0" w:color="auto"/>
              <w:right w:val="nil"/>
            </w:tcBorders>
            <w:shd w:val="clear" w:color="000000" w:fill="D9D9D9"/>
            <w:noWrap/>
            <w:vAlign w:val="center"/>
            <w:hideMark/>
          </w:tcPr>
          <w:p w14:paraId="43B6BAC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8</w:t>
            </w:r>
          </w:p>
        </w:tc>
        <w:tc>
          <w:tcPr>
            <w:tcW w:w="1300" w:type="dxa"/>
            <w:tcBorders>
              <w:top w:val="single" w:sz="4" w:space="0" w:color="auto"/>
              <w:left w:val="nil"/>
              <w:bottom w:val="single" w:sz="4" w:space="0" w:color="auto"/>
              <w:right w:val="nil"/>
            </w:tcBorders>
            <w:shd w:val="clear" w:color="auto" w:fill="auto"/>
            <w:noWrap/>
            <w:vAlign w:val="center"/>
            <w:hideMark/>
          </w:tcPr>
          <w:p w14:paraId="542910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66EE4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274A5672"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9E30B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2E2A809F" w14:textId="77777777" w:rsidTr="006C322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B6E96AD"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Georgia</w:t>
            </w:r>
          </w:p>
        </w:tc>
        <w:tc>
          <w:tcPr>
            <w:tcW w:w="1300" w:type="dxa"/>
            <w:tcBorders>
              <w:top w:val="single" w:sz="4" w:space="0" w:color="auto"/>
              <w:left w:val="nil"/>
              <w:bottom w:val="single" w:sz="4" w:space="0" w:color="auto"/>
              <w:right w:val="nil"/>
            </w:tcBorders>
            <w:shd w:val="clear" w:color="auto" w:fill="auto"/>
            <w:noWrap/>
            <w:vAlign w:val="center"/>
            <w:hideMark/>
          </w:tcPr>
          <w:p w14:paraId="7C972B6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711,908</w:t>
            </w:r>
          </w:p>
        </w:tc>
        <w:tc>
          <w:tcPr>
            <w:tcW w:w="1300" w:type="dxa"/>
            <w:tcBorders>
              <w:top w:val="single" w:sz="4" w:space="0" w:color="auto"/>
              <w:left w:val="nil"/>
              <w:bottom w:val="single" w:sz="4" w:space="0" w:color="auto"/>
              <w:right w:val="nil"/>
            </w:tcBorders>
            <w:shd w:val="clear" w:color="000000" w:fill="D9D9D9"/>
            <w:noWrap/>
            <w:vAlign w:val="center"/>
            <w:hideMark/>
          </w:tcPr>
          <w:p w14:paraId="4E6A313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w:t>
            </w:r>
          </w:p>
        </w:tc>
        <w:tc>
          <w:tcPr>
            <w:tcW w:w="1300" w:type="dxa"/>
            <w:tcBorders>
              <w:top w:val="single" w:sz="4" w:space="0" w:color="auto"/>
              <w:left w:val="nil"/>
              <w:bottom w:val="single" w:sz="4" w:space="0" w:color="auto"/>
              <w:right w:val="nil"/>
            </w:tcBorders>
            <w:shd w:val="clear" w:color="auto" w:fill="auto"/>
            <w:noWrap/>
            <w:vAlign w:val="center"/>
            <w:hideMark/>
          </w:tcPr>
          <w:p w14:paraId="5AEE05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8685E9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570118EC"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02608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A376115" w14:textId="77777777" w:rsidTr="006C322F">
        <w:trPr>
          <w:jc w:val="center"/>
        </w:trPr>
        <w:tc>
          <w:tcPr>
            <w:tcW w:w="1690" w:type="dxa"/>
            <w:tcBorders>
              <w:top w:val="single" w:sz="4" w:space="0" w:color="auto"/>
              <w:left w:val="nil"/>
              <w:bottom w:val="nil"/>
              <w:right w:val="nil"/>
            </w:tcBorders>
            <w:shd w:val="clear" w:color="auto" w:fill="auto"/>
            <w:noWrap/>
            <w:vAlign w:val="center"/>
            <w:hideMark/>
          </w:tcPr>
          <w:p w14:paraId="2F95298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Hawaii</w:t>
            </w:r>
          </w:p>
        </w:tc>
        <w:tc>
          <w:tcPr>
            <w:tcW w:w="1300" w:type="dxa"/>
            <w:tcBorders>
              <w:top w:val="single" w:sz="4" w:space="0" w:color="auto"/>
              <w:left w:val="nil"/>
              <w:bottom w:val="nil"/>
              <w:right w:val="nil"/>
            </w:tcBorders>
            <w:shd w:val="clear" w:color="auto" w:fill="auto"/>
            <w:noWrap/>
            <w:vAlign w:val="center"/>
            <w:hideMark/>
          </w:tcPr>
          <w:p w14:paraId="086805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55,271</w:t>
            </w:r>
          </w:p>
        </w:tc>
        <w:tc>
          <w:tcPr>
            <w:tcW w:w="1300" w:type="dxa"/>
            <w:tcBorders>
              <w:top w:val="single" w:sz="4" w:space="0" w:color="auto"/>
              <w:left w:val="nil"/>
              <w:bottom w:val="nil"/>
              <w:right w:val="nil"/>
            </w:tcBorders>
            <w:shd w:val="clear" w:color="000000" w:fill="D9D9D9"/>
            <w:noWrap/>
            <w:vAlign w:val="center"/>
            <w:hideMark/>
          </w:tcPr>
          <w:p w14:paraId="19ABB6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nil"/>
              <w:right w:val="nil"/>
            </w:tcBorders>
            <w:shd w:val="clear" w:color="auto" w:fill="auto"/>
            <w:noWrap/>
            <w:vAlign w:val="center"/>
            <w:hideMark/>
          </w:tcPr>
          <w:p w14:paraId="6B8C84A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single" w:sz="4" w:space="0" w:color="auto"/>
              <w:left w:val="nil"/>
              <w:bottom w:val="nil"/>
              <w:right w:val="nil"/>
            </w:tcBorders>
            <w:shd w:val="clear" w:color="000000" w:fill="D9D9D9"/>
            <w:noWrap/>
            <w:vAlign w:val="center"/>
            <w:hideMark/>
          </w:tcPr>
          <w:p w14:paraId="08CA11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nil"/>
              <w:right w:val="nil"/>
            </w:tcBorders>
            <w:shd w:val="clear" w:color="auto" w:fill="auto"/>
            <w:noWrap/>
            <w:vAlign w:val="center"/>
            <w:hideMark/>
          </w:tcPr>
          <w:p w14:paraId="4B0E27B4"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7915F3D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B4F2653" w14:textId="77777777" w:rsidTr="008A6E99">
        <w:trPr>
          <w:jc w:val="center"/>
        </w:trPr>
        <w:tc>
          <w:tcPr>
            <w:tcW w:w="1690" w:type="dxa"/>
            <w:tcBorders>
              <w:top w:val="nil"/>
              <w:left w:val="nil"/>
              <w:bottom w:val="single" w:sz="4" w:space="0" w:color="auto"/>
              <w:right w:val="nil"/>
            </w:tcBorders>
            <w:shd w:val="clear" w:color="auto" w:fill="auto"/>
            <w:noWrap/>
            <w:vAlign w:val="center"/>
            <w:hideMark/>
          </w:tcPr>
          <w:p w14:paraId="19943979"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Idaho</w:t>
            </w:r>
          </w:p>
        </w:tc>
        <w:tc>
          <w:tcPr>
            <w:tcW w:w="1300" w:type="dxa"/>
            <w:tcBorders>
              <w:top w:val="nil"/>
              <w:left w:val="nil"/>
              <w:bottom w:val="single" w:sz="4" w:space="0" w:color="auto"/>
              <w:right w:val="nil"/>
            </w:tcBorders>
            <w:shd w:val="clear" w:color="auto" w:fill="auto"/>
            <w:noWrap/>
            <w:vAlign w:val="center"/>
            <w:hideMark/>
          </w:tcPr>
          <w:p w14:paraId="666D9E7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839,106</w:t>
            </w:r>
          </w:p>
        </w:tc>
        <w:tc>
          <w:tcPr>
            <w:tcW w:w="1300" w:type="dxa"/>
            <w:tcBorders>
              <w:top w:val="nil"/>
              <w:left w:val="nil"/>
              <w:bottom w:val="single" w:sz="4" w:space="0" w:color="auto"/>
              <w:right w:val="nil"/>
            </w:tcBorders>
            <w:shd w:val="clear" w:color="000000" w:fill="D9D9D9"/>
            <w:noWrap/>
            <w:vAlign w:val="center"/>
            <w:hideMark/>
          </w:tcPr>
          <w:p w14:paraId="166413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nil"/>
              <w:left w:val="nil"/>
              <w:bottom w:val="single" w:sz="4" w:space="0" w:color="auto"/>
              <w:right w:val="nil"/>
            </w:tcBorders>
            <w:shd w:val="clear" w:color="auto" w:fill="auto"/>
            <w:noWrap/>
            <w:vAlign w:val="center"/>
            <w:hideMark/>
          </w:tcPr>
          <w:p w14:paraId="184BA1D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288C4DE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nil"/>
              <w:left w:val="nil"/>
              <w:bottom w:val="single" w:sz="4" w:space="0" w:color="auto"/>
              <w:right w:val="nil"/>
            </w:tcBorders>
            <w:shd w:val="clear" w:color="auto" w:fill="auto"/>
            <w:noWrap/>
            <w:vAlign w:val="center"/>
            <w:hideMark/>
          </w:tcPr>
          <w:p w14:paraId="29959BD8"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single" w:sz="4" w:space="0" w:color="auto"/>
              <w:right w:val="nil"/>
            </w:tcBorders>
            <w:shd w:val="clear" w:color="000000" w:fill="D9D9D9"/>
            <w:noWrap/>
            <w:vAlign w:val="center"/>
            <w:hideMark/>
          </w:tcPr>
          <w:p w14:paraId="6B8869C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D933AF6"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67E23FB"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llinois</w:t>
            </w:r>
          </w:p>
        </w:tc>
        <w:tc>
          <w:tcPr>
            <w:tcW w:w="1300" w:type="dxa"/>
            <w:tcBorders>
              <w:top w:val="single" w:sz="4" w:space="0" w:color="auto"/>
              <w:left w:val="nil"/>
              <w:bottom w:val="single" w:sz="4" w:space="0" w:color="auto"/>
              <w:right w:val="nil"/>
            </w:tcBorders>
            <w:shd w:val="clear" w:color="auto" w:fill="auto"/>
            <w:noWrap/>
            <w:vAlign w:val="center"/>
            <w:hideMark/>
          </w:tcPr>
          <w:p w14:paraId="4037285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2,812,508</w:t>
            </w:r>
          </w:p>
        </w:tc>
        <w:tc>
          <w:tcPr>
            <w:tcW w:w="1300" w:type="dxa"/>
            <w:tcBorders>
              <w:top w:val="single" w:sz="4" w:space="0" w:color="auto"/>
              <w:left w:val="nil"/>
              <w:bottom w:val="single" w:sz="4" w:space="0" w:color="auto"/>
              <w:right w:val="nil"/>
            </w:tcBorders>
            <w:shd w:val="clear" w:color="000000" w:fill="D9D9D9"/>
            <w:noWrap/>
            <w:vAlign w:val="center"/>
            <w:hideMark/>
          </w:tcPr>
          <w:p w14:paraId="1F12F7A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w:t>
            </w:r>
          </w:p>
        </w:tc>
        <w:tc>
          <w:tcPr>
            <w:tcW w:w="1300" w:type="dxa"/>
            <w:tcBorders>
              <w:top w:val="single" w:sz="4" w:space="0" w:color="auto"/>
              <w:left w:val="nil"/>
              <w:bottom w:val="single" w:sz="4" w:space="0" w:color="auto"/>
              <w:right w:val="nil"/>
            </w:tcBorders>
            <w:shd w:val="clear" w:color="auto" w:fill="auto"/>
            <w:noWrap/>
            <w:vAlign w:val="center"/>
            <w:hideMark/>
          </w:tcPr>
          <w:p w14:paraId="35B4AD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6F80024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1CE55B8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5F61B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010FB47"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449E1A2"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ndiana</w:t>
            </w:r>
          </w:p>
        </w:tc>
        <w:tc>
          <w:tcPr>
            <w:tcW w:w="1300" w:type="dxa"/>
            <w:tcBorders>
              <w:top w:val="single" w:sz="4" w:space="0" w:color="auto"/>
              <w:left w:val="nil"/>
              <w:bottom w:val="single" w:sz="4" w:space="0" w:color="auto"/>
              <w:right w:val="nil"/>
            </w:tcBorders>
            <w:shd w:val="clear" w:color="auto" w:fill="auto"/>
            <w:noWrap/>
            <w:vAlign w:val="center"/>
            <w:hideMark/>
          </w:tcPr>
          <w:p w14:paraId="6161DDD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785,528</w:t>
            </w:r>
          </w:p>
        </w:tc>
        <w:tc>
          <w:tcPr>
            <w:tcW w:w="1300" w:type="dxa"/>
            <w:tcBorders>
              <w:top w:val="single" w:sz="4" w:space="0" w:color="auto"/>
              <w:left w:val="nil"/>
              <w:bottom w:val="single" w:sz="4" w:space="0" w:color="auto"/>
              <w:right w:val="nil"/>
            </w:tcBorders>
            <w:shd w:val="clear" w:color="000000" w:fill="D9D9D9"/>
            <w:noWrap/>
            <w:vAlign w:val="center"/>
            <w:hideMark/>
          </w:tcPr>
          <w:p w14:paraId="028860B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44F31DA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DC4787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354E48F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17512B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BE8385F"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68484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owa</w:t>
            </w:r>
          </w:p>
        </w:tc>
        <w:tc>
          <w:tcPr>
            <w:tcW w:w="1300" w:type="dxa"/>
            <w:tcBorders>
              <w:top w:val="single" w:sz="4" w:space="0" w:color="auto"/>
              <w:left w:val="nil"/>
              <w:bottom w:val="single" w:sz="4" w:space="0" w:color="auto"/>
              <w:right w:val="nil"/>
            </w:tcBorders>
            <w:shd w:val="clear" w:color="auto" w:fill="auto"/>
            <w:noWrap/>
            <w:vAlign w:val="center"/>
            <w:hideMark/>
          </w:tcPr>
          <w:p w14:paraId="64C99A9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190,369</w:t>
            </w:r>
          </w:p>
        </w:tc>
        <w:tc>
          <w:tcPr>
            <w:tcW w:w="1300" w:type="dxa"/>
            <w:tcBorders>
              <w:top w:val="single" w:sz="4" w:space="0" w:color="auto"/>
              <w:left w:val="nil"/>
              <w:bottom w:val="single" w:sz="4" w:space="0" w:color="auto"/>
              <w:right w:val="nil"/>
            </w:tcBorders>
            <w:shd w:val="clear" w:color="000000" w:fill="D9D9D9"/>
            <w:noWrap/>
            <w:vAlign w:val="center"/>
            <w:hideMark/>
          </w:tcPr>
          <w:p w14:paraId="253D81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3975C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0D272F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49117B1"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D46B05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1C2D0F3"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6C77FE2"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Kansas</w:t>
            </w:r>
          </w:p>
        </w:tc>
        <w:tc>
          <w:tcPr>
            <w:tcW w:w="1300" w:type="dxa"/>
            <w:tcBorders>
              <w:top w:val="single" w:sz="4" w:space="0" w:color="auto"/>
              <w:left w:val="nil"/>
              <w:bottom w:val="single" w:sz="4" w:space="0" w:color="auto"/>
              <w:right w:val="nil"/>
            </w:tcBorders>
            <w:shd w:val="clear" w:color="auto" w:fill="auto"/>
            <w:noWrap/>
            <w:vAlign w:val="center"/>
            <w:hideMark/>
          </w:tcPr>
          <w:p w14:paraId="6E81E6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37,880</w:t>
            </w:r>
          </w:p>
        </w:tc>
        <w:tc>
          <w:tcPr>
            <w:tcW w:w="1300" w:type="dxa"/>
            <w:tcBorders>
              <w:top w:val="single" w:sz="4" w:space="0" w:color="auto"/>
              <w:left w:val="nil"/>
              <w:bottom w:val="single" w:sz="4" w:space="0" w:color="auto"/>
              <w:right w:val="nil"/>
            </w:tcBorders>
            <w:shd w:val="clear" w:color="000000" w:fill="D9D9D9"/>
            <w:noWrap/>
            <w:vAlign w:val="center"/>
            <w:hideMark/>
          </w:tcPr>
          <w:p w14:paraId="08684D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247E6CB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11CC8B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84D35CD"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515D6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9823D41"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9D6D4B8"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Kentucky</w:t>
            </w:r>
          </w:p>
        </w:tc>
        <w:tc>
          <w:tcPr>
            <w:tcW w:w="1300" w:type="dxa"/>
            <w:tcBorders>
              <w:top w:val="single" w:sz="4" w:space="0" w:color="auto"/>
              <w:left w:val="nil"/>
              <w:bottom w:val="single" w:sz="4" w:space="0" w:color="auto"/>
              <w:right w:val="nil"/>
            </w:tcBorders>
            <w:shd w:val="clear" w:color="auto" w:fill="auto"/>
            <w:noWrap/>
            <w:vAlign w:val="center"/>
            <w:hideMark/>
          </w:tcPr>
          <w:p w14:paraId="11AB538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505,836</w:t>
            </w:r>
          </w:p>
        </w:tc>
        <w:tc>
          <w:tcPr>
            <w:tcW w:w="1300" w:type="dxa"/>
            <w:tcBorders>
              <w:top w:val="single" w:sz="4" w:space="0" w:color="auto"/>
              <w:left w:val="nil"/>
              <w:bottom w:val="single" w:sz="4" w:space="0" w:color="auto"/>
              <w:right w:val="nil"/>
            </w:tcBorders>
            <w:shd w:val="clear" w:color="000000" w:fill="D9D9D9"/>
            <w:noWrap/>
            <w:vAlign w:val="center"/>
            <w:hideMark/>
          </w:tcPr>
          <w:p w14:paraId="74B08D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343351C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FD6482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A9A740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262206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A4A6A4C"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474A9AE"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Louisiana</w:t>
            </w:r>
          </w:p>
        </w:tc>
        <w:tc>
          <w:tcPr>
            <w:tcW w:w="1300" w:type="dxa"/>
            <w:tcBorders>
              <w:top w:val="single" w:sz="4" w:space="0" w:color="auto"/>
              <w:left w:val="nil"/>
              <w:bottom w:val="single" w:sz="4" w:space="0" w:color="auto"/>
              <w:right w:val="nil"/>
            </w:tcBorders>
            <w:shd w:val="clear" w:color="auto" w:fill="auto"/>
            <w:noWrap/>
            <w:vAlign w:val="center"/>
            <w:hideMark/>
          </w:tcPr>
          <w:p w14:paraId="0A9E1B2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657,757</w:t>
            </w:r>
          </w:p>
        </w:tc>
        <w:tc>
          <w:tcPr>
            <w:tcW w:w="1300" w:type="dxa"/>
            <w:tcBorders>
              <w:top w:val="single" w:sz="4" w:space="0" w:color="auto"/>
              <w:left w:val="nil"/>
              <w:bottom w:val="single" w:sz="4" w:space="0" w:color="auto"/>
              <w:right w:val="nil"/>
            </w:tcBorders>
            <w:shd w:val="clear" w:color="000000" w:fill="D9D9D9"/>
            <w:noWrap/>
            <w:vAlign w:val="center"/>
            <w:hideMark/>
          </w:tcPr>
          <w:p w14:paraId="6E838D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47CC603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069459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42FDCD7"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B37E49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FEF0B27" w14:textId="77777777" w:rsidTr="002A49FD">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43DCCAD6"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aine</w:t>
            </w:r>
          </w:p>
        </w:tc>
        <w:tc>
          <w:tcPr>
            <w:tcW w:w="1300" w:type="dxa"/>
            <w:tcBorders>
              <w:top w:val="single" w:sz="4" w:space="0" w:color="auto"/>
              <w:left w:val="nil"/>
              <w:bottom w:val="single" w:sz="4" w:space="0" w:color="auto"/>
              <w:right w:val="nil"/>
            </w:tcBorders>
            <w:shd w:val="clear" w:color="auto" w:fill="auto"/>
            <w:noWrap/>
            <w:vAlign w:val="center"/>
            <w:hideMark/>
          </w:tcPr>
          <w:p w14:paraId="085E5CC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62,359</w:t>
            </w:r>
          </w:p>
        </w:tc>
        <w:tc>
          <w:tcPr>
            <w:tcW w:w="1300" w:type="dxa"/>
            <w:tcBorders>
              <w:top w:val="single" w:sz="4" w:space="0" w:color="auto"/>
              <w:left w:val="nil"/>
              <w:bottom w:val="single" w:sz="4" w:space="0" w:color="auto"/>
              <w:right w:val="nil"/>
            </w:tcBorders>
            <w:shd w:val="clear" w:color="000000" w:fill="D9D9D9"/>
            <w:noWrap/>
            <w:vAlign w:val="center"/>
            <w:hideMark/>
          </w:tcPr>
          <w:p w14:paraId="271AA4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44276FA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7F3C0A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single" w:sz="4" w:space="0" w:color="auto"/>
              <w:right w:val="nil"/>
            </w:tcBorders>
            <w:shd w:val="clear" w:color="auto" w:fill="auto"/>
            <w:noWrap/>
            <w:vAlign w:val="center"/>
            <w:hideMark/>
          </w:tcPr>
          <w:p w14:paraId="1D33604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570041F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87FA6C3" w14:textId="77777777" w:rsidTr="001F1907">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08BA5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aryland</w:t>
            </w:r>
          </w:p>
        </w:tc>
        <w:tc>
          <w:tcPr>
            <w:tcW w:w="1300" w:type="dxa"/>
            <w:tcBorders>
              <w:top w:val="single" w:sz="4" w:space="0" w:color="auto"/>
              <w:left w:val="nil"/>
              <w:bottom w:val="single" w:sz="4" w:space="0" w:color="auto"/>
              <w:right w:val="nil"/>
            </w:tcBorders>
            <w:shd w:val="clear" w:color="auto" w:fill="auto"/>
            <w:noWrap/>
            <w:vAlign w:val="center"/>
            <w:hideMark/>
          </w:tcPr>
          <w:p w14:paraId="1846801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177,224</w:t>
            </w:r>
          </w:p>
        </w:tc>
        <w:tc>
          <w:tcPr>
            <w:tcW w:w="1300" w:type="dxa"/>
            <w:tcBorders>
              <w:top w:val="single" w:sz="4" w:space="0" w:color="auto"/>
              <w:left w:val="nil"/>
              <w:bottom w:val="single" w:sz="4" w:space="0" w:color="auto"/>
              <w:right w:val="nil"/>
            </w:tcBorders>
            <w:shd w:val="clear" w:color="000000" w:fill="D9D9D9"/>
            <w:noWrap/>
            <w:vAlign w:val="center"/>
            <w:hideMark/>
          </w:tcPr>
          <w:p w14:paraId="63ACD2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bottom w:val="single" w:sz="4" w:space="0" w:color="auto"/>
              <w:right w:val="nil"/>
            </w:tcBorders>
            <w:shd w:val="clear" w:color="auto" w:fill="auto"/>
            <w:noWrap/>
            <w:vAlign w:val="center"/>
            <w:hideMark/>
          </w:tcPr>
          <w:p w14:paraId="7825203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351044B" w14:textId="62873F98"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r w:rsidR="001F1907">
              <w:rPr>
                <w:color w:val="000000"/>
                <w:sz w:val="16"/>
                <w:szCs w:val="16"/>
              </w:rPr>
              <w:t>*</w:t>
            </w:r>
          </w:p>
        </w:tc>
        <w:tc>
          <w:tcPr>
            <w:tcW w:w="1300" w:type="dxa"/>
            <w:tcBorders>
              <w:top w:val="single" w:sz="4" w:space="0" w:color="auto"/>
              <w:left w:val="nil"/>
              <w:bottom w:val="single" w:sz="4" w:space="0" w:color="auto"/>
              <w:right w:val="nil"/>
            </w:tcBorders>
            <w:shd w:val="clear" w:color="auto" w:fill="auto"/>
            <w:noWrap/>
            <w:vAlign w:val="center"/>
            <w:hideMark/>
          </w:tcPr>
          <w:p w14:paraId="161E7AE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A5DB89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8ED1F89" w14:textId="77777777" w:rsidTr="001F1907">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42D773C"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assachusetts</w:t>
            </w:r>
          </w:p>
        </w:tc>
        <w:tc>
          <w:tcPr>
            <w:tcW w:w="1300" w:type="dxa"/>
            <w:tcBorders>
              <w:top w:val="single" w:sz="4" w:space="0" w:color="auto"/>
              <w:left w:val="nil"/>
              <w:bottom w:val="single" w:sz="4" w:space="0" w:color="auto"/>
              <w:right w:val="nil"/>
            </w:tcBorders>
            <w:shd w:val="clear" w:color="auto" w:fill="auto"/>
            <w:noWrap/>
            <w:vAlign w:val="center"/>
            <w:hideMark/>
          </w:tcPr>
          <w:p w14:paraId="5F43FDF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029,917</w:t>
            </w:r>
          </w:p>
        </w:tc>
        <w:tc>
          <w:tcPr>
            <w:tcW w:w="1300" w:type="dxa"/>
            <w:tcBorders>
              <w:top w:val="single" w:sz="4" w:space="0" w:color="auto"/>
              <w:left w:val="nil"/>
              <w:bottom w:val="single" w:sz="4" w:space="0" w:color="auto"/>
              <w:right w:val="nil"/>
            </w:tcBorders>
            <w:shd w:val="clear" w:color="000000" w:fill="D9D9D9"/>
            <w:noWrap/>
            <w:vAlign w:val="center"/>
            <w:hideMark/>
          </w:tcPr>
          <w:p w14:paraId="4E726C9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16BC5C0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32378D2" w14:textId="32302A98" w:rsidR="00FE630D" w:rsidRPr="00FE630D" w:rsidRDefault="001E41C4" w:rsidP="00FE630D">
            <w:pPr>
              <w:widowControl/>
              <w:spacing w:before="0"/>
              <w:ind w:firstLine="0"/>
              <w:jc w:val="center"/>
              <w:rPr>
                <w:color w:val="000000"/>
                <w:sz w:val="16"/>
                <w:szCs w:val="16"/>
              </w:rPr>
            </w:pPr>
            <w:r>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12DEE8E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C9AC7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9B11546" w14:textId="77777777" w:rsidTr="001F1907">
        <w:trPr>
          <w:jc w:val="center"/>
        </w:trPr>
        <w:tc>
          <w:tcPr>
            <w:tcW w:w="1690" w:type="dxa"/>
            <w:tcBorders>
              <w:top w:val="single" w:sz="4" w:space="0" w:color="auto"/>
              <w:left w:val="nil"/>
              <w:bottom w:val="nil"/>
              <w:right w:val="nil"/>
            </w:tcBorders>
            <w:shd w:val="clear" w:color="auto" w:fill="auto"/>
            <w:noWrap/>
            <w:vAlign w:val="center"/>
            <w:hideMark/>
          </w:tcPr>
          <w:p w14:paraId="2BDF9301"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ichigan</w:t>
            </w:r>
          </w:p>
        </w:tc>
        <w:tc>
          <w:tcPr>
            <w:tcW w:w="1300" w:type="dxa"/>
            <w:tcBorders>
              <w:top w:val="single" w:sz="4" w:space="0" w:color="auto"/>
              <w:left w:val="nil"/>
              <w:bottom w:val="nil"/>
              <w:right w:val="nil"/>
            </w:tcBorders>
            <w:shd w:val="clear" w:color="auto" w:fill="auto"/>
            <w:noWrap/>
            <w:vAlign w:val="center"/>
            <w:hideMark/>
          </w:tcPr>
          <w:p w14:paraId="3B1744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077,331</w:t>
            </w:r>
          </w:p>
        </w:tc>
        <w:tc>
          <w:tcPr>
            <w:tcW w:w="1300" w:type="dxa"/>
            <w:tcBorders>
              <w:top w:val="single" w:sz="4" w:space="0" w:color="auto"/>
              <w:left w:val="nil"/>
              <w:bottom w:val="nil"/>
              <w:right w:val="nil"/>
            </w:tcBorders>
            <w:shd w:val="clear" w:color="000000" w:fill="D9D9D9"/>
            <w:noWrap/>
            <w:vAlign w:val="center"/>
            <w:hideMark/>
          </w:tcPr>
          <w:p w14:paraId="06B4C30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w:t>
            </w:r>
          </w:p>
        </w:tc>
        <w:tc>
          <w:tcPr>
            <w:tcW w:w="1300" w:type="dxa"/>
            <w:tcBorders>
              <w:top w:val="single" w:sz="4" w:space="0" w:color="auto"/>
              <w:left w:val="nil"/>
              <w:bottom w:val="nil"/>
              <w:right w:val="nil"/>
            </w:tcBorders>
            <w:shd w:val="clear" w:color="auto" w:fill="auto"/>
            <w:noWrap/>
            <w:vAlign w:val="center"/>
            <w:hideMark/>
          </w:tcPr>
          <w:p w14:paraId="5FABB2F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nil"/>
              <w:right w:val="nil"/>
            </w:tcBorders>
            <w:shd w:val="clear" w:color="000000" w:fill="D9D9D9"/>
            <w:noWrap/>
            <w:vAlign w:val="center"/>
            <w:hideMark/>
          </w:tcPr>
          <w:p w14:paraId="58FEC25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nil"/>
              <w:right w:val="nil"/>
            </w:tcBorders>
            <w:shd w:val="clear" w:color="auto" w:fill="auto"/>
            <w:noWrap/>
            <w:vAlign w:val="center"/>
            <w:hideMark/>
          </w:tcPr>
          <w:p w14:paraId="40727E6A"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036877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7C961233" w14:textId="77777777" w:rsidTr="0017605F">
        <w:trPr>
          <w:jc w:val="center"/>
        </w:trPr>
        <w:tc>
          <w:tcPr>
            <w:tcW w:w="1690" w:type="dxa"/>
            <w:tcBorders>
              <w:top w:val="nil"/>
              <w:left w:val="nil"/>
              <w:bottom w:val="single" w:sz="4" w:space="0" w:color="auto"/>
              <w:right w:val="nil"/>
            </w:tcBorders>
            <w:shd w:val="clear" w:color="auto" w:fill="auto"/>
            <w:noWrap/>
            <w:vAlign w:val="center"/>
            <w:hideMark/>
          </w:tcPr>
          <w:p w14:paraId="7989F80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innesota</w:t>
            </w:r>
          </w:p>
        </w:tc>
        <w:tc>
          <w:tcPr>
            <w:tcW w:w="1300" w:type="dxa"/>
            <w:tcBorders>
              <w:top w:val="nil"/>
              <w:left w:val="nil"/>
              <w:bottom w:val="single" w:sz="4" w:space="0" w:color="auto"/>
              <w:right w:val="nil"/>
            </w:tcBorders>
            <w:shd w:val="clear" w:color="auto" w:fill="auto"/>
            <w:noWrap/>
            <w:vAlign w:val="center"/>
            <w:hideMark/>
          </w:tcPr>
          <w:p w14:paraId="3CFDA1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06,494</w:t>
            </w:r>
          </w:p>
        </w:tc>
        <w:tc>
          <w:tcPr>
            <w:tcW w:w="1300" w:type="dxa"/>
            <w:tcBorders>
              <w:top w:val="nil"/>
              <w:left w:val="nil"/>
              <w:bottom w:val="single" w:sz="4" w:space="0" w:color="auto"/>
              <w:right w:val="nil"/>
            </w:tcBorders>
            <w:shd w:val="clear" w:color="000000" w:fill="D9D9D9"/>
            <w:noWrap/>
            <w:vAlign w:val="center"/>
            <w:hideMark/>
          </w:tcPr>
          <w:p w14:paraId="691B2E7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nil"/>
              <w:left w:val="nil"/>
              <w:bottom w:val="single" w:sz="4" w:space="0" w:color="auto"/>
              <w:right w:val="nil"/>
            </w:tcBorders>
            <w:shd w:val="clear" w:color="auto" w:fill="auto"/>
            <w:noWrap/>
            <w:vAlign w:val="center"/>
            <w:hideMark/>
          </w:tcPr>
          <w:p w14:paraId="52D1EC3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nil"/>
              <w:left w:val="nil"/>
              <w:bottom w:val="single" w:sz="4" w:space="0" w:color="auto"/>
              <w:right w:val="nil"/>
            </w:tcBorders>
            <w:shd w:val="clear" w:color="000000" w:fill="D9D9D9"/>
            <w:noWrap/>
            <w:vAlign w:val="center"/>
            <w:hideMark/>
          </w:tcPr>
          <w:p w14:paraId="5A5FA5D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nil"/>
              <w:left w:val="nil"/>
              <w:bottom w:val="single" w:sz="4" w:space="0" w:color="auto"/>
              <w:right w:val="nil"/>
            </w:tcBorders>
            <w:shd w:val="clear" w:color="auto" w:fill="auto"/>
            <w:noWrap/>
            <w:vAlign w:val="center"/>
            <w:hideMark/>
          </w:tcPr>
          <w:p w14:paraId="2269005E"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single" w:sz="4" w:space="0" w:color="auto"/>
              <w:right w:val="nil"/>
            </w:tcBorders>
            <w:shd w:val="clear" w:color="000000" w:fill="D9D9D9"/>
            <w:noWrap/>
            <w:vAlign w:val="center"/>
            <w:hideMark/>
          </w:tcPr>
          <w:p w14:paraId="313FEDE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27E1E0D"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24452E9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ississippi</w:t>
            </w:r>
          </w:p>
        </w:tc>
        <w:tc>
          <w:tcPr>
            <w:tcW w:w="1300" w:type="dxa"/>
            <w:tcBorders>
              <w:top w:val="single" w:sz="4" w:space="0" w:color="auto"/>
              <w:left w:val="nil"/>
              <w:bottom w:val="single" w:sz="4" w:space="0" w:color="auto"/>
              <w:right w:val="nil"/>
            </w:tcBorders>
            <w:shd w:val="clear" w:color="auto" w:fill="auto"/>
            <w:noWrap/>
            <w:vAlign w:val="center"/>
            <w:hideMark/>
          </w:tcPr>
          <w:p w14:paraId="0D18CDF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61,279</w:t>
            </w:r>
          </w:p>
        </w:tc>
        <w:tc>
          <w:tcPr>
            <w:tcW w:w="1300" w:type="dxa"/>
            <w:tcBorders>
              <w:top w:val="single" w:sz="4" w:space="0" w:color="auto"/>
              <w:left w:val="nil"/>
              <w:bottom w:val="single" w:sz="4" w:space="0" w:color="auto"/>
              <w:right w:val="nil"/>
            </w:tcBorders>
            <w:shd w:val="clear" w:color="000000" w:fill="D9D9D9"/>
            <w:noWrap/>
            <w:vAlign w:val="center"/>
            <w:hideMark/>
          </w:tcPr>
          <w:p w14:paraId="0BA158C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7D806B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58753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73A7DDAE"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9F04B1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29FB666"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B53D15C"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issouri</w:t>
            </w:r>
          </w:p>
        </w:tc>
        <w:tc>
          <w:tcPr>
            <w:tcW w:w="1300" w:type="dxa"/>
            <w:tcBorders>
              <w:top w:val="single" w:sz="4" w:space="0" w:color="auto"/>
              <w:left w:val="nil"/>
              <w:bottom w:val="single" w:sz="4" w:space="0" w:color="auto"/>
              <w:right w:val="nil"/>
            </w:tcBorders>
            <w:shd w:val="clear" w:color="auto" w:fill="auto"/>
            <w:noWrap/>
            <w:vAlign w:val="center"/>
            <w:hideMark/>
          </w:tcPr>
          <w:p w14:paraId="79937A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154,913</w:t>
            </w:r>
          </w:p>
        </w:tc>
        <w:tc>
          <w:tcPr>
            <w:tcW w:w="1300" w:type="dxa"/>
            <w:tcBorders>
              <w:top w:val="single" w:sz="4" w:space="0" w:color="auto"/>
              <w:left w:val="nil"/>
              <w:bottom w:val="single" w:sz="4" w:space="0" w:color="auto"/>
              <w:right w:val="nil"/>
            </w:tcBorders>
            <w:shd w:val="clear" w:color="000000" w:fill="D9D9D9"/>
            <w:noWrap/>
            <w:vAlign w:val="center"/>
            <w:hideMark/>
          </w:tcPr>
          <w:p w14:paraId="29DC11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bottom w:val="single" w:sz="4" w:space="0" w:color="auto"/>
              <w:right w:val="nil"/>
            </w:tcBorders>
            <w:shd w:val="clear" w:color="auto" w:fill="auto"/>
            <w:noWrap/>
            <w:vAlign w:val="center"/>
            <w:hideMark/>
          </w:tcPr>
          <w:p w14:paraId="7A84FB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ABACAE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B076F0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73AB78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592D9EE" w14:textId="77777777" w:rsidTr="00822044">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6425205F"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ontana</w:t>
            </w:r>
          </w:p>
        </w:tc>
        <w:tc>
          <w:tcPr>
            <w:tcW w:w="1300" w:type="dxa"/>
            <w:tcBorders>
              <w:top w:val="single" w:sz="4" w:space="0" w:color="auto"/>
              <w:left w:val="nil"/>
              <w:bottom w:val="single" w:sz="4" w:space="0" w:color="auto"/>
              <w:right w:val="nil"/>
            </w:tcBorders>
            <w:shd w:val="clear" w:color="auto" w:fill="auto"/>
            <w:noWrap/>
            <w:vAlign w:val="center"/>
            <w:hideMark/>
          </w:tcPr>
          <w:p w14:paraId="7F57DA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84,225</w:t>
            </w:r>
          </w:p>
        </w:tc>
        <w:tc>
          <w:tcPr>
            <w:tcW w:w="1300" w:type="dxa"/>
            <w:tcBorders>
              <w:top w:val="single" w:sz="4" w:space="0" w:color="auto"/>
              <w:left w:val="nil"/>
              <w:bottom w:val="single" w:sz="4" w:space="0" w:color="auto"/>
              <w:right w:val="nil"/>
            </w:tcBorders>
            <w:shd w:val="clear" w:color="000000" w:fill="D9D9D9"/>
            <w:noWrap/>
            <w:vAlign w:val="center"/>
            <w:hideMark/>
          </w:tcPr>
          <w:p w14:paraId="68790D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06F9702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single" w:sz="4" w:space="0" w:color="auto"/>
              <w:right w:val="nil"/>
            </w:tcBorders>
            <w:shd w:val="clear" w:color="000000" w:fill="D9D9D9"/>
            <w:noWrap/>
            <w:vAlign w:val="center"/>
            <w:hideMark/>
          </w:tcPr>
          <w:p w14:paraId="2A502E6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11031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4547FBC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578685B"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DBF7B18"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braska</w:t>
            </w:r>
          </w:p>
        </w:tc>
        <w:tc>
          <w:tcPr>
            <w:tcW w:w="1300" w:type="dxa"/>
            <w:tcBorders>
              <w:top w:val="single" w:sz="4" w:space="0" w:color="auto"/>
              <w:left w:val="nil"/>
              <w:bottom w:val="single" w:sz="4" w:space="0" w:color="auto"/>
              <w:right w:val="nil"/>
            </w:tcBorders>
            <w:shd w:val="clear" w:color="auto" w:fill="auto"/>
            <w:noWrap/>
            <w:vAlign w:val="center"/>
            <w:hideMark/>
          </w:tcPr>
          <w:p w14:paraId="55E216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961,504</w:t>
            </w:r>
          </w:p>
        </w:tc>
        <w:tc>
          <w:tcPr>
            <w:tcW w:w="1300" w:type="dxa"/>
            <w:tcBorders>
              <w:top w:val="single" w:sz="4" w:space="0" w:color="auto"/>
              <w:left w:val="nil"/>
              <w:bottom w:val="single" w:sz="4" w:space="0" w:color="auto"/>
              <w:right w:val="nil"/>
            </w:tcBorders>
            <w:shd w:val="clear" w:color="000000" w:fill="D9D9D9"/>
            <w:noWrap/>
            <w:vAlign w:val="center"/>
            <w:hideMark/>
          </w:tcPr>
          <w:p w14:paraId="5D84CFC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w:t>
            </w:r>
          </w:p>
        </w:tc>
        <w:tc>
          <w:tcPr>
            <w:tcW w:w="1300" w:type="dxa"/>
            <w:tcBorders>
              <w:top w:val="single" w:sz="4" w:space="0" w:color="auto"/>
              <w:left w:val="nil"/>
              <w:bottom w:val="single" w:sz="4" w:space="0" w:color="auto"/>
              <w:right w:val="nil"/>
            </w:tcBorders>
            <w:shd w:val="clear" w:color="auto" w:fill="auto"/>
            <w:noWrap/>
            <w:vAlign w:val="center"/>
            <w:hideMark/>
          </w:tcPr>
          <w:p w14:paraId="4B2341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28E3D6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5D5BA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36D5C3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29FF1C8"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748168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vada</w:t>
            </w:r>
          </w:p>
        </w:tc>
        <w:tc>
          <w:tcPr>
            <w:tcW w:w="1300" w:type="dxa"/>
            <w:tcBorders>
              <w:top w:val="single" w:sz="4" w:space="0" w:color="auto"/>
              <w:left w:val="nil"/>
              <w:bottom w:val="single" w:sz="4" w:space="0" w:color="auto"/>
              <w:right w:val="nil"/>
            </w:tcBorders>
            <w:shd w:val="clear" w:color="auto" w:fill="auto"/>
            <w:noWrap/>
            <w:vAlign w:val="center"/>
            <w:hideMark/>
          </w:tcPr>
          <w:p w14:paraId="2394AD4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104,614</w:t>
            </w:r>
          </w:p>
        </w:tc>
        <w:tc>
          <w:tcPr>
            <w:tcW w:w="1300" w:type="dxa"/>
            <w:tcBorders>
              <w:top w:val="single" w:sz="4" w:space="0" w:color="auto"/>
              <w:left w:val="nil"/>
              <w:bottom w:val="single" w:sz="4" w:space="0" w:color="auto"/>
              <w:right w:val="nil"/>
            </w:tcBorders>
            <w:shd w:val="clear" w:color="000000" w:fill="D9D9D9"/>
            <w:noWrap/>
            <w:vAlign w:val="center"/>
            <w:hideMark/>
          </w:tcPr>
          <w:p w14:paraId="19C8693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3879367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D2AC0F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0C392F0E"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8CEDA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34EE9EF"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D0B445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Hampshire</w:t>
            </w:r>
          </w:p>
        </w:tc>
        <w:tc>
          <w:tcPr>
            <w:tcW w:w="1300" w:type="dxa"/>
            <w:tcBorders>
              <w:top w:val="single" w:sz="4" w:space="0" w:color="auto"/>
              <w:left w:val="nil"/>
              <w:bottom w:val="single" w:sz="4" w:space="0" w:color="auto"/>
              <w:right w:val="nil"/>
            </w:tcBorders>
            <w:shd w:val="clear" w:color="auto" w:fill="auto"/>
            <w:noWrap/>
            <w:vAlign w:val="center"/>
            <w:hideMark/>
          </w:tcPr>
          <w:p w14:paraId="444ACBA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77,529</w:t>
            </w:r>
          </w:p>
        </w:tc>
        <w:tc>
          <w:tcPr>
            <w:tcW w:w="1300" w:type="dxa"/>
            <w:tcBorders>
              <w:top w:val="single" w:sz="4" w:space="0" w:color="auto"/>
              <w:left w:val="nil"/>
              <w:bottom w:val="single" w:sz="4" w:space="0" w:color="auto"/>
              <w:right w:val="nil"/>
            </w:tcBorders>
            <w:shd w:val="clear" w:color="000000" w:fill="D9D9D9"/>
            <w:noWrap/>
            <w:vAlign w:val="center"/>
            <w:hideMark/>
          </w:tcPr>
          <w:p w14:paraId="0472A5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3D375FF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069CF3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64033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80C1A0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6B5C7EE" w14:textId="77777777" w:rsidTr="00822044">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357177E7"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New Jersey</w:t>
            </w:r>
          </w:p>
        </w:tc>
        <w:tc>
          <w:tcPr>
            <w:tcW w:w="1300" w:type="dxa"/>
            <w:tcBorders>
              <w:top w:val="single" w:sz="4" w:space="0" w:color="auto"/>
              <w:left w:val="nil"/>
              <w:bottom w:val="single" w:sz="4" w:space="0" w:color="auto"/>
              <w:right w:val="nil"/>
            </w:tcBorders>
            <w:shd w:val="clear" w:color="auto" w:fill="auto"/>
            <w:noWrap/>
            <w:vAlign w:val="center"/>
            <w:hideMark/>
          </w:tcPr>
          <w:p w14:paraId="5D1198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288,994</w:t>
            </w:r>
          </w:p>
        </w:tc>
        <w:tc>
          <w:tcPr>
            <w:tcW w:w="1300" w:type="dxa"/>
            <w:tcBorders>
              <w:top w:val="single" w:sz="4" w:space="0" w:color="auto"/>
              <w:left w:val="nil"/>
              <w:bottom w:val="single" w:sz="4" w:space="0" w:color="auto"/>
              <w:right w:val="nil"/>
            </w:tcBorders>
            <w:shd w:val="clear" w:color="000000" w:fill="D9D9D9"/>
            <w:noWrap/>
            <w:vAlign w:val="center"/>
            <w:hideMark/>
          </w:tcPr>
          <w:p w14:paraId="0726BAA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2</w:t>
            </w:r>
          </w:p>
        </w:tc>
        <w:tc>
          <w:tcPr>
            <w:tcW w:w="1300" w:type="dxa"/>
            <w:tcBorders>
              <w:top w:val="single" w:sz="4" w:space="0" w:color="auto"/>
              <w:left w:val="nil"/>
              <w:bottom w:val="single" w:sz="4" w:space="0" w:color="auto"/>
              <w:right w:val="nil"/>
            </w:tcBorders>
            <w:shd w:val="clear" w:color="auto" w:fill="auto"/>
            <w:noWrap/>
            <w:vAlign w:val="center"/>
            <w:hideMark/>
          </w:tcPr>
          <w:p w14:paraId="73D2D6C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single" w:sz="4" w:space="0" w:color="auto"/>
              <w:left w:val="nil"/>
              <w:bottom w:val="single" w:sz="4" w:space="0" w:color="auto"/>
              <w:right w:val="nil"/>
            </w:tcBorders>
            <w:shd w:val="clear" w:color="000000" w:fill="D9D9D9"/>
            <w:noWrap/>
            <w:vAlign w:val="center"/>
            <w:hideMark/>
          </w:tcPr>
          <w:p w14:paraId="7A8783A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3BD1E626"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7E7702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A3FE160" w14:textId="77777777" w:rsidTr="00B82175">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6C3C1C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Mexico</w:t>
            </w:r>
          </w:p>
        </w:tc>
        <w:tc>
          <w:tcPr>
            <w:tcW w:w="1300" w:type="dxa"/>
            <w:tcBorders>
              <w:top w:val="single" w:sz="4" w:space="0" w:color="auto"/>
              <w:left w:val="nil"/>
              <w:bottom w:val="single" w:sz="4" w:space="0" w:color="auto"/>
              <w:right w:val="nil"/>
            </w:tcBorders>
            <w:shd w:val="clear" w:color="auto" w:fill="auto"/>
            <w:noWrap/>
            <w:vAlign w:val="center"/>
            <w:hideMark/>
          </w:tcPr>
          <w:p w14:paraId="4EEF25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117,522</w:t>
            </w:r>
          </w:p>
        </w:tc>
        <w:tc>
          <w:tcPr>
            <w:tcW w:w="1300" w:type="dxa"/>
            <w:tcBorders>
              <w:top w:val="single" w:sz="4" w:space="0" w:color="auto"/>
              <w:left w:val="nil"/>
              <w:bottom w:val="single" w:sz="4" w:space="0" w:color="auto"/>
              <w:right w:val="nil"/>
            </w:tcBorders>
            <w:shd w:val="clear" w:color="000000" w:fill="D9D9D9"/>
            <w:noWrap/>
            <w:vAlign w:val="center"/>
            <w:hideMark/>
          </w:tcPr>
          <w:p w14:paraId="478EB52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w:t>
            </w:r>
          </w:p>
        </w:tc>
        <w:tc>
          <w:tcPr>
            <w:tcW w:w="1300" w:type="dxa"/>
            <w:tcBorders>
              <w:top w:val="single" w:sz="4" w:space="0" w:color="auto"/>
              <w:left w:val="nil"/>
              <w:bottom w:val="single" w:sz="4" w:space="0" w:color="auto"/>
              <w:right w:val="nil"/>
            </w:tcBorders>
            <w:shd w:val="clear" w:color="auto" w:fill="auto"/>
            <w:noWrap/>
            <w:vAlign w:val="center"/>
            <w:hideMark/>
          </w:tcPr>
          <w:p w14:paraId="48C8CB5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A2DEC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2EE7008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F0C69B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1AAC3B0A" w14:textId="77777777" w:rsidTr="00B82175">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FB608B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York</w:t>
            </w:r>
          </w:p>
        </w:tc>
        <w:tc>
          <w:tcPr>
            <w:tcW w:w="1300" w:type="dxa"/>
            <w:tcBorders>
              <w:top w:val="single" w:sz="4" w:space="0" w:color="auto"/>
              <w:left w:val="nil"/>
              <w:bottom w:val="single" w:sz="4" w:space="0" w:color="auto"/>
              <w:right w:val="nil"/>
            </w:tcBorders>
            <w:shd w:val="clear" w:color="auto" w:fill="auto"/>
            <w:noWrap/>
            <w:vAlign w:val="center"/>
            <w:hideMark/>
          </w:tcPr>
          <w:p w14:paraId="557899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0,201,249</w:t>
            </w:r>
          </w:p>
        </w:tc>
        <w:tc>
          <w:tcPr>
            <w:tcW w:w="1300" w:type="dxa"/>
            <w:tcBorders>
              <w:top w:val="single" w:sz="4" w:space="0" w:color="auto"/>
              <w:left w:val="nil"/>
              <w:bottom w:val="single" w:sz="4" w:space="0" w:color="auto"/>
              <w:right w:val="nil"/>
            </w:tcBorders>
            <w:shd w:val="clear" w:color="000000" w:fill="D9D9D9"/>
            <w:noWrap/>
            <w:vAlign w:val="center"/>
            <w:hideMark/>
          </w:tcPr>
          <w:p w14:paraId="0E9D72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6</w:t>
            </w:r>
          </w:p>
        </w:tc>
        <w:tc>
          <w:tcPr>
            <w:tcW w:w="1300" w:type="dxa"/>
            <w:tcBorders>
              <w:top w:val="single" w:sz="4" w:space="0" w:color="auto"/>
              <w:left w:val="nil"/>
              <w:bottom w:val="single" w:sz="4" w:space="0" w:color="auto"/>
              <w:right w:val="nil"/>
            </w:tcBorders>
            <w:shd w:val="clear" w:color="auto" w:fill="auto"/>
            <w:noWrap/>
            <w:vAlign w:val="center"/>
            <w:hideMark/>
          </w:tcPr>
          <w:p w14:paraId="4945BCBA" w14:textId="725DB6D9" w:rsidR="00FE630D" w:rsidRPr="00FE630D" w:rsidRDefault="00165914" w:rsidP="00FE630D">
            <w:pPr>
              <w:widowControl/>
              <w:spacing w:before="0"/>
              <w:ind w:firstLine="0"/>
              <w:jc w:val="center"/>
              <w:rPr>
                <w:color w:val="000000"/>
                <w:sz w:val="16"/>
                <w:szCs w:val="16"/>
              </w:rPr>
            </w:pPr>
            <w:r>
              <w:rPr>
                <w:color w:val="000000"/>
                <w:sz w:val="16"/>
                <w:szCs w:val="16"/>
              </w:rPr>
              <w:t>C</w:t>
            </w:r>
            <w:r w:rsidR="00FE630D" w:rsidRPr="00FE630D">
              <w:rPr>
                <w:color w:val="000000"/>
                <w:sz w:val="16"/>
                <w:szCs w:val="16"/>
              </w:rPr>
              <w:t>(</w:t>
            </w:r>
            <w:r w:rsidR="00902EEA">
              <w:rPr>
                <w:color w:val="000000"/>
                <w:sz w:val="16"/>
                <w:szCs w:val="16"/>
              </w:rPr>
              <w:t>L</w:t>
            </w:r>
            <w:r w:rsidR="00FE630D" w:rsidRPr="00FE630D">
              <w:rPr>
                <w:color w:val="000000"/>
                <w:sz w:val="16"/>
                <w:szCs w:val="16"/>
              </w:rPr>
              <w:t>)</w:t>
            </w:r>
          </w:p>
        </w:tc>
        <w:tc>
          <w:tcPr>
            <w:tcW w:w="1300" w:type="dxa"/>
            <w:tcBorders>
              <w:top w:val="single" w:sz="4" w:space="0" w:color="auto"/>
              <w:left w:val="nil"/>
              <w:bottom w:val="single" w:sz="4" w:space="0" w:color="auto"/>
              <w:right w:val="nil"/>
            </w:tcBorders>
            <w:shd w:val="clear" w:color="000000" w:fill="D9D9D9"/>
            <w:noWrap/>
            <w:vAlign w:val="center"/>
            <w:hideMark/>
          </w:tcPr>
          <w:p w14:paraId="13660FE7" w14:textId="2F2E65BB"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r w:rsidR="001E41C4">
              <w:rPr>
                <w:color w:val="000000"/>
                <w:sz w:val="16"/>
                <w:szCs w:val="16"/>
              </w:rPr>
              <w:t>*</w:t>
            </w:r>
          </w:p>
        </w:tc>
        <w:tc>
          <w:tcPr>
            <w:tcW w:w="1300" w:type="dxa"/>
            <w:tcBorders>
              <w:top w:val="single" w:sz="4" w:space="0" w:color="auto"/>
              <w:left w:val="nil"/>
              <w:bottom w:val="single" w:sz="4" w:space="0" w:color="auto"/>
              <w:right w:val="nil"/>
            </w:tcBorders>
            <w:shd w:val="clear" w:color="auto" w:fill="auto"/>
            <w:noWrap/>
            <w:vAlign w:val="center"/>
            <w:hideMark/>
          </w:tcPr>
          <w:p w14:paraId="4D7CCCB6"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47C63A0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4FBDB8D6" w14:textId="77777777" w:rsidTr="005F7CBA">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C61C01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orth Carolina</w:t>
            </w:r>
          </w:p>
        </w:tc>
        <w:tc>
          <w:tcPr>
            <w:tcW w:w="1300" w:type="dxa"/>
            <w:tcBorders>
              <w:top w:val="single" w:sz="4" w:space="0" w:color="auto"/>
              <w:left w:val="nil"/>
              <w:bottom w:val="single" w:sz="4" w:space="0" w:color="auto"/>
              <w:right w:val="nil"/>
            </w:tcBorders>
            <w:shd w:val="clear" w:color="auto" w:fill="auto"/>
            <w:noWrap/>
            <w:vAlign w:val="center"/>
            <w:hideMark/>
          </w:tcPr>
          <w:p w14:paraId="2D12AA1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439,388</w:t>
            </w:r>
          </w:p>
        </w:tc>
        <w:tc>
          <w:tcPr>
            <w:tcW w:w="1300" w:type="dxa"/>
            <w:tcBorders>
              <w:top w:val="single" w:sz="4" w:space="0" w:color="auto"/>
              <w:left w:val="nil"/>
              <w:bottom w:val="single" w:sz="4" w:space="0" w:color="auto"/>
              <w:right w:val="nil"/>
            </w:tcBorders>
            <w:shd w:val="clear" w:color="000000" w:fill="D9D9D9"/>
            <w:noWrap/>
            <w:vAlign w:val="center"/>
            <w:hideMark/>
          </w:tcPr>
          <w:p w14:paraId="4014F5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w:t>
            </w:r>
          </w:p>
        </w:tc>
        <w:tc>
          <w:tcPr>
            <w:tcW w:w="1300" w:type="dxa"/>
            <w:tcBorders>
              <w:top w:val="single" w:sz="4" w:space="0" w:color="auto"/>
              <w:left w:val="nil"/>
              <w:bottom w:val="single" w:sz="4" w:space="0" w:color="auto"/>
              <w:right w:val="nil"/>
            </w:tcBorders>
            <w:shd w:val="clear" w:color="auto" w:fill="auto"/>
            <w:noWrap/>
            <w:vAlign w:val="center"/>
            <w:hideMark/>
          </w:tcPr>
          <w:p w14:paraId="7F0C974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1136F2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19C239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5E0DBAA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A0CDC4A" w14:textId="77777777" w:rsidTr="005F7CBA">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3C68C2D5"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North Dakota</w:t>
            </w:r>
          </w:p>
        </w:tc>
        <w:tc>
          <w:tcPr>
            <w:tcW w:w="1300" w:type="dxa"/>
            <w:tcBorders>
              <w:top w:val="single" w:sz="4" w:space="0" w:color="auto"/>
              <w:left w:val="nil"/>
              <w:bottom w:val="single" w:sz="4" w:space="0" w:color="auto"/>
              <w:right w:val="nil"/>
            </w:tcBorders>
            <w:shd w:val="clear" w:color="auto" w:fill="auto"/>
            <w:noWrap/>
            <w:vAlign w:val="center"/>
            <w:hideMark/>
          </w:tcPr>
          <w:p w14:paraId="1A073E1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79,094</w:t>
            </w:r>
          </w:p>
        </w:tc>
        <w:tc>
          <w:tcPr>
            <w:tcW w:w="1300" w:type="dxa"/>
            <w:tcBorders>
              <w:top w:val="single" w:sz="4" w:space="0" w:color="auto"/>
              <w:left w:val="nil"/>
              <w:bottom w:val="single" w:sz="4" w:space="0" w:color="auto"/>
              <w:right w:val="nil"/>
            </w:tcBorders>
            <w:shd w:val="clear" w:color="000000" w:fill="D9D9D9"/>
            <w:noWrap/>
            <w:vAlign w:val="center"/>
            <w:hideMark/>
          </w:tcPr>
          <w:p w14:paraId="22E5FAF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single" w:sz="4" w:space="0" w:color="auto"/>
              <w:right w:val="nil"/>
            </w:tcBorders>
            <w:shd w:val="clear" w:color="auto" w:fill="auto"/>
            <w:noWrap/>
            <w:vAlign w:val="center"/>
            <w:hideMark/>
          </w:tcPr>
          <w:p w14:paraId="6BD9537B" w14:textId="60C25D08"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single" w:sz="4" w:space="0" w:color="auto"/>
              <w:right w:val="nil"/>
            </w:tcBorders>
            <w:shd w:val="clear" w:color="000000" w:fill="D9D9D9"/>
            <w:noWrap/>
            <w:vAlign w:val="center"/>
            <w:hideMark/>
          </w:tcPr>
          <w:p w14:paraId="0B6484A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single" w:sz="4" w:space="0" w:color="auto"/>
              <w:right w:val="nil"/>
            </w:tcBorders>
            <w:shd w:val="clear" w:color="auto" w:fill="auto"/>
            <w:noWrap/>
            <w:vAlign w:val="center"/>
            <w:hideMark/>
          </w:tcPr>
          <w:p w14:paraId="2A41D4F5"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3A9390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8110023"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A6BD35B"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hio</w:t>
            </w:r>
          </w:p>
        </w:tc>
        <w:tc>
          <w:tcPr>
            <w:tcW w:w="1300" w:type="dxa"/>
            <w:tcBorders>
              <w:top w:val="single" w:sz="4" w:space="0" w:color="auto"/>
              <w:left w:val="nil"/>
              <w:bottom w:val="single" w:sz="4" w:space="0" w:color="auto"/>
              <w:right w:val="nil"/>
            </w:tcBorders>
            <w:shd w:val="clear" w:color="auto" w:fill="auto"/>
            <w:noWrap/>
            <w:vAlign w:val="center"/>
            <w:hideMark/>
          </w:tcPr>
          <w:p w14:paraId="4598270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1,799,448</w:t>
            </w:r>
          </w:p>
        </w:tc>
        <w:tc>
          <w:tcPr>
            <w:tcW w:w="1300" w:type="dxa"/>
            <w:tcBorders>
              <w:top w:val="single" w:sz="4" w:space="0" w:color="auto"/>
              <w:left w:val="nil"/>
              <w:bottom w:val="single" w:sz="4" w:space="0" w:color="auto"/>
              <w:right w:val="nil"/>
            </w:tcBorders>
            <w:shd w:val="clear" w:color="000000" w:fill="D9D9D9"/>
            <w:noWrap/>
            <w:vAlign w:val="center"/>
            <w:hideMark/>
          </w:tcPr>
          <w:p w14:paraId="791EBAC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5</w:t>
            </w:r>
          </w:p>
        </w:tc>
        <w:tc>
          <w:tcPr>
            <w:tcW w:w="1300" w:type="dxa"/>
            <w:tcBorders>
              <w:top w:val="single" w:sz="4" w:space="0" w:color="auto"/>
              <w:left w:val="nil"/>
              <w:bottom w:val="single" w:sz="4" w:space="0" w:color="auto"/>
              <w:right w:val="nil"/>
            </w:tcBorders>
            <w:shd w:val="clear" w:color="auto" w:fill="auto"/>
            <w:noWrap/>
            <w:vAlign w:val="center"/>
            <w:hideMark/>
          </w:tcPr>
          <w:p w14:paraId="2AF0E9D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748C7A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3E215CD7"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0F37D0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A62EE22"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F3F233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klahoma</w:t>
            </w:r>
          </w:p>
        </w:tc>
        <w:tc>
          <w:tcPr>
            <w:tcW w:w="1300" w:type="dxa"/>
            <w:tcBorders>
              <w:top w:val="single" w:sz="4" w:space="0" w:color="auto"/>
              <w:left w:val="nil"/>
              <w:bottom w:val="single" w:sz="4" w:space="0" w:color="auto"/>
              <w:right w:val="nil"/>
            </w:tcBorders>
            <w:shd w:val="clear" w:color="auto" w:fill="auto"/>
            <w:noWrap/>
            <w:vAlign w:val="center"/>
            <w:hideMark/>
          </w:tcPr>
          <w:p w14:paraId="3435FE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959,353</w:t>
            </w:r>
          </w:p>
        </w:tc>
        <w:tc>
          <w:tcPr>
            <w:tcW w:w="1300" w:type="dxa"/>
            <w:tcBorders>
              <w:top w:val="single" w:sz="4" w:space="0" w:color="auto"/>
              <w:left w:val="nil"/>
              <w:bottom w:val="single" w:sz="4" w:space="0" w:color="auto"/>
              <w:right w:val="nil"/>
            </w:tcBorders>
            <w:shd w:val="clear" w:color="000000" w:fill="D9D9D9"/>
            <w:noWrap/>
            <w:vAlign w:val="center"/>
            <w:hideMark/>
          </w:tcPr>
          <w:p w14:paraId="168066D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w:t>
            </w:r>
          </w:p>
        </w:tc>
        <w:tc>
          <w:tcPr>
            <w:tcW w:w="1300" w:type="dxa"/>
            <w:tcBorders>
              <w:top w:val="single" w:sz="4" w:space="0" w:color="auto"/>
              <w:left w:val="nil"/>
              <w:bottom w:val="single" w:sz="4" w:space="0" w:color="auto"/>
              <w:right w:val="nil"/>
            </w:tcBorders>
            <w:shd w:val="clear" w:color="auto" w:fill="auto"/>
            <w:noWrap/>
            <w:vAlign w:val="center"/>
            <w:hideMark/>
          </w:tcPr>
          <w:p w14:paraId="56F6232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AFF30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80B152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C38640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FB3A10D" w14:textId="77777777" w:rsidTr="00A843C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0567D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regon</w:t>
            </w:r>
          </w:p>
        </w:tc>
        <w:tc>
          <w:tcPr>
            <w:tcW w:w="1300" w:type="dxa"/>
            <w:tcBorders>
              <w:top w:val="single" w:sz="4" w:space="0" w:color="auto"/>
              <w:left w:val="nil"/>
              <w:bottom w:val="single" w:sz="4" w:space="0" w:color="auto"/>
              <w:right w:val="nil"/>
            </w:tcBorders>
            <w:shd w:val="clear" w:color="auto" w:fill="auto"/>
            <w:noWrap/>
            <w:vAlign w:val="center"/>
            <w:hideMark/>
          </w:tcPr>
          <w:p w14:paraId="41070D8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237,256</w:t>
            </w:r>
          </w:p>
        </w:tc>
        <w:tc>
          <w:tcPr>
            <w:tcW w:w="1300" w:type="dxa"/>
            <w:tcBorders>
              <w:top w:val="single" w:sz="4" w:space="0" w:color="auto"/>
              <w:left w:val="nil"/>
              <w:bottom w:val="single" w:sz="4" w:space="0" w:color="auto"/>
              <w:right w:val="nil"/>
            </w:tcBorders>
            <w:shd w:val="clear" w:color="000000" w:fill="D9D9D9"/>
            <w:noWrap/>
            <w:vAlign w:val="center"/>
            <w:hideMark/>
          </w:tcPr>
          <w:p w14:paraId="469E85F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4A85A4E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0414F6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33390E5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EE8AFF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3F0327D8" w14:textId="77777777" w:rsidTr="00C83E0A">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19362F0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Pennsylvania</w:t>
            </w:r>
          </w:p>
        </w:tc>
        <w:tc>
          <w:tcPr>
            <w:tcW w:w="1300" w:type="dxa"/>
            <w:tcBorders>
              <w:top w:val="single" w:sz="4" w:space="0" w:color="auto"/>
              <w:left w:val="nil"/>
              <w:bottom w:val="single" w:sz="4" w:space="0" w:color="auto"/>
              <w:right w:val="nil"/>
            </w:tcBorders>
            <w:shd w:val="clear" w:color="auto" w:fill="auto"/>
            <w:noWrap/>
            <w:vAlign w:val="center"/>
            <w:hideMark/>
          </w:tcPr>
          <w:p w14:paraId="4EB758C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002,700</w:t>
            </w:r>
          </w:p>
        </w:tc>
        <w:tc>
          <w:tcPr>
            <w:tcW w:w="1300" w:type="dxa"/>
            <w:tcBorders>
              <w:top w:val="single" w:sz="4" w:space="0" w:color="auto"/>
              <w:left w:val="nil"/>
              <w:bottom w:val="single" w:sz="4" w:space="0" w:color="auto"/>
              <w:right w:val="nil"/>
            </w:tcBorders>
            <w:shd w:val="clear" w:color="000000" w:fill="D9D9D9"/>
            <w:noWrap/>
            <w:vAlign w:val="center"/>
            <w:hideMark/>
          </w:tcPr>
          <w:p w14:paraId="6AD531A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w:t>
            </w:r>
          </w:p>
        </w:tc>
        <w:tc>
          <w:tcPr>
            <w:tcW w:w="1300" w:type="dxa"/>
            <w:tcBorders>
              <w:top w:val="single" w:sz="4" w:space="0" w:color="auto"/>
              <w:left w:val="nil"/>
              <w:bottom w:val="single" w:sz="4" w:space="0" w:color="auto"/>
              <w:right w:val="nil"/>
            </w:tcBorders>
            <w:shd w:val="clear" w:color="auto" w:fill="auto"/>
            <w:noWrap/>
            <w:vAlign w:val="center"/>
            <w:hideMark/>
          </w:tcPr>
          <w:p w14:paraId="0FDE43A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CD57CC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single" w:sz="4" w:space="0" w:color="auto"/>
              <w:right w:val="nil"/>
            </w:tcBorders>
            <w:shd w:val="clear" w:color="auto" w:fill="auto"/>
            <w:noWrap/>
            <w:vAlign w:val="center"/>
            <w:hideMark/>
          </w:tcPr>
          <w:p w14:paraId="05210A2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5F90546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3BBBC36"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71C724A"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Rhode Island</w:t>
            </w:r>
          </w:p>
        </w:tc>
        <w:tc>
          <w:tcPr>
            <w:tcW w:w="1300" w:type="dxa"/>
            <w:tcBorders>
              <w:top w:val="single" w:sz="4" w:space="0" w:color="auto"/>
              <w:left w:val="nil"/>
              <w:bottom w:val="single" w:sz="4" w:space="0" w:color="auto"/>
              <w:right w:val="nil"/>
            </w:tcBorders>
            <w:shd w:val="clear" w:color="auto" w:fill="auto"/>
            <w:noWrap/>
            <w:vAlign w:val="center"/>
            <w:hideMark/>
          </w:tcPr>
          <w:p w14:paraId="1959858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97,379</w:t>
            </w:r>
          </w:p>
        </w:tc>
        <w:tc>
          <w:tcPr>
            <w:tcW w:w="1300" w:type="dxa"/>
            <w:tcBorders>
              <w:top w:val="single" w:sz="4" w:space="0" w:color="auto"/>
              <w:left w:val="nil"/>
              <w:bottom w:val="single" w:sz="4" w:space="0" w:color="auto"/>
              <w:right w:val="nil"/>
            </w:tcBorders>
            <w:shd w:val="clear" w:color="000000" w:fill="D9D9D9"/>
            <w:noWrap/>
            <w:vAlign w:val="center"/>
            <w:hideMark/>
          </w:tcPr>
          <w:p w14:paraId="1A6393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79124C6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E0B40C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20C0CEEA"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1FCE987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5DED263"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430392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South Carolina</w:t>
            </w:r>
          </w:p>
        </w:tc>
        <w:tc>
          <w:tcPr>
            <w:tcW w:w="1300" w:type="dxa"/>
            <w:tcBorders>
              <w:top w:val="single" w:sz="4" w:space="0" w:color="auto"/>
              <w:left w:val="nil"/>
              <w:bottom w:val="single" w:sz="4" w:space="0" w:color="auto"/>
              <w:right w:val="nil"/>
            </w:tcBorders>
            <w:shd w:val="clear" w:color="auto" w:fill="auto"/>
            <w:noWrap/>
            <w:vAlign w:val="center"/>
            <w:hideMark/>
          </w:tcPr>
          <w:p w14:paraId="290EAA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118,425</w:t>
            </w:r>
          </w:p>
        </w:tc>
        <w:tc>
          <w:tcPr>
            <w:tcW w:w="1300" w:type="dxa"/>
            <w:tcBorders>
              <w:top w:val="single" w:sz="4" w:space="0" w:color="auto"/>
              <w:left w:val="nil"/>
              <w:bottom w:val="single" w:sz="4" w:space="0" w:color="auto"/>
              <w:right w:val="nil"/>
            </w:tcBorders>
            <w:shd w:val="clear" w:color="000000" w:fill="D9D9D9"/>
            <w:noWrap/>
            <w:vAlign w:val="center"/>
            <w:hideMark/>
          </w:tcPr>
          <w:p w14:paraId="32B19AF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w:t>
            </w:r>
          </w:p>
        </w:tc>
        <w:tc>
          <w:tcPr>
            <w:tcW w:w="1300" w:type="dxa"/>
            <w:tcBorders>
              <w:top w:val="single" w:sz="4" w:space="0" w:color="auto"/>
              <w:left w:val="nil"/>
              <w:bottom w:val="single" w:sz="4" w:space="0" w:color="auto"/>
              <w:right w:val="nil"/>
            </w:tcBorders>
            <w:shd w:val="clear" w:color="auto" w:fill="auto"/>
            <w:noWrap/>
            <w:vAlign w:val="center"/>
            <w:hideMark/>
          </w:tcPr>
          <w:p w14:paraId="6292FB5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C09A2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6E7E0A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8A24F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BBDC19C" w14:textId="77777777" w:rsidTr="002A49FD">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4039F888"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South Dakota</w:t>
            </w:r>
          </w:p>
        </w:tc>
        <w:tc>
          <w:tcPr>
            <w:tcW w:w="1300" w:type="dxa"/>
            <w:tcBorders>
              <w:top w:val="single" w:sz="4" w:space="0" w:color="auto"/>
              <w:left w:val="nil"/>
              <w:bottom w:val="single" w:sz="4" w:space="0" w:color="auto"/>
              <w:right w:val="nil"/>
            </w:tcBorders>
            <w:shd w:val="clear" w:color="auto" w:fill="auto"/>
            <w:noWrap/>
            <w:vAlign w:val="center"/>
            <w:hideMark/>
          </w:tcPr>
          <w:p w14:paraId="0B0047B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86,667</w:t>
            </w:r>
          </w:p>
        </w:tc>
        <w:tc>
          <w:tcPr>
            <w:tcW w:w="1300" w:type="dxa"/>
            <w:tcBorders>
              <w:top w:val="single" w:sz="4" w:space="0" w:color="auto"/>
              <w:left w:val="nil"/>
              <w:bottom w:val="single" w:sz="4" w:space="0" w:color="auto"/>
              <w:right w:val="nil"/>
            </w:tcBorders>
            <w:shd w:val="clear" w:color="000000" w:fill="D9D9D9"/>
            <w:noWrap/>
            <w:vAlign w:val="center"/>
            <w:hideMark/>
          </w:tcPr>
          <w:p w14:paraId="24CBBD7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single" w:sz="4" w:space="0" w:color="auto"/>
              <w:right w:val="nil"/>
            </w:tcBorders>
            <w:shd w:val="clear" w:color="auto" w:fill="auto"/>
            <w:noWrap/>
            <w:vAlign w:val="center"/>
            <w:hideMark/>
          </w:tcPr>
          <w:p w14:paraId="3730B9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633CD49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single" w:sz="4" w:space="0" w:color="auto"/>
              <w:right w:val="nil"/>
            </w:tcBorders>
            <w:shd w:val="clear" w:color="auto" w:fill="auto"/>
            <w:noWrap/>
            <w:vAlign w:val="center"/>
            <w:hideMark/>
          </w:tcPr>
          <w:p w14:paraId="2FB50F4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50190A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8E4BE02"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9B96C6A"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Tennessee</w:t>
            </w:r>
          </w:p>
        </w:tc>
        <w:tc>
          <w:tcPr>
            <w:tcW w:w="1300" w:type="dxa"/>
            <w:tcBorders>
              <w:top w:val="single" w:sz="4" w:space="0" w:color="auto"/>
              <w:left w:val="nil"/>
              <w:bottom w:val="single" w:sz="4" w:space="0" w:color="auto"/>
              <w:right w:val="nil"/>
            </w:tcBorders>
            <w:shd w:val="clear" w:color="auto" w:fill="auto"/>
            <w:noWrap/>
            <w:vAlign w:val="center"/>
            <w:hideMark/>
          </w:tcPr>
          <w:p w14:paraId="09810A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910,840</w:t>
            </w:r>
          </w:p>
        </w:tc>
        <w:tc>
          <w:tcPr>
            <w:tcW w:w="1300" w:type="dxa"/>
            <w:tcBorders>
              <w:top w:val="single" w:sz="4" w:space="0" w:color="auto"/>
              <w:left w:val="nil"/>
              <w:bottom w:val="single" w:sz="4" w:space="0" w:color="auto"/>
              <w:right w:val="nil"/>
            </w:tcBorders>
            <w:shd w:val="clear" w:color="000000" w:fill="D9D9D9"/>
            <w:noWrap/>
            <w:vAlign w:val="center"/>
            <w:hideMark/>
          </w:tcPr>
          <w:p w14:paraId="367620F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6CDB858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C9DCE0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CF4C6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57FF4F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5CA0D36"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3A5A214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Texas</w:t>
            </w:r>
          </w:p>
        </w:tc>
        <w:tc>
          <w:tcPr>
            <w:tcW w:w="1300" w:type="dxa"/>
            <w:tcBorders>
              <w:top w:val="single" w:sz="4" w:space="0" w:color="auto"/>
              <w:left w:val="nil"/>
              <w:bottom w:val="single" w:sz="4" w:space="0" w:color="auto"/>
              <w:right w:val="nil"/>
            </w:tcBorders>
            <w:shd w:val="clear" w:color="auto" w:fill="auto"/>
            <w:noWrap/>
            <w:vAlign w:val="center"/>
            <w:hideMark/>
          </w:tcPr>
          <w:p w14:paraId="2EBA7BE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145,505</w:t>
            </w:r>
          </w:p>
        </w:tc>
        <w:tc>
          <w:tcPr>
            <w:tcW w:w="1300" w:type="dxa"/>
            <w:tcBorders>
              <w:top w:val="single" w:sz="4" w:space="0" w:color="auto"/>
              <w:left w:val="nil"/>
              <w:bottom w:val="single" w:sz="4" w:space="0" w:color="auto"/>
              <w:right w:val="nil"/>
            </w:tcBorders>
            <w:shd w:val="clear" w:color="000000" w:fill="D9D9D9"/>
            <w:noWrap/>
            <w:vAlign w:val="center"/>
            <w:hideMark/>
          </w:tcPr>
          <w:p w14:paraId="432F22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8</w:t>
            </w:r>
          </w:p>
        </w:tc>
        <w:tc>
          <w:tcPr>
            <w:tcW w:w="1300" w:type="dxa"/>
            <w:tcBorders>
              <w:top w:val="single" w:sz="4" w:space="0" w:color="auto"/>
              <w:left w:val="nil"/>
              <w:bottom w:val="single" w:sz="4" w:space="0" w:color="auto"/>
              <w:right w:val="nil"/>
            </w:tcBorders>
            <w:shd w:val="clear" w:color="auto" w:fill="auto"/>
            <w:noWrap/>
            <w:vAlign w:val="center"/>
            <w:hideMark/>
          </w:tcPr>
          <w:p w14:paraId="024113D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5A1FF5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2CE3C6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CEEF21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AA345B9"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2369AB9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Utah</w:t>
            </w:r>
          </w:p>
        </w:tc>
        <w:tc>
          <w:tcPr>
            <w:tcW w:w="1300" w:type="dxa"/>
            <w:tcBorders>
              <w:top w:val="single" w:sz="4" w:space="0" w:color="auto"/>
              <w:left w:val="nil"/>
              <w:bottom w:val="single" w:sz="4" w:space="0" w:color="auto"/>
              <w:right w:val="nil"/>
            </w:tcBorders>
            <w:shd w:val="clear" w:color="auto" w:fill="auto"/>
            <w:noWrap/>
            <w:vAlign w:val="center"/>
            <w:hideMark/>
          </w:tcPr>
          <w:p w14:paraId="27E83A3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271,616</w:t>
            </w:r>
          </w:p>
        </w:tc>
        <w:tc>
          <w:tcPr>
            <w:tcW w:w="1300" w:type="dxa"/>
            <w:tcBorders>
              <w:top w:val="single" w:sz="4" w:space="0" w:color="auto"/>
              <w:left w:val="nil"/>
              <w:bottom w:val="single" w:sz="4" w:space="0" w:color="auto"/>
              <w:right w:val="nil"/>
            </w:tcBorders>
            <w:shd w:val="clear" w:color="000000" w:fill="D9D9D9"/>
            <w:noWrap/>
            <w:vAlign w:val="center"/>
            <w:hideMark/>
          </w:tcPr>
          <w:p w14:paraId="130EF81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050AAE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1BA29C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DE09A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CA4000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1BDE6A14" w14:textId="77777777" w:rsidTr="0017605F">
        <w:trPr>
          <w:jc w:val="center"/>
        </w:trPr>
        <w:tc>
          <w:tcPr>
            <w:tcW w:w="1690" w:type="dxa"/>
            <w:tcBorders>
              <w:top w:val="single" w:sz="4" w:space="0" w:color="auto"/>
              <w:left w:val="nil"/>
              <w:bottom w:val="nil"/>
              <w:right w:val="nil"/>
            </w:tcBorders>
            <w:shd w:val="clear" w:color="auto" w:fill="auto"/>
            <w:noWrap/>
            <w:vAlign w:val="center"/>
            <w:hideMark/>
          </w:tcPr>
          <w:p w14:paraId="24B690D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Vermont</w:t>
            </w:r>
          </w:p>
        </w:tc>
        <w:tc>
          <w:tcPr>
            <w:tcW w:w="1300" w:type="dxa"/>
            <w:tcBorders>
              <w:top w:val="single" w:sz="4" w:space="0" w:color="auto"/>
              <w:left w:val="nil"/>
              <w:bottom w:val="nil"/>
              <w:right w:val="nil"/>
            </w:tcBorders>
            <w:shd w:val="clear" w:color="auto" w:fill="auto"/>
            <w:noWrap/>
            <w:vAlign w:val="center"/>
            <w:hideMark/>
          </w:tcPr>
          <w:p w14:paraId="0AE0532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43,077</w:t>
            </w:r>
          </w:p>
        </w:tc>
        <w:tc>
          <w:tcPr>
            <w:tcW w:w="1300" w:type="dxa"/>
            <w:tcBorders>
              <w:top w:val="single" w:sz="4" w:space="0" w:color="auto"/>
              <w:left w:val="nil"/>
              <w:bottom w:val="nil"/>
              <w:right w:val="nil"/>
            </w:tcBorders>
            <w:shd w:val="clear" w:color="000000" w:fill="D9D9D9"/>
            <w:noWrap/>
            <w:vAlign w:val="center"/>
            <w:hideMark/>
          </w:tcPr>
          <w:p w14:paraId="5AE252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nil"/>
              <w:right w:val="nil"/>
            </w:tcBorders>
            <w:shd w:val="clear" w:color="auto" w:fill="auto"/>
            <w:noWrap/>
            <w:vAlign w:val="center"/>
            <w:hideMark/>
          </w:tcPr>
          <w:p w14:paraId="377B9BED" w14:textId="6777EEFD"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nil"/>
              <w:right w:val="nil"/>
            </w:tcBorders>
            <w:shd w:val="clear" w:color="000000" w:fill="D9D9D9"/>
            <w:noWrap/>
            <w:vAlign w:val="center"/>
            <w:hideMark/>
          </w:tcPr>
          <w:p w14:paraId="1C19B20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nil"/>
              <w:right w:val="nil"/>
            </w:tcBorders>
            <w:shd w:val="clear" w:color="auto" w:fill="auto"/>
            <w:noWrap/>
            <w:vAlign w:val="center"/>
            <w:hideMark/>
          </w:tcPr>
          <w:p w14:paraId="20CFBC1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nil"/>
              <w:right w:val="nil"/>
            </w:tcBorders>
            <w:shd w:val="clear" w:color="000000" w:fill="D9D9D9"/>
            <w:noWrap/>
            <w:vAlign w:val="center"/>
            <w:hideMark/>
          </w:tcPr>
          <w:p w14:paraId="5C6EA5E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C95F2DA" w14:textId="77777777" w:rsidTr="00FE630D">
        <w:trPr>
          <w:jc w:val="center"/>
        </w:trPr>
        <w:tc>
          <w:tcPr>
            <w:tcW w:w="1690" w:type="dxa"/>
            <w:tcBorders>
              <w:top w:val="nil"/>
              <w:left w:val="nil"/>
              <w:bottom w:val="nil"/>
              <w:right w:val="nil"/>
            </w:tcBorders>
            <w:shd w:val="clear" w:color="auto" w:fill="auto"/>
            <w:noWrap/>
            <w:vAlign w:val="center"/>
            <w:hideMark/>
          </w:tcPr>
          <w:p w14:paraId="3E9843B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Virginia</w:t>
            </w:r>
          </w:p>
        </w:tc>
        <w:tc>
          <w:tcPr>
            <w:tcW w:w="1300" w:type="dxa"/>
            <w:tcBorders>
              <w:top w:val="nil"/>
              <w:left w:val="nil"/>
              <w:bottom w:val="nil"/>
              <w:right w:val="nil"/>
            </w:tcBorders>
            <w:shd w:val="clear" w:color="auto" w:fill="auto"/>
            <w:noWrap/>
            <w:vAlign w:val="center"/>
            <w:hideMark/>
          </w:tcPr>
          <w:p w14:paraId="726B14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631,393</w:t>
            </w:r>
          </w:p>
        </w:tc>
        <w:tc>
          <w:tcPr>
            <w:tcW w:w="1300" w:type="dxa"/>
            <w:tcBorders>
              <w:top w:val="nil"/>
              <w:left w:val="nil"/>
              <w:bottom w:val="nil"/>
              <w:right w:val="nil"/>
            </w:tcBorders>
            <w:shd w:val="clear" w:color="000000" w:fill="D9D9D9"/>
            <w:noWrap/>
            <w:vAlign w:val="center"/>
            <w:hideMark/>
          </w:tcPr>
          <w:p w14:paraId="110AF6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1</w:t>
            </w:r>
          </w:p>
        </w:tc>
        <w:tc>
          <w:tcPr>
            <w:tcW w:w="1300" w:type="dxa"/>
            <w:tcBorders>
              <w:top w:val="nil"/>
              <w:left w:val="nil"/>
              <w:bottom w:val="nil"/>
              <w:right w:val="nil"/>
            </w:tcBorders>
            <w:shd w:val="clear" w:color="auto" w:fill="auto"/>
            <w:noWrap/>
            <w:vAlign w:val="center"/>
            <w:hideMark/>
          </w:tcPr>
          <w:p w14:paraId="6C935B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nil"/>
              <w:left w:val="nil"/>
              <w:bottom w:val="nil"/>
              <w:right w:val="nil"/>
            </w:tcBorders>
            <w:shd w:val="clear" w:color="000000" w:fill="D9D9D9"/>
            <w:noWrap/>
            <w:vAlign w:val="center"/>
            <w:hideMark/>
          </w:tcPr>
          <w:p w14:paraId="6C3AF17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nil"/>
              <w:right w:val="nil"/>
            </w:tcBorders>
            <w:shd w:val="clear" w:color="auto" w:fill="auto"/>
            <w:noWrap/>
            <w:vAlign w:val="center"/>
            <w:hideMark/>
          </w:tcPr>
          <w:p w14:paraId="2C4F00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nil"/>
              <w:right w:val="nil"/>
            </w:tcBorders>
            <w:shd w:val="clear" w:color="000000" w:fill="D9D9D9"/>
            <w:noWrap/>
            <w:vAlign w:val="center"/>
            <w:hideMark/>
          </w:tcPr>
          <w:p w14:paraId="6DC2FDF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180C2F8" w14:textId="77777777" w:rsidTr="00822044">
        <w:trPr>
          <w:jc w:val="center"/>
        </w:trPr>
        <w:tc>
          <w:tcPr>
            <w:tcW w:w="1690" w:type="dxa"/>
            <w:tcBorders>
              <w:top w:val="nil"/>
              <w:left w:val="nil"/>
              <w:bottom w:val="single" w:sz="4" w:space="0" w:color="auto"/>
              <w:right w:val="nil"/>
            </w:tcBorders>
            <w:shd w:val="clear" w:color="auto" w:fill="auto"/>
            <w:noWrap/>
            <w:vAlign w:val="center"/>
            <w:hideMark/>
          </w:tcPr>
          <w:p w14:paraId="4F92746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ashington</w:t>
            </w:r>
          </w:p>
        </w:tc>
        <w:tc>
          <w:tcPr>
            <w:tcW w:w="1300" w:type="dxa"/>
            <w:tcBorders>
              <w:top w:val="nil"/>
              <w:left w:val="nil"/>
              <w:bottom w:val="single" w:sz="4" w:space="0" w:color="auto"/>
              <w:right w:val="nil"/>
            </w:tcBorders>
            <w:shd w:val="clear" w:color="auto" w:fill="auto"/>
            <w:noWrap/>
            <w:vAlign w:val="center"/>
            <w:hideMark/>
          </w:tcPr>
          <w:p w14:paraId="408974B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705,281</w:t>
            </w:r>
          </w:p>
        </w:tc>
        <w:tc>
          <w:tcPr>
            <w:tcW w:w="1300" w:type="dxa"/>
            <w:tcBorders>
              <w:top w:val="nil"/>
              <w:left w:val="nil"/>
              <w:bottom w:val="single" w:sz="4" w:space="0" w:color="auto"/>
              <w:right w:val="nil"/>
            </w:tcBorders>
            <w:shd w:val="clear" w:color="000000" w:fill="D9D9D9"/>
            <w:noWrap/>
            <w:vAlign w:val="center"/>
            <w:hideMark/>
          </w:tcPr>
          <w:p w14:paraId="744F07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w:t>
            </w:r>
          </w:p>
        </w:tc>
        <w:tc>
          <w:tcPr>
            <w:tcW w:w="1300" w:type="dxa"/>
            <w:tcBorders>
              <w:top w:val="nil"/>
              <w:left w:val="nil"/>
              <w:bottom w:val="single" w:sz="4" w:space="0" w:color="auto"/>
              <w:right w:val="nil"/>
            </w:tcBorders>
            <w:shd w:val="clear" w:color="auto" w:fill="auto"/>
            <w:noWrap/>
            <w:vAlign w:val="center"/>
            <w:hideMark/>
          </w:tcPr>
          <w:p w14:paraId="16F0674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1FB676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single" w:sz="4" w:space="0" w:color="auto"/>
              <w:right w:val="nil"/>
            </w:tcBorders>
            <w:shd w:val="clear" w:color="auto" w:fill="auto"/>
            <w:noWrap/>
            <w:vAlign w:val="center"/>
            <w:hideMark/>
          </w:tcPr>
          <w:p w14:paraId="35FBE4D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1B86E80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24F6EAD"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3C456D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West Virginia</w:t>
            </w:r>
          </w:p>
        </w:tc>
        <w:tc>
          <w:tcPr>
            <w:tcW w:w="1300" w:type="dxa"/>
            <w:tcBorders>
              <w:top w:val="single" w:sz="4" w:space="0" w:color="auto"/>
              <w:left w:val="nil"/>
              <w:bottom w:val="single" w:sz="4" w:space="0" w:color="auto"/>
              <w:right w:val="nil"/>
            </w:tcBorders>
            <w:shd w:val="clear" w:color="auto" w:fill="auto"/>
            <w:noWrap/>
            <w:vAlign w:val="center"/>
            <w:hideMark/>
          </w:tcPr>
          <w:p w14:paraId="7E438F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93,716</w:t>
            </w:r>
          </w:p>
        </w:tc>
        <w:tc>
          <w:tcPr>
            <w:tcW w:w="1300" w:type="dxa"/>
            <w:tcBorders>
              <w:top w:val="single" w:sz="4" w:space="0" w:color="auto"/>
              <w:left w:val="nil"/>
              <w:bottom w:val="single" w:sz="4" w:space="0" w:color="auto"/>
              <w:right w:val="nil"/>
            </w:tcBorders>
            <w:shd w:val="clear" w:color="000000" w:fill="D9D9D9"/>
            <w:noWrap/>
            <w:vAlign w:val="center"/>
            <w:hideMark/>
          </w:tcPr>
          <w:p w14:paraId="00D1F5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11C7DF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D6011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1BF4178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E36405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2616556" w14:textId="77777777" w:rsidTr="00AB194E">
        <w:trPr>
          <w:jc w:val="center"/>
        </w:trPr>
        <w:tc>
          <w:tcPr>
            <w:tcW w:w="1690" w:type="dxa"/>
            <w:tcBorders>
              <w:top w:val="single" w:sz="4" w:space="0" w:color="auto"/>
              <w:left w:val="nil"/>
              <w:right w:val="nil"/>
            </w:tcBorders>
            <w:shd w:val="clear" w:color="auto" w:fill="auto"/>
            <w:noWrap/>
            <w:vAlign w:val="center"/>
            <w:hideMark/>
          </w:tcPr>
          <w:p w14:paraId="3C559C51"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isconsin</w:t>
            </w:r>
          </w:p>
        </w:tc>
        <w:tc>
          <w:tcPr>
            <w:tcW w:w="1300" w:type="dxa"/>
            <w:tcBorders>
              <w:top w:val="single" w:sz="4" w:space="0" w:color="auto"/>
              <w:left w:val="nil"/>
              <w:right w:val="nil"/>
            </w:tcBorders>
            <w:shd w:val="clear" w:color="auto" w:fill="auto"/>
            <w:noWrap/>
            <w:vAlign w:val="center"/>
            <w:hideMark/>
          </w:tcPr>
          <w:p w14:paraId="3B5AB57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893,718</w:t>
            </w:r>
          </w:p>
        </w:tc>
        <w:tc>
          <w:tcPr>
            <w:tcW w:w="1300" w:type="dxa"/>
            <w:tcBorders>
              <w:top w:val="single" w:sz="4" w:space="0" w:color="auto"/>
              <w:left w:val="nil"/>
              <w:right w:val="nil"/>
            </w:tcBorders>
            <w:shd w:val="clear" w:color="000000" w:fill="D9D9D9"/>
            <w:noWrap/>
            <w:vAlign w:val="center"/>
            <w:hideMark/>
          </w:tcPr>
          <w:p w14:paraId="21F1094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right w:val="nil"/>
            </w:tcBorders>
            <w:shd w:val="clear" w:color="auto" w:fill="auto"/>
            <w:noWrap/>
            <w:vAlign w:val="center"/>
            <w:hideMark/>
          </w:tcPr>
          <w:p w14:paraId="36FE8BB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right w:val="nil"/>
            </w:tcBorders>
            <w:shd w:val="clear" w:color="000000" w:fill="D9D9D9"/>
            <w:noWrap/>
            <w:vAlign w:val="center"/>
            <w:hideMark/>
          </w:tcPr>
          <w:p w14:paraId="5E43B769" w14:textId="6143DFD2" w:rsidR="00FE630D" w:rsidRPr="00FE630D" w:rsidRDefault="002E448D" w:rsidP="00FE630D">
            <w:pPr>
              <w:widowControl/>
              <w:spacing w:before="0"/>
              <w:ind w:firstLine="0"/>
              <w:jc w:val="center"/>
              <w:rPr>
                <w:color w:val="000000"/>
                <w:sz w:val="16"/>
                <w:szCs w:val="16"/>
              </w:rPr>
            </w:pPr>
            <w:r>
              <w:rPr>
                <w:color w:val="000000"/>
                <w:sz w:val="16"/>
                <w:szCs w:val="16"/>
              </w:rPr>
              <w:t>SPLIT</w:t>
            </w:r>
          </w:p>
        </w:tc>
        <w:tc>
          <w:tcPr>
            <w:tcW w:w="1300" w:type="dxa"/>
            <w:tcBorders>
              <w:top w:val="single" w:sz="4" w:space="0" w:color="auto"/>
              <w:left w:val="nil"/>
              <w:right w:val="nil"/>
            </w:tcBorders>
            <w:shd w:val="clear" w:color="auto" w:fill="auto"/>
            <w:noWrap/>
            <w:vAlign w:val="center"/>
            <w:hideMark/>
          </w:tcPr>
          <w:p w14:paraId="66E02A9B"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right w:val="nil"/>
            </w:tcBorders>
            <w:shd w:val="clear" w:color="000000" w:fill="D9D9D9"/>
            <w:noWrap/>
            <w:vAlign w:val="center"/>
            <w:hideMark/>
          </w:tcPr>
          <w:p w14:paraId="40CF78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D0BDE9B" w14:textId="77777777" w:rsidTr="00AB194E">
        <w:trPr>
          <w:jc w:val="center"/>
        </w:trPr>
        <w:tc>
          <w:tcPr>
            <w:tcW w:w="1690" w:type="dxa"/>
            <w:tcBorders>
              <w:top w:val="nil"/>
              <w:left w:val="nil"/>
              <w:bottom w:val="thickThinSmallGap" w:sz="24" w:space="0" w:color="auto"/>
              <w:right w:val="nil"/>
            </w:tcBorders>
            <w:shd w:val="clear" w:color="auto" w:fill="auto"/>
            <w:noWrap/>
            <w:vAlign w:val="center"/>
            <w:hideMark/>
          </w:tcPr>
          <w:p w14:paraId="1D7995DF"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yoming</w:t>
            </w:r>
          </w:p>
        </w:tc>
        <w:tc>
          <w:tcPr>
            <w:tcW w:w="1300" w:type="dxa"/>
            <w:tcBorders>
              <w:top w:val="nil"/>
              <w:left w:val="nil"/>
              <w:bottom w:val="thickThinSmallGap" w:sz="24" w:space="0" w:color="auto"/>
              <w:right w:val="nil"/>
            </w:tcBorders>
            <w:shd w:val="clear" w:color="auto" w:fill="auto"/>
            <w:noWrap/>
            <w:vAlign w:val="center"/>
            <w:hideMark/>
          </w:tcPr>
          <w:p w14:paraId="5C7748C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6,851</w:t>
            </w:r>
          </w:p>
        </w:tc>
        <w:tc>
          <w:tcPr>
            <w:tcW w:w="1300" w:type="dxa"/>
            <w:tcBorders>
              <w:top w:val="nil"/>
              <w:left w:val="nil"/>
              <w:bottom w:val="thickThinSmallGap" w:sz="24" w:space="0" w:color="auto"/>
              <w:right w:val="nil"/>
            </w:tcBorders>
            <w:shd w:val="clear" w:color="000000" w:fill="D9D9D9"/>
            <w:noWrap/>
            <w:vAlign w:val="center"/>
            <w:hideMark/>
          </w:tcPr>
          <w:p w14:paraId="672FE00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nil"/>
              <w:left w:val="nil"/>
              <w:bottom w:val="thickThinSmallGap" w:sz="24" w:space="0" w:color="auto"/>
              <w:right w:val="nil"/>
            </w:tcBorders>
            <w:shd w:val="clear" w:color="auto" w:fill="auto"/>
            <w:noWrap/>
            <w:vAlign w:val="center"/>
            <w:hideMark/>
          </w:tcPr>
          <w:p w14:paraId="32B2F976" w14:textId="6E019352"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nil"/>
              <w:left w:val="nil"/>
              <w:bottom w:val="thickThinSmallGap" w:sz="24" w:space="0" w:color="auto"/>
              <w:right w:val="nil"/>
            </w:tcBorders>
            <w:shd w:val="clear" w:color="000000" w:fill="D9D9D9"/>
            <w:noWrap/>
            <w:vAlign w:val="center"/>
            <w:hideMark/>
          </w:tcPr>
          <w:p w14:paraId="1718FA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nil"/>
              <w:left w:val="nil"/>
              <w:bottom w:val="thickThinSmallGap" w:sz="24" w:space="0" w:color="auto"/>
              <w:right w:val="nil"/>
            </w:tcBorders>
            <w:shd w:val="clear" w:color="auto" w:fill="auto"/>
            <w:noWrap/>
            <w:vAlign w:val="center"/>
            <w:hideMark/>
          </w:tcPr>
          <w:p w14:paraId="3442C0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thickThinSmallGap" w:sz="24" w:space="0" w:color="auto"/>
              <w:right w:val="nil"/>
            </w:tcBorders>
            <w:shd w:val="clear" w:color="000000" w:fill="D9D9D9"/>
            <w:noWrap/>
            <w:vAlign w:val="center"/>
            <w:hideMark/>
          </w:tcPr>
          <w:p w14:paraId="7FDFF01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bl>
    <w:p w14:paraId="1A2E6FCC" w14:textId="1A580CE4" w:rsidR="00FE630D" w:rsidRDefault="005D6219" w:rsidP="00FE630D">
      <w:pPr>
        <w:ind w:firstLine="0"/>
      </w:pPr>
      <w:r>
        <w:t>Note: States we identify as meeting the conditions for the potential enactment of a gerrymander are</w:t>
      </w:r>
      <w:r w:rsidR="000A7715">
        <w:t xml:space="preserve"> highlighted.</w:t>
      </w:r>
      <w:r w:rsidR="004C0BF0">
        <w:t xml:space="preserve"> L=</w:t>
      </w:r>
      <w:r w:rsidR="00F320B7">
        <w:t>Legislature</w:t>
      </w:r>
      <w:r w:rsidR="004C0BF0">
        <w:t xml:space="preserve">, C=Commission, </w:t>
      </w:r>
      <w:r w:rsidR="00511694">
        <w:t>C(P)=Political Commission, C(L)=Commission with Legislative Backup</w:t>
      </w:r>
      <w:r w:rsidR="00F320B7">
        <w:t>, -=One district.</w:t>
      </w:r>
    </w:p>
    <w:p w14:paraId="1ABE51E7" w14:textId="77777777" w:rsidR="000A7715" w:rsidRPr="00FE630D" w:rsidRDefault="000A7715" w:rsidP="00FE630D">
      <w:pPr>
        <w:ind w:firstLine="0"/>
      </w:pPr>
    </w:p>
    <w:p w14:paraId="7EC014D7" w14:textId="2088EA7A" w:rsidR="00F15806" w:rsidRDefault="00BD424B" w:rsidP="00A165DC">
      <w:r>
        <w:t xml:space="preserve">We identify </w:t>
      </w:r>
      <w:r w:rsidR="00EA3A3C">
        <w:t>2</w:t>
      </w:r>
      <w:r w:rsidR="00AB194E">
        <w:t>8</w:t>
      </w:r>
      <w:r>
        <w:t xml:space="preserve"> states that meet the conditions for enacting a partisan gerrymander</w:t>
      </w:r>
      <w:r w:rsidR="00E71207">
        <w:t xml:space="preserve"> (see </w:t>
      </w:r>
      <w:r w:rsidR="00E71207">
        <w:fldChar w:fldCharType="begin"/>
      </w:r>
      <w:r w:rsidR="00E71207">
        <w:instrText xml:space="preserve"> REF _Ref119491889 \h </w:instrText>
      </w:r>
      <w:r w:rsidR="00E71207">
        <w:fldChar w:fldCharType="separate"/>
      </w:r>
      <w:r w:rsidR="001E5B09">
        <w:t xml:space="preserve">Table </w:t>
      </w:r>
      <w:r w:rsidR="001E5B09">
        <w:rPr>
          <w:noProof/>
        </w:rPr>
        <w:t>1</w:t>
      </w:r>
      <w:r w:rsidR="00E71207">
        <w:fldChar w:fldCharType="end"/>
      </w:r>
      <w:r w:rsidR="00E71207">
        <w:t>)</w:t>
      </w:r>
      <w:r>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412D2B2" w14:textId="1010B81B" w:rsidR="00BD424B" w:rsidRDefault="00222536" w:rsidP="00A165DC">
      <w:r>
        <w:t>What we see is tha</w:t>
      </w:r>
      <w:r w:rsidR="00782CFC">
        <w:t xml:space="preserve">t the Democrats controlled just </w:t>
      </w:r>
      <w:r w:rsidR="00AD23D9">
        <w:t>eight</w:t>
      </w:r>
      <w:r w:rsidR="00782CFC">
        <w:t xml:space="preserve"> of these states</w:t>
      </w:r>
      <w:r w:rsidR="00AC5438">
        <w:t xml:space="preserve">. In those </w:t>
      </w:r>
      <w:r w:rsidR="00A542A3">
        <w:t>seven</w:t>
      </w:r>
      <w:r w:rsidR="00AC5438">
        <w:t xml:space="preserve"> states, there is a total of </w:t>
      </w:r>
      <w:r w:rsidR="00AD23D9">
        <w:t>75</w:t>
      </w:r>
      <w:r w:rsidR="00AC5438">
        <w:t xml:space="preserve"> districts. Republicans had control in the other </w:t>
      </w:r>
      <w:r w:rsidR="00BB0977">
        <w:t>1</w:t>
      </w:r>
      <w:r w:rsidR="00F21C7A">
        <w:t>9</w:t>
      </w:r>
      <w:r w:rsidR="00BB0977">
        <w:t xml:space="preserve"> states. Here, there are </w:t>
      </w:r>
      <w:r w:rsidR="00F21C7A">
        <w:t>1</w:t>
      </w:r>
      <w:r w:rsidR="00B3141D">
        <w:t>89</w:t>
      </w:r>
      <w:r w:rsidR="00BB0977">
        <w:t xml:space="preserve"> districts. So, as in the previous round of redistricting, Republicans had disproportion control in places in which a gerrymander could be enacted.</w:t>
      </w:r>
      <w:r w:rsidR="00D8003D">
        <w:rPr>
          <w:rStyle w:val="FootnoteReference"/>
        </w:rPr>
        <w:footnoteReference w:id="37"/>
      </w:r>
      <w:r w:rsidR="00BB0977">
        <w:t xml:space="preserve"> </w:t>
      </w:r>
    </w:p>
    <w:p w14:paraId="78C1F00D" w14:textId="55D37A89" w:rsidR="00282E09" w:rsidRDefault="00282E09" w:rsidP="00282E09">
      <w:pPr>
        <w:ind w:firstLine="0"/>
      </w:pPr>
    </w:p>
    <w:p w14:paraId="2D10B58F" w14:textId="2BC7D98B" w:rsidR="00282E09" w:rsidRDefault="00282E09" w:rsidP="00282E09">
      <w:pPr>
        <w:pStyle w:val="Caption"/>
      </w:pPr>
      <w:r>
        <w:t xml:space="preserve">Table </w:t>
      </w:r>
      <w:fldSimple w:instr=" SEQ Table \* ARABIC ">
        <w:r w:rsidR="001E5B09">
          <w:rPr>
            <w:noProof/>
          </w:rPr>
          <w:t>2</w:t>
        </w:r>
      </w:fldSimple>
      <w:r>
        <w:t xml:space="preserve"> Party Control over Redistricting in 2010 and 2020</w:t>
      </w:r>
    </w:p>
    <w:tbl>
      <w:tblPr>
        <w:tblW w:w="5000" w:type="pct"/>
        <w:jc w:val="center"/>
        <w:tblLook w:val="04A0" w:firstRow="1" w:lastRow="0" w:firstColumn="1" w:lastColumn="0" w:noHBand="0" w:noVBand="1"/>
      </w:tblPr>
      <w:tblGrid>
        <w:gridCol w:w="1381"/>
        <w:gridCol w:w="1380"/>
        <w:gridCol w:w="1841"/>
        <w:gridCol w:w="1380"/>
        <w:gridCol w:w="1380"/>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282E09" w:rsidRDefault="00282E09" w:rsidP="00282E09">
            <w:pPr>
              <w:widowControl/>
              <w:spacing w:before="0"/>
              <w:ind w:firstLine="0"/>
              <w:jc w:val="left"/>
              <w:rPr>
                <w:color w:val="FF0000"/>
                <w:sz w:val="21"/>
                <w:szCs w:val="21"/>
              </w:rPr>
            </w:pPr>
            <w:r w:rsidRPr="00282E09">
              <w:rPr>
                <w:color w:val="FF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282E09" w:rsidRDefault="00282E09" w:rsidP="00282E09">
            <w:pPr>
              <w:widowControl/>
              <w:spacing w:before="0"/>
              <w:ind w:firstLine="0"/>
              <w:jc w:val="center"/>
              <w:rPr>
                <w:color w:val="FF0000"/>
                <w:sz w:val="21"/>
                <w:szCs w:val="21"/>
              </w:rPr>
            </w:pPr>
            <w:r w:rsidRPr="00282E09">
              <w:rPr>
                <w:color w:val="FF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282E09" w:rsidRDefault="00282E09" w:rsidP="00282E09">
            <w:pPr>
              <w:widowControl/>
              <w:spacing w:before="0"/>
              <w:ind w:firstLine="0"/>
              <w:jc w:val="center"/>
              <w:rPr>
                <w:color w:val="FF0000"/>
                <w:sz w:val="21"/>
                <w:szCs w:val="21"/>
              </w:rPr>
            </w:pPr>
            <w:r w:rsidRPr="00282E09">
              <w:rPr>
                <w:color w:val="FF0000"/>
                <w:sz w:val="21"/>
                <w:szCs w:val="21"/>
              </w:rPr>
              <w:t>Split/</w:t>
            </w:r>
            <w:r w:rsidR="00845E9E" w:rsidRPr="00282E09">
              <w:rPr>
                <w:color w:val="FF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282E09" w:rsidRDefault="00282E09" w:rsidP="00282E09">
            <w:pPr>
              <w:widowControl/>
              <w:spacing w:before="0"/>
              <w:ind w:firstLine="0"/>
              <w:jc w:val="center"/>
              <w:rPr>
                <w:color w:val="FF0000"/>
                <w:sz w:val="21"/>
                <w:szCs w:val="21"/>
              </w:rPr>
            </w:pPr>
            <w:r w:rsidRPr="00282E09">
              <w:rPr>
                <w:color w:val="FF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282E09" w:rsidRDefault="00282E09" w:rsidP="00282E09">
            <w:pPr>
              <w:widowControl/>
              <w:spacing w:before="0"/>
              <w:ind w:firstLine="0"/>
              <w:jc w:val="center"/>
              <w:rPr>
                <w:color w:val="FF0000"/>
                <w:sz w:val="21"/>
                <w:szCs w:val="21"/>
              </w:rPr>
            </w:pPr>
            <w:r w:rsidRPr="00282E09">
              <w:rPr>
                <w:color w:val="FF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282E09">
            <w:pPr>
              <w:widowControl/>
              <w:spacing w:before="0"/>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18(211)</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282E09">
            <w:pPr>
              <w:widowControl/>
              <w:spacing w:before="0"/>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7341CE68" w:rsidR="00282E09" w:rsidRPr="00282E09" w:rsidRDefault="00282E09" w:rsidP="00282E09">
            <w:pPr>
              <w:widowControl/>
              <w:spacing w:before="0"/>
              <w:ind w:firstLine="0"/>
              <w:jc w:val="center"/>
              <w:rPr>
                <w:color w:val="000000"/>
                <w:sz w:val="21"/>
                <w:szCs w:val="21"/>
              </w:rPr>
            </w:pPr>
            <w:r w:rsidRPr="00282E09">
              <w:rPr>
                <w:color w:val="000000"/>
                <w:sz w:val="21"/>
                <w:szCs w:val="21"/>
              </w:rPr>
              <w:t>1</w:t>
            </w:r>
            <w:r w:rsidR="00AC31FC">
              <w:rPr>
                <w:color w:val="000000"/>
                <w:sz w:val="21"/>
                <w:szCs w:val="21"/>
              </w:rPr>
              <w:t>5</w:t>
            </w:r>
            <w:r w:rsidRPr="00282E09">
              <w:rPr>
                <w:color w:val="000000"/>
                <w:sz w:val="21"/>
                <w:szCs w:val="21"/>
              </w:rPr>
              <w:t>(</w:t>
            </w:r>
            <w:r w:rsidR="00AC31FC">
              <w:rPr>
                <w:color w:val="000000"/>
                <w:sz w:val="21"/>
                <w:szCs w:val="21"/>
              </w:rPr>
              <w:t>16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35D87F3C" w:rsidR="00282E09" w:rsidRPr="00282E09" w:rsidRDefault="00282E09" w:rsidP="00282E09">
            <w:pPr>
              <w:widowControl/>
              <w:spacing w:before="0"/>
              <w:ind w:firstLine="0"/>
              <w:jc w:val="center"/>
              <w:rPr>
                <w:color w:val="000000"/>
                <w:sz w:val="21"/>
                <w:szCs w:val="21"/>
              </w:rPr>
            </w:pPr>
            <w:r w:rsidRPr="00282E09">
              <w:rPr>
                <w:color w:val="000000"/>
                <w:sz w:val="21"/>
                <w:szCs w:val="21"/>
              </w:rPr>
              <w:t>2</w:t>
            </w:r>
            <w:r w:rsidR="001857AE">
              <w:rPr>
                <w:color w:val="000000"/>
                <w:sz w:val="21"/>
                <w:szCs w:val="21"/>
              </w:rPr>
              <w:t>1</w:t>
            </w:r>
            <w:r w:rsidRPr="00282E09">
              <w:rPr>
                <w:color w:val="000000"/>
                <w:sz w:val="21"/>
                <w:szCs w:val="21"/>
              </w:rPr>
              <w:t>(1</w:t>
            </w:r>
            <w:r w:rsidR="001857AE">
              <w:rPr>
                <w:color w:val="000000"/>
                <w:sz w:val="21"/>
                <w:szCs w:val="21"/>
              </w:rPr>
              <w:t>93</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282E09">
            <w:pPr>
              <w:widowControl/>
              <w:spacing w:before="0"/>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1290B60F" w14:textId="373A1096" w:rsidR="00282E09" w:rsidRDefault="00F8388A" w:rsidP="007464AD">
      <w:pPr>
        <w:ind w:firstLine="0"/>
      </w:pPr>
      <w:r>
        <w:t xml:space="preserve">Note: </w:t>
      </w:r>
      <w:r w:rsidR="005279A0">
        <w:t>Totals calculated by determining which institution had control over the process</w:t>
      </w:r>
      <w:r>
        <w:t>.</w:t>
      </w:r>
      <w:r w:rsidR="009A219F">
        <w:t xml:space="preserve"> As with most aspects of redistricting, it gets somewhat complicated when legislatures have supermajorities that </w:t>
      </w:r>
      <w:r w:rsidR="004517D2">
        <w:t>create vetoproof majorities</w:t>
      </w:r>
      <w:r w:rsidR="00CC196B">
        <w:t xml:space="preserve"> (Maryland, Massachusetts)</w:t>
      </w:r>
      <w:r w:rsidR="004517D2">
        <w:t>, or when commissions can be superseded by the Legislature</w:t>
      </w:r>
      <w:r w:rsidR="00CC196B">
        <w:t xml:space="preserve"> (Ohio, New York)</w:t>
      </w:r>
      <w:r w:rsidR="004517D2">
        <w:t>.</w:t>
      </w:r>
    </w:p>
    <w:p w14:paraId="077DBC81" w14:textId="77777777" w:rsidR="00F8388A" w:rsidRPr="00282E09" w:rsidRDefault="00F8388A" w:rsidP="007464AD">
      <w:pPr>
        <w:ind w:firstLine="0"/>
      </w:pPr>
    </w:p>
    <w:p w14:paraId="027EC704" w14:textId="77777777" w:rsidR="001E13E7" w:rsidRDefault="00355C87" w:rsidP="00A165DC">
      <w:r>
        <w:t xml:space="preserve">A simple calculation can be made to help determine the </w:t>
      </w:r>
      <w:r w:rsidR="00F97F45">
        <w:t>independent effect of apportionment and redistricting on the balance of power in the U.S House.</w:t>
      </w:r>
      <w:r w:rsidR="00F97F45">
        <w:rPr>
          <w:rStyle w:val="FootnoteReference"/>
        </w:rPr>
        <w:footnoteReference w:id="38"/>
      </w:r>
      <w:r w:rsidR="00F97F45">
        <w:t xml:space="preserve"> </w:t>
      </w:r>
      <w:r w:rsidR="002626B8">
        <w:t>We can look at how many districts a national candidate would have won under one set of maps</w:t>
      </w:r>
      <w:r w:rsidR="00C82073">
        <w:t xml:space="preserve"> -- </w:t>
      </w:r>
      <w:r w:rsidR="002626B8">
        <w:t>here those that were used in the 2020 election</w:t>
      </w:r>
      <w:r w:rsidR="00C82073">
        <w:t xml:space="preserve"> --</w:t>
      </w:r>
      <w:r w:rsidR="002626B8">
        <w:t xml:space="preserve"> and using those same election results projected into the 2022 districts</w:t>
      </w:r>
      <w:r w:rsidR="00C82073">
        <w:t>, determine the change in district wins.</w:t>
      </w:r>
      <w:r w:rsidR="00EF3145">
        <w:t xml:space="preserve"> </w:t>
      </w:r>
    </w:p>
    <w:p w14:paraId="07C6F644" w14:textId="77777777" w:rsidR="00545A87" w:rsidRDefault="00343D93" w:rsidP="00A165DC">
      <w:r>
        <w:t>First,</w:t>
      </w:r>
      <w:r w:rsidR="00B85A9B">
        <w:t xml:space="preserve"> we must recognize that the </w:t>
      </w:r>
      <w:r w:rsidR="00545A87">
        <w:t xml:space="preserve">total </w:t>
      </w:r>
      <w:r w:rsidR="00B85A9B">
        <w:t xml:space="preserve">number of districts in each state might have been affected by apportionment. </w:t>
      </w:r>
      <w:r w:rsidR="003F10E3">
        <w:t xml:space="preserve">Texas led the country with relative population gain </w:t>
      </w:r>
      <w:r w:rsidR="008C3421">
        <w:t>between 2010 and</w:t>
      </w:r>
      <w:r w:rsidR="00562D15">
        <w:t xml:space="preserve"> 2020</w:t>
      </w:r>
      <w:r w:rsidR="008C3421">
        <w:t xml:space="preserve"> and gained </w:t>
      </w:r>
      <w:r w:rsidR="003F10E3">
        <w:t>two seats i</w:t>
      </w:r>
      <w:r w:rsidR="008C3421">
        <w:t xml:space="preserve">n the House of Representatives. Montana added a second seat, </w:t>
      </w:r>
      <w:r w:rsidR="00C0064E">
        <w:t>and Florida</w:t>
      </w:r>
      <w:r w:rsidR="00664144">
        <w:t>, North Carolina, Oregon,</w:t>
      </w:r>
      <w:r w:rsidR="00C0064E">
        <w:t xml:space="preserve"> and Colorado </w:t>
      </w:r>
      <w:r w:rsidR="00664144">
        <w:t>all</w:t>
      </w:r>
      <w:r w:rsidR="00C0064E">
        <w:t xml:space="preserve"> added another seat. California, New York, </w:t>
      </w:r>
      <w:r w:rsidR="00A02868">
        <w:t>Illinois</w:t>
      </w:r>
      <w:r w:rsidR="00C0064E">
        <w:t xml:space="preserve">, </w:t>
      </w:r>
      <w:r w:rsidR="00A02868">
        <w:t xml:space="preserve">Michigan, Ohio, Pennsylvania, and West Virginia all lost one seat. </w:t>
      </w:r>
    </w:p>
    <w:p w14:paraId="6F9BB929" w14:textId="405D286A" w:rsidR="009A5E1B" w:rsidRDefault="00EF3145" w:rsidP="00A165DC">
      <w:r>
        <w:t xml:space="preserve">Using the </w:t>
      </w:r>
      <w:r w:rsidR="00882CE9">
        <w:t xml:space="preserve">new </w:t>
      </w:r>
      <w:r>
        <w:t>district lines from 2020, Donald Trump would have carried 2</w:t>
      </w:r>
      <w:r w:rsidR="00D04F21">
        <w:t>10</w:t>
      </w:r>
      <w:r>
        <w:t xml:space="preserve"> districts and Joe Biden would have carried th</w:t>
      </w:r>
      <w:r w:rsidR="00545A87">
        <w:t>e</w:t>
      </w:r>
      <w:r>
        <w:t xml:space="preserve"> other </w:t>
      </w:r>
      <w:r w:rsidR="00843177">
        <w:t>225</w:t>
      </w:r>
      <w:r>
        <w:t>.</w:t>
      </w:r>
      <w:r w:rsidR="00953962">
        <w:t xml:space="preserve"> Under the new district lines, which includes </w:t>
      </w:r>
      <w:r w:rsidR="007B7624">
        <w:t xml:space="preserve">the </w:t>
      </w:r>
      <w:r w:rsidR="00953962">
        <w:t>apportionment changes</w:t>
      </w:r>
      <w:r w:rsidR="007B7624">
        <w:t xml:space="preserve"> above</w:t>
      </w:r>
      <w:r w:rsidR="00953962">
        <w:t>, Trump would have carried 20</w:t>
      </w:r>
      <w:r w:rsidR="005B7AEF">
        <w:t>9</w:t>
      </w:r>
      <w:r w:rsidR="00953962">
        <w:t xml:space="preserve"> and Biden </w:t>
      </w:r>
      <w:r w:rsidR="00033545">
        <w:t>22</w:t>
      </w:r>
      <w:r w:rsidR="00A80E54">
        <w:t>6</w:t>
      </w:r>
      <w:r w:rsidR="00953962">
        <w:t>.</w:t>
      </w:r>
      <w:r w:rsidR="00CA5357">
        <w:t xml:space="preserve"> </w:t>
      </w:r>
      <w:r w:rsidR="00F171DD">
        <w:t>O</w:t>
      </w:r>
      <w:r w:rsidR="00CA5357">
        <w:t xml:space="preserve">nly </w:t>
      </w:r>
      <w:r w:rsidR="00CA5357" w:rsidRPr="00F07AC1">
        <w:rPr>
          <w:u w:val="single"/>
        </w:rPr>
        <w:t>one</w:t>
      </w:r>
      <w:r w:rsidR="00CA5357">
        <w:t xml:space="preserve"> seat would have changed </w:t>
      </w:r>
      <w:r w:rsidR="004A6D79">
        <w:t xml:space="preserve">party based solely on these changes. </w:t>
      </w:r>
      <w:r w:rsidR="00BA3743">
        <w:t>T</w:t>
      </w:r>
      <w:r w:rsidR="004A6D79">
        <w:t>hat seat benefited the Republicans.</w:t>
      </w:r>
      <w:r w:rsidR="00C82073">
        <w:t xml:space="preserve"> </w:t>
      </w:r>
      <w:r w:rsidR="005152E3">
        <w:t xml:space="preserve">Redistricting and apportionment </w:t>
      </w:r>
      <w:r w:rsidR="00F333BE">
        <w:t xml:space="preserve">itself </w:t>
      </w:r>
      <w:r w:rsidR="005152E3">
        <w:t>did not have a large effect on the outcomes in Congress</w:t>
      </w:r>
      <w:r w:rsidR="00F333BE">
        <w:t xml:space="preserve">. </w:t>
      </w:r>
      <w:r w:rsidR="007E5122">
        <w:t>But that does not mean that gerrymandering did not happen during the 2020 redistricting cycle</w:t>
      </w:r>
      <w:r w:rsidR="00F333BE">
        <w:t xml:space="preserve"> as we will describe below</w:t>
      </w:r>
      <w:r w:rsidR="007E5122">
        <w:t xml:space="preserve">; the effects of gerrymandering and apportionment were largely a wash. </w:t>
      </w:r>
    </w:p>
    <w:p w14:paraId="6B71A39F" w14:textId="30FDAD94" w:rsidR="00BA3743" w:rsidRDefault="007E5122" w:rsidP="00A165DC">
      <w:r>
        <w:t xml:space="preserve">At the state level, </w:t>
      </w:r>
      <w:r w:rsidR="00646D7D">
        <w:t>different patterns emerge.</w:t>
      </w:r>
      <w:r w:rsidR="00C001C5">
        <w:t xml:space="preserve"> </w:t>
      </w:r>
      <w:r w:rsidR="00C408B5">
        <w:t xml:space="preserve">Trump gained </w:t>
      </w:r>
      <w:r w:rsidR="009A5E1B">
        <w:t>one</w:t>
      </w:r>
      <w:r w:rsidR="00C408B5">
        <w:t xml:space="preserve"> additional seat in</w:t>
      </w:r>
      <w:r w:rsidR="009A5E1B">
        <w:t xml:space="preserve"> each of</w:t>
      </w:r>
      <w:r w:rsidR="00C408B5">
        <w:t xml:space="preserve"> </w:t>
      </w:r>
      <w:r w:rsidR="009A5E1B">
        <w:t>Georgia</w:t>
      </w:r>
      <w:r w:rsidR="0071387B">
        <w:t>, Missouri</w:t>
      </w:r>
      <w:r w:rsidR="00EF376C">
        <w:t>, Montana</w:t>
      </w:r>
      <w:r w:rsidR="0071387B">
        <w:t xml:space="preserve">, </w:t>
      </w:r>
      <w:r w:rsidR="005951EB">
        <w:t xml:space="preserve">and </w:t>
      </w:r>
      <w:r w:rsidR="0071387B">
        <w:t>Tennessee</w:t>
      </w:r>
      <w:r w:rsidR="005951EB">
        <w:t>. In Texas, three Trump seats were added.</w:t>
      </w:r>
      <w:r w:rsidR="008C7206">
        <w:t xml:space="preserve"> </w:t>
      </w:r>
      <w:r w:rsidR="008C7206">
        <w:t xml:space="preserve">In Florida, Trump gained a plurality in five additional </w:t>
      </w:r>
      <w:r w:rsidR="008C7206">
        <w:t>districts</w:t>
      </w:r>
      <w:r w:rsidR="008C7206">
        <w:t>.</w:t>
      </w:r>
      <w:r w:rsidR="008C7206">
        <w:t xml:space="preserve"> Biden added to his tally</w:t>
      </w:r>
      <w:r w:rsidR="00594455">
        <w:t xml:space="preserve"> in several states, </w:t>
      </w:r>
      <w:r w:rsidR="00E272E7">
        <w:t>including</w:t>
      </w:r>
      <w:r w:rsidR="00594455">
        <w:t xml:space="preserve"> </w:t>
      </w:r>
      <w:r w:rsidR="008F6CA3">
        <w:t xml:space="preserve">one seat in each of Colorado, Michigan, New Jersey, New Mexico, New York, </w:t>
      </w:r>
      <w:r w:rsidR="00BB43AC">
        <w:t>and Oregon. He also would have added two seats in Illinois and North Carolina.</w:t>
      </w:r>
      <w:r w:rsidR="002718F7">
        <w:t xml:space="preserve"> </w:t>
      </w:r>
      <w:r w:rsidR="004C0CE9">
        <w:fldChar w:fldCharType="begin"/>
      </w:r>
      <w:r w:rsidR="004C0CE9">
        <w:instrText xml:space="preserve"> REF _Ref119261291 \h </w:instrText>
      </w:r>
      <w:r w:rsidR="004C0CE9">
        <w:fldChar w:fldCharType="separate"/>
      </w:r>
      <w:r w:rsidR="001E5B09">
        <w:t xml:space="preserve">Table </w:t>
      </w:r>
      <w:r w:rsidR="001E5B09">
        <w:rPr>
          <w:noProof/>
        </w:rPr>
        <w:t>3</w:t>
      </w:r>
      <w:r w:rsidR="004C0CE9">
        <w:fldChar w:fldCharType="end"/>
      </w:r>
      <w:r w:rsidR="004C0CE9">
        <w:t xml:space="preserve"> </w:t>
      </w:r>
      <w:r w:rsidR="007A1EB8">
        <w:t xml:space="preserve">shows this data. </w:t>
      </w:r>
      <w:r w:rsidR="002718F7">
        <w:t xml:space="preserve">This </w:t>
      </w:r>
      <w:r w:rsidR="007A1EB8">
        <w:t xml:space="preserve">analysis </w:t>
      </w:r>
      <w:r w:rsidR="0056252F">
        <w:t>gives</w:t>
      </w:r>
      <w:r w:rsidR="002718F7">
        <w:t xml:space="preserve"> us some clues as to where to look for potential gerrymanders</w:t>
      </w:r>
      <w:r w:rsidR="007A1EB8">
        <w:t>.</w:t>
      </w:r>
      <w:r w:rsidR="002F55DA">
        <w:t xml:space="preserve"> </w:t>
      </w:r>
      <w:r w:rsidR="0056252F">
        <w:t>But</w:t>
      </w:r>
      <w:r w:rsidR="002F55DA">
        <w:t xml:space="preserve"> we should note that this data reflects the districts as they were contested in the 2022 midterm, and that state courts had </w:t>
      </w:r>
      <w:r w:rsidR="003E5B7E">
        <w:t>stepped in in several states to strike down plans as gerrymanders. Moreover, several states perpetuated existing gerrymanders</w:t>
      </w:r>
      <w:r w:rsidR="00A60FF4">
        <w:t xml:space="preserve"> and therefore would not be indicated through this simple analysis.</w:t>
      </w:r>
      <w:r w:rsidR="002E529F">
        <w:t xml:space="preserve"> Other states were able to undo previous gerrymanders, as was the case in Michigan which instituted a new independent commission.</w:t>
      </w:r>
    </w:p>
    <w:p w14:paraId="3CF29B10" w14:textId="77777777" w:rsidR="00D1631A" w:rsidRDefault="00D1631A" w:rsidP="00FB6E71">
      <w:pPr>
        <w:pStyle w:val="Caption"/>
      </w:pPr>
    </w:p>
    <w:p w14:paraId="28C893FD" w14:textId="4518659B" w:rsidR="00BA6AF6" w:rsidRDefault="00FB6E71" w:rsidP="00FB6E71">
      <w:pPr>
        <w:pStyle w:val="Caption"/>
      </w:pPr>
      <w:bookmarkStart w:id="12" w:name="_Ref119261248"/>
      <w:bookmarkStart w:id="13" w:name="_Ref119261291"/>
      <w:r>
        <w:t xml:space="preserve">Table </w:t>
      </w:r>
      <w:fldSimple w:instr=" SEQ Table \* ARABIC ">
        <w:r w:rsidR="001E5B09">
          <w:rPr>
            <w:noProof/>
          </w:rPr>
          <w:t>3</w:t>
        </w:r>
      </w:fldSimple>
      <w:bookmarkEnd w:id="13"/>
      <w:r>
        <w:t xml:space="preserve"> C</w:t>
      </w:r>
      <w:r w:rsidR="00BA6AF6">
        <w:t>hange in C</w:t>
      </w:r>
      <w:r>
        <w:t>ongressional Districts By Party</w:t>
      </w:r>
      <w:bookmarkEnd w:id="12"/>
    </w:p>
    <w:tbl>
      <w:tblPr>
        <w:tblW w:w="5000" w:type="pct"/>
        <w:jc w:val="center"/>
        <w:tblLook w:val="04A0" w:firstRow="1" w:lastRow="0" w:firstColumn="1" w:lastColumn="0" w:noHBand="0" w:noVBand="1"/>
      </w:tblPr>
      <w:tblGrid>
        <w:gridCol w:w="1397"/>
        <w:gridCol w:w="995"/>
        <w:gridCol w:w="994"/>
        <w:gridCol w:w="994"/>
        <w:gridCol w:w="994"/>
        <w:gridCol w:w="994"/>
        <w:gridCol w:w="994"/>
      </w:tblGrid>
      <w:tr w:rsidR="00F8621C" w:rsidRPr="00F8621C" w14:paraId="3138C7B7" w14:textId="77777777" w:rsidTr="00BA3DA7">
        <w:trPr>
          <w:jc w:val="center"/>
        </w:trPr>
        <w:tc>
          <w:tcPr>
            <w:tcW w:w="1860" w:type="dxa"/>
            <w:tcBorders>
              <w:top w:val="nil"/>
              <w:left w:val="nil"/>
              <w:bottom w:val="nil"/>
              <w:right w:val="nil"/>
            </w:tcBorders>
            <w:shd w:val="clear" w:color="auto" w:fill="auto"/>
            <w:noWrap/>
            <w:vAlign w:val="center"/>
            <w:hideMark/>
          </w:tcPr>
          <w:p w14:paraId="23FA12B9" w14:textId="77777777" w:rsidR="00F8621C" w:rsidRPr="00F8621C" w:rsidRDefault="00F8621C" w:rsidP="00F8621C">
            <w:pPr>
              <w:widowControl/>
              <w:spacing w:before="0"/>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4BACF662"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OLD MAPS</w:t>
            </w:r>
          </w:p>
        </w:tc>
        <w:tc>
          <w:tcPr>
            <w:tcW w:w="3900" w:type="dxa"/>
            <w:gridSpan w:val="3"/>
            <w:tcBorders>
              <w:top w:val="nil"/>
              <w:left w:val="nil"/>
              <w:bottom w:val="nil"/>
              <w:right w:val="nil"/>
            </w:tcBorders>
            <w:shd w:val="clear" w:color="auto" w:fill="auto"/>
            <w:noWrap/>
            <w:vAlign w:val="center"/>
            <w:hideMark/>
          </w:tcPr>
          <w:p w14:paraId="4574E9C3"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NEW MAPS</w:t>
            </w:r>
          </w:p>
        </w:tc>
      </w:tr>
      <w:tr w:rsidR="00F8621C" w:rsidRPr="00F8621C" w14:paraId="1618E055" w14:textId="77777777" w:rsidTr="00BA3DA7">
        <w:trPr>
          <w:jc w:val="center"/>
        </w:trPr>
        <w:tc>
          <w:tcPr>
            <w:tcW w:w="1860" w:type="dxa"/>
            <w:tcBorders>
              <w:top w:val="single" w:sz="8" w:space="0" w:color="auto"/>
              <w:left w:val="nil"/>
              <w:bottom w:val="nil"/>
              <w:right w:val="nil"/>
            </w:tcBorders>
            <w:shd w:val="clear" w:color="auto" w:fill="auto"/>
            <w:vAlign w:val="center"/>
            <w:hideMark/>
          </w:tcPr>
          <w:p w14:paraId="6A528434" w14:textId="77777777" w:rsidR="00F8621C" w:rsidRPr="00F8621C" w:rsidRDefault="00F8621C" w:rsidP="00F8621C">
            <w:pPr>
              <w:widowControl/>
              <w:spacing w:before="0"/>
              <w:ind w:firstLine="0"/>
              <w:jc w:val="left"/>
              <w:rPr>
                <w:color w:val="FF0000"/>
                <w:sz w:val="18"/>
                <w:szCs w:val="18"/>
              </w:rPr>
            </w:pPr>
            <w:r w:rsidRPr="00F8621C">
              <w:rPr>
                <w:color w:val="FF0000"/>
                <w:sz w:val="18"/>
                <w:szCs w:val="18"/>
              </w:rPr>
              <w:t>State</w:t>
            </w:r>
          </w:p>
        </w:tc>
        <w:tc>
          <w:tcPr>
            <w:tcW w:w="1300" w:type="dxa"/>
            <w:tcBorders>
              <w:top w:val="single" w:sz="8" w:space="0" w:color="auto"/>
              <w:left w:val="nil"/>
              <w:bottom w:val="nil"/>
              <w:right w:val="nil"/>
            </w:tcBorders>
            <w:shd w:val="clear" w:color="auto" w:fill="auto"/>
            <w:vAlign w:val="center"/>
            <w:hideMark/>
          </w:tcPr>
          <w:p w14:paraId="7AA6BF17"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69FDCD63"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8BD4EDE"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218776D0"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64E5CD12"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5EF91EA1"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rump 2020 Districts</w:t>
            </w:r>
          </w:p>
        </w:tc>
      </w:tr>
      <w:tr w:rsidR="00F8621C" w:rsidRPr="00F8621C" w14:paraId="7A2AB940" w14:textId="77777777" w:rsidTr="00BA3DA7">
        <w:trPr>
          <w:jc w:val="center"/>
        </w:trPr>
        <w:tc>
          <w:tcPr>
            <w:tcW w:w="1860" w:type="dxa"/>
            <w:tcBorders>
              <w:top w:val="single" w:sz="8" w:space="0" w:color="auto"/>
              <w:left w:val="nil"/>
              <w:bottom w:val="nil"/>
              <w:right w:val="nil"/>
            </w:tcBorders>
            <w:shd w:val="clear" w:color="auto" w:fill="auto"/>
            <w:noWrap/>
            <w:vAlign w:val="center"/>
            <w:hideMark/>
          </w:tcPr>
          <w:p w14:paraId="5362C830"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0FA6B2D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09273D3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1653F47"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643952C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0629307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534804B"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r>
      <w:tr w:rsidR="00F8621C" w:rsidRPr="00F8621C" w14:paraId="0E921A27" w14:textId="77777777" w:rsidTr="00BA3DA7">
        <w:trPr>
          <w:jc w:val="center"/>
        </w:trPr>
        <w:tc>
          <w:tcPr>
            <w:tcW w:w="1860" w:type="dxa"/>
            <w:tcBorders>
              <w:top w:val="nil"/>
              <w:left w:val="nil"/>
              <w:bottom w:val="nil"/>
              <w:right w:val="nil"/>
            </w:tcBorders>
            <w:shd w:val="clear" w:color="auto" w:fill="auto"/>
            <w:noWrap/>
            <w:vAlign w:val="center"/>
            <w:hideMark/>
          </w:tcPr>
          <w:p w14:paraId="5411BDC4"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47A9E93C"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5C65854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3DB5DC0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04C6514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47290A1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0C75643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r>
      <w:tr w:rsidR="00F8621C" w:rsidRPr="00F8621C" w14:paraId="519153DC" w14:textId="77777777" w:rsidTr="00BA3DA7">
        <w:trPr>
          <w:jc w:val="center"/>
        </w:trPr>
        <w:tc>
          <w:tcPr>
            <w:tcW w:w="1860" w:type="dxa"/>
            <w:tcBorders>
              <w:top w:val="nil"/>
              <w:left w:val="nil"/>
              <w:bottom w:val="nil"/>
              <w:right w:val="nil"/>
            </w:tcBorders>
            <w:shd w:val="clear" w:color="auto" w:fill="auto"/>
            <w:noWrap/>
            <w:vAlign w:val="center"/>
            <w:hideMark/>
          </w:tcPr>
          <w:p w14:paraId="1601F5EE"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44461E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2E6DE9B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49AAD2F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396B1E6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5D7A076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2D7A8D7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0 (+5)</w:t>
            </w:r>
          </w:p>
        </w:tc>
      </w:tr>
      <w:tr w:rsidR="00F8621C" w:rsidRPr="00F8621C" w14:paraId="751A3B82" w14:textId="77777777" w:rsidTr="00BA3DA7">
        <w:trPr>
          <w:jc w:val="center"/>
        </w:trPr>
        <w:tc>
          <w:tcPr>
            <w:tcW w:w="1860" w:type="dxa"/>
            <w:tcBorders>
              <w:top w:val="nil"/>
              <w:left w:val="nil"/>
              <w:bottom w:val="nil"/>
              <w:right w:val="nil"/>
            </w:tcBorders>
            <w:shd w:val="clear" w:color="auto" w:fill="auto"/>
            <w:noWrap/>
            <w:vAlign w:val="center"/>
            <w:hideMark/>
          </w:tcPr>
          <w:p w14:paraId="4F4B0C04"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0D18E147"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E8722E2"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7151F38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FF810B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1AA6A07D"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0567AB1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 xml:space="preserve"> (+1)</w:t>
            </w:r>
          </w:p>
        </w:tc>
      </w:tr>
      <w:tr w:rsidR="00F8621C" w:rsidRPr="00F8621C" w14:paraId="29FCC835" w14:textId="77777777" w:rsidTr="00BA3DA7">
        <w:trPr>
          <w:jc w:val="center"/>
        </w:trPr>
        <w:tc>
          <w:tcPr>
            <w:tcW w:w="1860" w:type="dxa"/>
            <w:tcBorders>
              <w:top w:val="nil"/>
              <w:left w:val="nil"/>
              <w:bottom w:val="nil"/>
              <w:right w:val="nil"/>
            </w:tcBorders>
            <w:shd w:val="clear" w:color="auto" w:fill="auto"/>
            <w:noWrap/>
            <w:vAlign w:val="center"/>
            <w:hideMark/>
          </w:tcPr>
          <w:p w14:paraId="0A69DAFF"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1A032A5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067C7DA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0EC9FDE"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40BDF6B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52ADC5A2"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F83AFD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 (-3)</w:t>
            </w:r>
          </w:p>
        </w:tc>
      </w:tr>
      <w:tr w:rsidR="00F8621C" w:rsidRPr="00F8621C" w14:paraId="5C2A2EE6" w14:textId="77777777" w:rsidTr="00BA3DA7">
        <w:trPr>
          <w:jc w:val="center"/>
        </w:trPr>
        <w:tc>
          <w:tcPr>
            <w:tcW w:w="1860" w:type="dxa"/>
            <w:tcBorders>
              <w:top w:val="nil"/>
              <w:left w:val="nil"/>
              <w:bottom w:val="nil"/>
              <w:right w:val="nil"/>
            </w:tcBorders>
            <w:shd w:val="clear" w:color="auto" w:fill="auto"/>
            <w:noWrap/>
            <w:vAlign w:val="center"/>
            <w:hideMark/>
          </w:tcPr>
          <w:p w14:paraId="619966A7"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550406DC"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1687F8D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7963396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E9E460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48F1BFD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D590BE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 (-2)</w:t>
            </w:r>
          </w:p>
        </w:tc>
      </w:tr>
      <w:tr w:rsidR="00F8621C" w:rsidRPr="00F8621C" w14:paraId="3C644C51" w14:textId="77777777" w:rsidTr="00BA3DA7">
        <w:trPr>
          <w:jc w:val="center"/>
        </w:trPr>
        <w:tc>
          <w:tcPr>
            <w:tcW w:w="1860" w:type="dxa"/>
            <w:tcBorders>
              <w:top w:val="nil"/>
              <w:left w:val="nil"/>
              <w:bottom w:val="nil"/>
              <w:right w:val="nil"/>
            </w:tcBorders>
            <w:shd w:val="clear" w:color="auto" w:fill="auto"/>
            <w:noWrap/>
            <w:vAlign w:val="center"/>
            <w:hideMark/>
          </w:tcPr>
          <w:p w14:paraId="59561E2C"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7D0580C"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6ECEAAE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0980863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22A9BB5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64846D1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759001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 (+1)</w:t>
            </w:r>
          </w:p>
        </w:tc>
      </w:tr>
      <w:tr w:rsidR="00F8621C" w:rsidRPr="00F8621C" w14:paraId="7EFAEE2B" w14:textId="77777777" w:rsidTr="00BA3DA7">
        <w:trPr>
          <w:jc w:val="center"/>
        </w:trPr>
        <w:tc>
          <w:tcPr>
            <w:tcW w:w="1860" w:type="dxa"/>
            <w:tcBorders>
              <w:top w:val="nil"/>
              <w:left w:val="nil"/>
              <w:bottom w:val="nil"/>
              <w:right w:val="nil"/>
            </w:tcBorders>
            <w:shd w:val="clear" w:color="auto" w:fill="auto"/>
            <w:noWrap/>
            <w:vAlign w:val="center"/>
            <w:hideMark/>
          </w:tcPr>
          <w:p w14:paraId="6ED0857B"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509DB98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4DE2E447"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45C642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377A859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72636A0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6AE8C5D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r>
      <w:tr w:rsidR="00F8621C" w:rsidRPr="00F8621C" w14:paraId="52295B9F" w14:textId="77777777" w:rsidTr="00BA3DA7">
        <w:trPr>
          <w:jc w:val="center"/>
        </w:trPr>
        <w:tc>
          <w:tcPr>
            <w:tcW w:w="1860" w:type="dxa"/>
            <w:tcBorders>
              <w:top w:val="nil"/>
              <w:left w:val="nil"/>
              <w:bottom w:val="nil"/>
              <w:right w:val="nil"/>
            </w:tcBorders>
            <w:shd w:val="clear" w:color="auto" w:fill="auto"/>
            <w:noWrap/>
            <w:vAlign w:val="center"/>
            <w:hideMark/>
          </w:tcPr>
          <w:p w14:paraId="7B8FEDD0"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5BA3510D"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23694FBE"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1A24F4B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16CC7E93"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E20976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035E427D"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2)</w:t>
            </w:r>
          </w:p>
        </w:tc>
      </w:tr>
      <w:tr w:rsidR="00F8621C" w:rsidRPr="00F8621C" w14:paraId="264560F9" w14:textId="77777777" w:rsidTr="00BA3DA7">
        <w:trPr>
          <w:jc w:val="center"/>
        </w:trPr>
        <w:tc>
          <w:tcPr>
            <w:tcW w:w="1860" w:type="dxa"/>
            <w:tcBorders>
              <w:top w:val="nil"/>
              <w:left w:val="nil"/>
              <w:bottom w:val="nil"/>
              <w:right w:val="nil"/>
            </w:tcBorders>
            <w:shd w:val="clear" w:color="auto" w:fill="auto"/>
            <w:noWrap/>
            <w:vAlign w:val="center"/>
            <w:hideMark/>
          </w:tcPr>
          <w:p w14:paraId="17ACD508"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C75477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1A432C2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015CB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354E80B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1FACDB1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55D45A3"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 (-1)</w:t>
            </w:r>
          </w:p>
        </w:tc>
      </w:tr>
      <w:tr w:rsidR="00F8621C" w:rsidRPr="00F8621C" w14:paraId="23FFC72C" w14:textId="77777777" w:rsidTr="00BA3DA7">
        <w:trPr>
          <w:jc w:val="center"/>
        </w:trPr>
        <w:tc>
          <w:tcPr>
            <w:tcW w:w="1860" w:type="dxa"/>
            <w:tcBorders>
              <w:top w:val="nil"/>
              <w:left w:val="nil"/>
              <w:bottom w:val="nil"/>
              <w:right w:val="nil"/>
            </w:tcBorders>
            <w:shd w:val="clear" w:color="auto" w:fill="auto"/>
            <w:noWrap/>
            <w:vAlign w:val="center"/>
            <w:hideMark/>
          </w:tcPr>
          <w:p w14:paraId="4EA5F35E"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4F763EDB"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06562C02"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32E2F10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4745DBD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5E0F53FE"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0D161A6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w:t>
            </w:r>
          </w:p>
        </w:tc>
      </w:tr>
      <w:tr w:rsidR="00F8621C" w:rsidRPr="00F8621C" w14:paraId="1183F2CA" w14:textId="77777777" w:rsidTr="00BA3DA7">
        <w:trPr>
          <w:jc w:val="center"/>
        </w:trPr>
        <w:tc>
          <w:tcPr>
            <w:tcW w:w="1860" w:type="dxa"/>
            <w:tcBorders>
              <w:top w:val="nil"/>
              <w:left w:val="nil"/>
              <w:bottom w:val="nil"/>
              <w:right w:val="nil"/>
            </w:tcBorders>
            <w:shd w:val="clear" w:color="auto" w:fill="auto"/>
            <w:noWrap/>
            <w:vAlign w:val="center"/>
            <w:hideMark/>
          </w:tcPr>
          <w:p w14:paraId="2688B016"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64D8124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5043442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F99814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7F00573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4B1F4A4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A704E9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 (+1)</w:t>
            </w:r>
          </w:p>
        </w:tc>
      </w:tr>
      <w:tr w:rsidR="00F8621C" w:rsidRPr="00F8621C" w14:paraId="1305A263" w14:textId="77777777" w:rsidTr="00BA3DA7">
        <w:trPr>
          <w:jc w:val="center"/>
        </w:trPr>
        <w:tc>
          <w:tcPr>
            <w:tcW w:w="1860" w:type="dxa"/>
            <w:tcBorders>
              <w:top w:val="nil"/>
              <w:left w:val="nil"/>
              <w:bottom w:val="nil"/>
              <w:right w:val="nil"/>
            </w:tcBorders>
            <w:shd w:val="clear" w:color="auto" w:fill="auto"/>
            <w:noWrap/>
            <w:vAlign w:val="center"/>
            <w:hideMark/>
          </w:tcPr>
          <w:p w14:paraId="0E05F37F"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55B06E3"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6023EB5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D0816E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1A63CC3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019E8FE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3B03920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5 (+3)</w:t>
            </w:r>
          </w:p>
        </w:tc>
      </w:tr>
      <w:tr w:rsidR="00F8621C" w:rsidRPr="00F8621C" w14:paraId="13ACD3D3" w14:textId="77777777" w:rsidTr="00BA3DA7">
        <w:trPr>
          <w:jc w:val="center"/>
        </w:trPr>
        <w:tc>
          <w:tcPr>
            <w:tcW w:w="1860" w:type="dxa"/>
            <w:tcBorders>
              <w:top w:val="nil"/>
              <w:left w:val="nil"/>
              <w:bottom w:val="single" w:sz="8" w:space="0" w:color="auto"/>
              <w:right w:val="nil"/>
            </w:tcBorders>
            <w:shd w:val="clear" w:color="auto" w:fill="auto"/>
            <w:noWrap/>
            <w:vAlign w:val="center"/>
            <w:hideMark/>
          </w:tcPr>
          <w:p w14:paraId="5A33635D"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0077D7DB"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10A0A3B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DB5249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294A291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1D16F9E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157DBC4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r>
      <w:tr w:rsidR="00F8621C" w:rsidRPr="00F8621C" w14:paraId="1D0F2B98" w14:textId="77777777" w:rsidTr="00BA3DA7">
        <w:trPr>
          <w:jc w:val="center"/>
        </w:trPr>
        <w:tc>
          <w:tcPr>
            <w:tcW w:w="1860" w:type="dxa"/>
            <w:tcBorders>
              <w:top w:val="nil"/>
              <w:left w:val="nil"/>
              <w:bottom w:val="single" w:sz="8" w:space="0" w:color="auto"/>
              <w:right w:val="nil"/>
            </w:tcBorders>
            <w:shd w:val="clear" w:color="auto" w:fill="auto"/>
            <w:noWrap/>
            <w:vAlign w:val="center"/>
            <w:hideMark/>
          </w:tcPr>
          <w:p w14:paraId="68470BEF"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08A1B834"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3F245757"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70378423"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1CD52342"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37B66E39"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6CAF52FA"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11</w:t>
            </w:r>
          </w:p>
        </w:tc>
      </w:tr>
    </w:tbl>
    <w:p w14:paraId="4DF8F7C2" w14:textId="223180CC" w:rsidR="00106731" w:rsidRDefault="00FB6E71" w:rsidP="00960A60">
      <w:pPr>
        <w:pStyle w:val="Caption"/>
        <w:ind w:firstLine="0"/>
      </w:pPr>
      <w:r>
        <w:t xml:space="preserve"> </w:t>
      </w:r>
      <w:r w:rsidR="0049129A">
        <w:t xml:space="preserve">Note: Data compiled as downloaded from Dave’s Redistricting App. </w:t>
      </w:r>
    </w:p>
    <w:p w14:paraId="2EA1EE7C" w14:textId="1766CD51" w:rsidR="002578EA" w:rsidRPr="0080356A" w:rsidRDefault="002D23CB" w:rsidP="00A165DC">
      <w:r w:rsidRPr="0080356A">
        <w:t>A</w:t>
      </w:r>
      <w:r w:rsidR="009152E7" w:rsidRPr="0080356A">
        <w:t xml:space="preserve">s of the </w:t>
      </w:r>
      <w:r w:rsidRPr="0080356A">
        <w:t>completion of the 2020 round of mapmaking</w:t>
      </w:r>
      <w:r w:rsidR="009152E7" w:rsidRPr="0080356A">
        <w:t xml:space="preserve"> (ca. </w:t>
      </w:r>
      <w:r w:rsidR="00687874">
        <w:t>November</w:t>
      </w:r>
      <w:r w:rsidR="009152E7" w:rsidRPr="0080356A">
        <w:t xml:space="preserve"> 3</w:t>
      </w:r>
      <w:r w:rsidR="00687874">
        <w:t>,</w:t>
      </w:r>
      <w:r w:rsidR="009152E7" w:rsidRPr="0080356A">
        <w:t xml:space="preserve"> 2022)</w:t>
      </w:r>
      <w:r w:rsidRPr="0080356A">
        <w:t xml:space="preserve">, we have identified </w:t>
      </w:r>
      <w:commentRangeStart w:id="14"/>
      <w:r w:rsidRPr="0080356A">
        <w:t xml:space="preserve">XX </w:t>
      </w:r>
      <w:commentRangeEnd w:id="14"/>
      <w:r w:rsidRPr="0080356A">
        <w:rPr>
          <w:rStyle w:val="CommentReference"/>
        </w:rPr>
        <w:commentReference w:id="14"/>
      </w:r>
      <w:r w:rsidRPr="0080356A">
        <w:t xml:space="preserve">states where </w:t>
      </w:r>
      <w:r w:rsidR="007339AF">
        <w:t>some</w:t>
      </w:r>
      <w:r w:rsidRPr="0080356A">
        <w:t xml:space="preserve"> claim was made that the congressional map that was put into place was a partisan gerrymander</w:t>
      </w:r>
      <w:r w:rsidR="00BA78EA">
        <w:t>:</w:t>
      </w:r>
      <w:r w:rsidR="00DC6339">
        <w:rPr>
          <w:rStyle w:val="FootnoteReference"/>
        </w:rPr>
        <w:footnoteReference w:id="39"/>
      </w:r>
      <w:r w:rsidR="009C6223">
        <w:t xml:space="preserve"> </w:t>
      </w:r>
      <w:r w:rsidRPr="0080356A">
        <w:t>Alabama</w:t>
      </w:r>
      <w:r w:rsidR="00DC6339">
        <w:rPr>
          <w:rStyle w:val="FootnoteReference"/>
        </w:rPr>
        <w:footnoteReference w:id="40"/>
      </w:r>
      <w:r w:rsidRPr="0080356A">
        <w:t xml:space="preserve">, Florida, Georgia, Illinois, Iowa, Louisiana, Maryland, Missouri, Nebraska, </w:t>
      </w:r>
      <w:r w:rsidR="00277CA0">
        <w:t xml:space="preserve">New Jersey, </w:t>
      </w:r>
      <w:r w:rsidRPr="0080356A">
        <w:t>New York, North Carolina, Ohio, Pennsylvania, Tennessee, Texas, Utah, and Wisconsin. Only some of these claims resulted in litigation</w:t>
      </w:r>
      <w:r w:rsidR="00876ED8" w:rsidRPr="0080356A">
        <w:t xml:space="preserve"> </w:t>
      </w:r>
      <w:r w:rsidRPr="0080356A">
        <w:t xml:space="preserve">and even where litigation based on partisan gerrymandering was brought (or in Alabama, where a claim about a racial gerrymander that clearly had partisan consequences was brought in federal court), maps in many of those states survived challenge, or thanks to the </w:t>
      </w:r>
      <w:r w:rsidRPr="00A165DC">
        <w:rPr>
          <w:i/>
          <w:iCs/>
        </w:rPr>
        <w:t xml:space="preserve">Purcell </w:t>
      </w:r>
      <w:r w:rsidR="00F7002F">
        <w:t>p</w:t>
      </w:r>
      <w:r w:rsidR="00E13DF2" w:rsidRPr="00E13DF2">
        <w:t>rinciple</w:t>
      </w:r>
      <w:r w:rsidRPr="0080356A">
        <w:t xml:space="preserve"> had plans that were allowed only for one election.</w:t>
      </w:r>
      <w:commentRangeStart w:id="15"/>
      <w:r w:rsidR="00DC6339">
        <w:rPr>
          <w:rStyle w:val="FootnoteReference"/>
        </w:rPr>
        <w:footnoteReference w:id="41"/>
      </w:r>
      <w:commentRangeEnd w:id="15"/>
      <w:r w:rsidR="00DC6339">
        <w:rPr>
          <w:rStyle w:val="CommentReference"/>
        </w:rPr>
        <w:commentReference w:id="15"/>
      </w:r>
      <w:r w:rsidR="00DC6339" w:rsidRPr="0080356A">
        <w:t xml:space="preserve"> </w:t>
      </w:r>
    </w:p>
    <w:p w14:paraId="2CE22FB4" w14:textId="0C21BA9B" w:rsidR="00966299" w:rsidRPr="0080356A" w:rsidRDefault="002D23CB" w:rsidP="00966299">
      <w:r w:rsidRPr="0080356A">
        <w:t>In the next section we review, on</w:t>
      </w:r>
      <w:r w:rsidR="00876ED8" w:rsidRPr="0080356A">
        <w:t xml:space="preserve"> </w:t>
      </w:r>
      <w:r w:rsidRPr="0080356A">
        <w:t>a state-by-state basis</w:t>
      </w:r>
      <w:r w:rsidR="00876ED8" w:rsidRPr="0080356A">
        <w:t xml:space="preserve"> </w:t>
      </w:r>
      <w:r w:rsidRPr="0080356A">
        <w:t>what happened in each of these states.</w:t>
      </w:r>
      <w:r w:rsidR="00966299" w:rsidRPr="0080356A">
        <w:t xml:space="preserve"> Our primary concern is with plans that were either successfully challenged and led to changes in the plan or where challenges to a plan reached a state’s highest court, but the challenge was defeated. We omit</w:t>
      </w:r>
      <w:r w:rsidR="00876ED8" w:rsidRPr="0080356A">
        <w:t xml:space="preserve"> </w:t>
      </w:r>
      <w:r w:rsidR="00966299" w:rsidRPr="0080356A">
        <w:t>challenges that either did not reach a decision on merits or standing issues before the 2022 midterm elections and briefly discuss those when we look to the future of redistricting after 2022.</w:t>
      </w:r>
      <w:r w:rsidR="00876ED8" w:rsidRPr="0080356A">
        <w:t xml:space="preserve"> </w:t>
      </w:r>
    </w:p>
    <w:p w14:paraId="7EC0D7BE" w14:textId="77777777" w:rsidR="001E5B09" w:rsidRDefault="00E879BF" w:rsidP="00BD4F50">
      <w:r w:rsidRPr="0080356A">
        <w:t>Before we move to the details of the case</w:t>
      </w:r>
      <w:r w:rsidR="002578EA" w:rsidRPr="0080356A">
        <w:t>s</w:t>
      </w:r>
      <w:r w:rsidRPr="0080356A">
        <w:t xml:space="preserve">, </w:t>
      </w:r>
      <w:r w:rsidR="000E734C" w:rsidRPr="0080356A">
        <w:fldChar w:fldCharType="begin"/>
      </w:r>
      <w:r w:rsidR="000E734C" w:rsidRPr="0080356A">
        <w:instrText xml:space="preserve"> REF _Ref115632072 \h </w:instrText>
      </w:r>
      <w:r w:rsidR="002578EA" w:rsidRPr="0080356A">
        <w:instrText xml:space="preserve"> \* MERGEFORMAT </w:instrText>
      </w:r>
      <w:r w:rsidR="000E734C" w:rsidRPr="0080356A">
        <w:fldChar w:fldCharType="separate"/>
      </w:r>
    </w:p>
    <w:p w14:paraId="47218218" w14:textId="77777777" w:rsidR="001E5B09" w:rsidRPr="00BD4F50" w:rsidRDefault="001E5B09" w:rsidP="00BD4F50"/>
    <w:p w14:paraId="72A4A0B9" w14:textId="745986BD" w:rsidR="00150FCA" w:rsidRDefault="001E5B09" w:rsidP="00BD4F50">
      <w:r w:rsidRPr="0080356A">
        <w:rPr>
          <w:noProof/>
        </w:rPr>
        <w:t>Table</w:t>
      </w:r>
      <w:r w:rsidRPr="0080356A">
        <w:t xml:space="preserve"> </w:t>
      </w:r>
      <w:r>
        <w:rPr>
          <w:noProof/>
        </w:rPr>
        <w:t>4</w:t>
      </w:r>
      <w:r w:rsidR="000E734C" w:rsidRPr="0080356A">
        <w:fldChar w:fldCharType="end"/>
      </w:r>
      <w:r w:rsidR="000E734C" w:rsidRPr="0080356A">
        <w:t xml:space="preserve"> </w:t>
      </w:r>
      <w:r w:rsidR="002E748E" w:rsidRPr="0080356A">
        <w:t xml:space="preserve">provides </w:t>
      </w:r>
      <w:r w:rsidR="002578EA" w:rsidRPr="0080356A">
        <w:t xml:space="preserve">information about a set </w:t>
      </w:r>
      <w:r w:rsidR="002E748E" w:rsidRPr="0080356A">
        <w:t xml:space="preserve">of states </w:t>
      </w:r>
      <w:r w:rsidR="005B3665" w:rsidRPr="0080356A">
        <w:t>that have some basis of</w:t>
      </w:r>
      <w:r w:rsidR="002E748E" w:rsidRPr="0080356A">
        <w:t xml:space="preserve"> consider</w:t>
      </w:r>
      <w:r w:rsidR="005B3665" w:rsidRPr="0080356A">
        <w:t xml:space="preserve">ation to be </w:t>
      </w:r>
      <w:r w:rsidR="002E748E" w:rsidRPr="0080356A">
        <w:t>partisan gerrymanders either by journalistic accounts or by academic consensus.</w:t>
      </w:r>
      <w:r w:rsidR="005B3665" w:rsidRPr="0080356A">
        <w:t xml:space="preserve"> We then show whether there is direct or indirect language in state law that prohibits partisan gerrymandering, </w:t>
      </w:r>
      <w:r w:rsidR="007C6A78" w:rsidRPr="0080356A">
        <w:t xml:space="preserve">whether it was challenged in state court, and </w:t>
      </w:r>
      <w:r w:rsidR="008E14A4" w:rsidRPr="0080356A">
        <w:t>if</w:t>
      </w:r>
      <w:r w:rsidR="007C6A78" w:rsidRPr="0080356A">
        <w:t xml:space="preserve"> that challenge was successful or not.</w:t>
      </w:r>
      <w:r w:rsidR="002578EA" w:rsidRPr="0080356A">
        <w:t xml:space="preserve"> </w:t>
      </w:r>
      <w:bookmarkStart w:id="16" w:name="_Ref115632072"/>
    </w:p>
    <w:p w14:paraId="252DA7D9" w14:textId="77777777" w:rsidR="00BD4F50" w:rsidRPr="00BD4F50" w:rsidRDefault="00BD4F50" w:rsidP="00BD4F50"/>
    <w:p w14:paraId="2F64530D" w14:textId="37A5A33D" w:rsidR="001F2B31" w:rsidRPr="0080356A" w:rsidRDefault="00350B76" w:rsidP="00350B76">
      <w:pPr>
        <w:pStyle w:val="Caption"/>
        <w:keepNext/>
      </w:pPr>
      <w:r w:rsidRPr="0080356A">
        <w:t xml:space="preserve">Table </w:t>
      </w:r>
      <w:r w:rsidR="001E5B09">
        <w:fldChar w:fldCharType="begin"/>
      </w:r>
      <w:r w:rsidR="001E5B09">
        <w:instrText xml:space="preserve"> SEQ Table \* ARABIC </w:instrText>
      </w:r>
      <w:r w:rsidR="001E5B09">
        <w:fldChar w:fldCharType="separate"/>
      </w:r>
      <w:r w:rsidR="001E5B09">
        <w:rPr>
          <w:noProof/>
        </w:rPr>
        <w:t>4</w:t>
      </w:r>
      <w:r w:rsidR="001E5B09">
        <w:rPr>
          <w:noProof/>
        </w:rPr>
        <w:fldChar w:fldCharType="end"/>
      </w:r>
      <w:bookmarkEnd w:id="16"/>
      <w:r w:rsidR="00F35CED" w:rsidRPr="0080356A">
        <w:t xml:space="preserve">-Potential </w:t>
      </w:r>
      <w:r w:rsidR="009D3790" w:rsidRPr="0080356A">
        <w:t>partisan</w:t>
      </w:r>
      <w:r w:rsidR="00F35CED" w:rsidRPr="0080356A">
        <w:t xml:space="preserve"> gerrymanders and </w:t>
      </w:r>
      <w:commentRangeStart w:id="17"/>
      <w:r w:rsidR="009D3790" w:rsidRPr="0080356A">
        <w:t>state law</w:t>
      </w:r>
      <w:commentRangeEnd w:id="17"/>
      <w:r w:rsidR="00BD4F50">
        <w:rPr>
          <w:rStyle w:val="CommentReference"/>
          <w:i w:val="0"/>
          <w:iCs w:val="0"/>
          <w:szCs w:val="20"/>
        </w:rPr>
        <w:commentReference w:id="17"/>
      </w:r>
    </w:p>
    <w:tbl>
      <w:tblPr>
        <w:tblStyle w:val="TableGrid"/>
        <w:tblW w:w="5000" w:type="pct"/>
        <w:jc w:val="center"/>
        <w:tblLook w:val="04A0" w:firstRow="1" w:lastRow="0" w:firstColumn="1" w:lastColumn="0" w:noHBand="0" w:noVBand="1"/>
      </w:tblPr>
      <w:tblGrid>
        <w:gridCol w:w="1340"/>
        <w:gridCol w:w="681"/>
        <w:gridCol w:w="697"/>
        <w:gridCol w:w="1271"/>
        <w:gridCol w:w="1063"/>
        <w:gridCol w:w="1209"/>
        <w:gridCol w:w="1091"/>
      </w:tblGrid>
      <w:tr w:rsidR="0080356A" w:rsidRPr="0080356A" w14:paraId="6A6460DC" w14:textId="4EF166C4" w:rsidTr="00D92822">
        <w:trPr>
          <w:jc w:val="center"/>
        </w:trPr>
        <w:tc>
          <w:tcPr>
            <w:tcW w:w="971" w:type="pct"/>
          </w:tcPr>
          <w:p w14:paraId="003B7DC0" w14:textId="7E93D208" w:rsidR="00D92822" w:rsidRPr="0080356A" w:rsidRDefault="00D92822" w:rsidP="00B67B71">
            <w:pPr>
              <w:ind w:firstLine="0"/>
              <w:jc w:val="center"/>
              <w:rPr>
                <w:sz w:val="20"/>
              </w:rPr>
            </w:pPr>
            <w:r w:rsidRPr="0080356A">
              <w:rPr>
                <w:sz w:val="20"/>
              </w:rPr>
              <w:t>State</w:t>
            </w:r>
          </w:p>
        </w:tc>
        <w:tc>
          <w:tcPr>
            <w:tcW w:w="511" w:type="pct"/>
          </w:tcPr>
          <w:p w14:paraId="128AF5A4" w14:textId="3DA4CA6B" w:rsidR="00D92822" w:rsidRPr="0080356A" w:rsidRDefault="00D92822" w:rsidP="00B67B71">
            <w:pPr>
              <w:ind w:firstLine="0"/>
              <w:rPr>
                <w:sz w:val="20"/>
              </w:rPr>
            </w:pPr>
            <w:r w:rsidRPr="0080356A">
              <w:rPr>
                <w:sz w:val="20"/>
              </w:rPr>
              <w:t>Direct</w:t>
            </w:r>
          </w:p>
        </w:tc>
        <w:tc>
          <w:tcPr>
            <w:tcW w:w="530" w:type="pct"/>
            <w:tcBorders>
              <w:right w:val="single" w:sz="4" w:space="0" w:color="C00000"/>
            </w:tcBorders>
          </w:tcPr>
          <w:p w14:paraId="63FF8CE5" w14:textId="072AF78A" w:rsidR="00D92822" w:rsidRPr="0080356A" w:rsidRDefault="00D92822" w:rsidP="00B67B71">
            <w:pPr>
              <w:ind w:firstLine="0"/>
              <w:jc w:val="center"/>
              <w:rPr>
                <w:sz w:val="20"/>
              </w:rPr>
            </w:pPr>
            <w:r w:rsidRPr="0080356A">
              <w:rPr>
                <w:sz w:val="20"/>
              </w:rPr>
              <w:t>Free, Equal, Open</w:t>
            </w:r>
          </w:p>
        </w:tc>
        <w:tc>
          <w:tcPr>
            <w:tcW w:w="950" w:type="pct"/>
            <w:tcBorders>
              <w:top w:val="single" w:sz="4" w:space="0" w:color="C00000"/>
              <w:left w:val="single" w:sz="4" w:space="0" w:color="C00000"/>
              <w:bottom w:val="single" w:sz="4" w:space="0" w:color="C00000"/>
              <w:right w:val="single" w:sz="4" w:space="0" w:color="C00000"/>
            </w:tcBorders>
          </w:tcPr>
          <w:p w14:paraId="4C83A379" w14:textId="39C98095" w:rsidR="00D92822" w:rsidRPr="0080356A" w:rsidRDefault="00D92822" w:rsidP="00B67B71">
            <w:pPr>
              <w:ind w:firstLine="0"/>
              <w:jc w:val="center"/>
              <w:rPr>
                <w:sz w:val="20"/>
              </w:rPr>
            </w:pPr>
            <w:commentRangeStart w:id="18"/>
            <w:r w:rsidRPr="0080356A">
              <w:rPr>
                <w:sz w:val="20"/>
              </w:rPr>
              <w:t>Challenged based on racial classifications (</w:t>
            </w:r>
            <w:r w:rsidRPr="0080356A">
              <w:rPr>
                <w:i/>
                <w:iCs/>
                <w:sz w:val="20"/>
              </w:rPr>
              <w:t>Shaw</w:t>
            </w:r>
            <w:r w:rsidRPr="0080356A">
              <w:rPr>
                <w:sz w:val="20"/>
              </w:rPr>
              <w:t xml:space="preserve"> or Section 2)</w:t>
            </w:r>
            <w:commentRangeEnd w:id="18"/>
            <w:r w:rsidR="002366B8" w:rsidRPr="0080356A">
              <w:rPr>
                <w:rStyle w:val="CommentReference"/>
              </w:rPr>
              <w:commentReference w:id="18"/>
            </w:r>
          </w:p>
        </w:tc>
        <w:tc>
          <w:tcPr>
            <w:tcW w:w="807" w:type="pct"/>
            <w:tcBorders>
              <w:left w:val="single" w:sz="4" w:space="0" w:color="C00000"/>
            </w:tcBorders>
          </w:tcPr>
          <w:p w14:paraId="2848E3C8" w14:textId="4A556710" w:rsidR="00D92822" w:rsidRPr="0080356A" w:rsidRDefault="00D92822" w:rsidP="00B67B71">
            <w:pPr>
              <w:ind w:firstLine="0"/>
              <w:jc w:val="center"/>
              <w:rPr>
                <w:sz w:val="20"/>
              </w:rPr>
            </w:pPr>
            <w:r w:rsidRPr="0080356A">
              <w:rPr>
                <w:sz w:val="20"/>
              </w:rPr>
              <w:t>Not Challenged</w:t>
            </w:r>
          </w:p>
        </w:tc>
        <w:tc>
          <w:tcPr>
            <w:tcW w:w="412" w:type="pct"/>
          </w:tcPr>
          <w:p w14:paraId="2F8B306F" w14:textId="55BDF23B" w:rsidR="00D92822" w:rsidRPr="0080356A" w:rsidRDefault="00D92822" w:rsidP="00B67B71">
            <w:pPr>
              <w:ind w:firstLine="0"/>
              <w:jc w:val="center"/>
              <w:rPr>
                <w:sz w:val="20"/>
              </w:rPr>
            </w:pPr>
            <w:r w:rsidRPr="0080356A">
              <w:rPr>
                <w:sz w:val="20"/>
              </w:rPr>
              <w:t>Unsuccessful Challenge</w:t>
            </w:r>
          </w:p>
        </w:tc>
        <w:tc>
          <w:tcPr>
            <w:tcW w:w="819" w:type="pct"/>
          </w:tcPr>
          <w:p w14:paraId="1E003AE8" w14:textId="5795F956" w:rsidR="00D92822" w:rsidRPr="0080356A" w:rsidRDefault="00D92822" w:rsidP="00B67B71">
            <w:pPr>
              <w:ind w:firstLine="0"/>
              <w:jc w:val="center"/>
              <w:rPr>
                <w:sz w:val="20"/>
              </w:rPr>
            </w:pPr>
            <w:r w:rsidRPr="0080356A">
              <w:rPr>
                <w:sz w:val="20"/>
              </w:rPr>
              <w:t>Successful Challenge</w:t>
            </w:r>
            <w:r w:rsidRPr="0080356A">
              <w:rPr>
                <w:rStyle w:val="FootnoteReference"/>
                <w:sz w:val="20"/>
              </w:rPr>
              <w:footnoteReference w:id="42"/>
            </w:r>
          </w:p>
        </w:tc>
      </w:tr>
      <w:tr w:rsidR="0080356A" w:rsidRPr="0080356A" w14:paraId="678DBCBF" w14:textId="1F7575F8" w:rsidTr="00D92822">
        <w:trPr>
          <w:jc w:val="center"/>
        </w:trPr>
        <w:tc>
          <w:tcPr>
            <w:tcW w:w="971" w:type="pct"/>
          </w:tcPr>
          <w:p w14:paraId="27E4CE29" w14:textId="28434B63" w:rsidR="00D92822" w:rsidRPr="0080356A" w:rsidRDefault="00D92822" w:rsidP="00B67B71">
            <w:pPr>
              <w:ind w:firstLine="0"/>
              <w:jc w:val="right"/>
              <w:rPr>
                <w:i/>
                <w:iCs/>
                <w:sz w:val="20"/>
              </w:rPr>
            </w:pPr>
            <w:r w:rsidRPr="0080356A">
              <w:rPr>
                <w:i/>
                <w:iCs/>
                <w:sz w:val="20"/>
              </w:rPr>
              <w:t>Alabama</w:t>
            </w:r>
          </w:p>
        </w:tc>
        <w:tc>
          <w:tcPr>
            <w:tcW w:w="511" w:type="pct"/>
            <w:vAlign w:val="center"/>
          </w:tcPr>
          <w:p w14:paraId="2327474E" w14:textId="667CAADB"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71BB2D5A"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4E051674" w14:textId="0256995E" w:rsidR="00D92822" w:rsidRPr="0080356A" w:rsidRDefault="00D92822" w:rsidP="00892BDA">
            <w:pPr>
              <w:spacing w:before="0"/>
              <w:ind w:firstLine="0"/>
              <w:jc w:val="center"/>
              <w:rPr>
                <w:sz w:val="20"/>
              </w:rPr>
            </w:pPr>
            <w:r w:rsidRPr="0080356A">
              <w:rPr>
                <w:sz w:val="20"/>
              </w:rPr>
              <w:t>x</w:t>
            </w:r>
          </w:p>
        </w:tc>
        <w:tc>
          <w:tcPr>
            <w:tcW w:w="807" w:type="pct"/>
            <w:tcBorders>
              <w:left w:val="single" w:sz="4" w:space="0" w:color="C00000"/>
            </w:tcBorders>
            <w:vAlign w:val="center"/>
          </w:tcPr>
          <w:p w14:paraId="446EB26B" w14:textId="343AC785" w:rsidR="00D92822" w:rsidRPr="0080356A" w:rsidRDefault="00D92822" w:rsidP="00892BDA">
            <w:pPr>
              <w:spacing w:before="0"/>
              <w:ind w:firstLine="0"/>
              <w:jc w:val="center"/>
              <w:rPr>
                <w:sz w:val="20"/>
              </w:rPr>
            </w:pPr>
          </w:p>
        </w:tc>
        <w:tc>
          <w:tcPr>
            <w:tcW w:w="412" w:type="pct"/>
          </w:tcPr>
          <w:p w14:paraId="256C22BA" w14:textId="77777777" w:rsidR="00D92822" w:rsidRPr="0080356A" w:rsidRDefault="00D92822" w:rsidP="00892BDA">
            <w:pPr>
              <w:spacing w:before="0"/>
              <w:ind w:firstLine="0"/>
              <w:jc w:val="center"/>
              <w:rPr>
                <w:sz w:val="20"/>
              </w:rPr>
            </w:pPr>
          </w:p>
        </w:tc>
        <w:tc>
          <w:tcPr>
            <w:tcW w:w="819" w:type="pct"/>
            <w:vAlign w:val="center"/>
          </w:tcPr>
          <w:p w14:paraId="783B71E6" w14:textId="7DC5B98C" w:rsidR="00D92822" w:rsidRPr="0080356A" w:rsidRDefault="00D92822" w:rsidP="00892BDA">
            <w:pPr>
              <w:spacing w:before="0"/>
              <w:ind w:firstLine="0"/>
              <w:jc w:val="center"/>
              <w:rPr>
                <w:sz w:val="20"/>
              </w:rPr>
            </w:pPr>
          </w:p>
        </w:tc>
      </w:tr>
      <w:tr w:rsidR="0080356A" w:rsidRPr="0080356A" w14:paraId="695DA138" w14:textId="2E76F8C4" w:rsidTr="00D92822">
        <w:trPr>
          <w:jc w:val="center"/>
        </w:trPr>
        <w:tc>
          <w:tcPr>
            <w:tcW w:w="971" w:type="pct"/>
          </w:tcPr>
          <w:p w14:paraId="438EC813" w14:textId="1DCA009A" w:rsidR="00D92822" w:rsidRPr="0080356A" w:rsidRDefault="00D92822" w:rsidP="00B67B71">
            <w:pPr>
              <w:ind w:firstLine="0"/>
              <w:jc w:val="right"/>
              <w:rPr>
                <w:i/>
                <w:iCs/>
                <w:sz w:val="20"/>
              </w:rPr>
            </w:pPr>
            <w:r w:rsidRPr="0080356A">
              <w:rPr>
                <w:i/>
                <w:iCs/>
                <w:sz w:val="20"/>
              </w:rPr>
              <w:t>Florida</w:t>
            </w:r>
          </w:p>
        </w:tc>
        <w:tc>
          <w:tcPr>
            <w:tcW w:w="511" w:type="pct"/>
            <w:vAlign w:val="center"/>
          </w:tcPr>
          <w:p w14:paraId="0DC6B860" w14:textId="312703D7" w:rsidR="00D92822" w:rsidRPr="0080356A" w:rsidRDefault="00D92822" w:rsidP="00892BDA">
            <w:pPr>
              <w:spacing w:before="0"/>
              <w:ind w:firstLine="0"/>
              <w:jc w:val="center"/>
              <w:rPr>
                <w:sz w:val="20"/>
              </w:rPr>
            </w:pPr>
            <w:r w:rsidRPr="0080356A">
              <w:rPr>
                <w:sz w:val="20"/>
              </w:rPr>
              <w:t>x</w:t>
            </w:r>
          </w:p>
        </w:tc>
        <w:tc>
          <w:tcPr>
            <w:tcW w:w="530" w:type="pct"/>
            <w:tcBorders>
              <w:right w:val="single" w:sz="4" w:space="0" w:color="C00000"/>
            </w:tcBorders>
            <w:vAlign w:val="center"/>
          </w:tcPr>
          <w:p w14:paraId="279C4591"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39D30E97"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4395485B" w14:textId="0E53A44E" w:rsidR="00D92822" w:rsidRPr="0080356A" w:rsidRDefault="00D92822" w:rsidP="00892BDA">
            <w:pPr>
              <w:spacing w:before="0"/>
              <w:ind w:firstLine="0"/>
              <w:jc w:val="center"/>
              <w:rPr>
                <w:sz w:val="20"/>
              </w:rPr>
            </w:pPr>
          </w:p>
        </w:tc>
        <w:tc>
          <w:tcPr>
            <w:tcW w:w="412" w:type="pct"/>
          </w:tcPr>
          <w:p w14:paraId="26748C49" w14:textId="4D35470A" w:rsidR="00D92822" w:rsidRPr="0080356A" w:rsidRDefault="00334244" w:rsidP="00892BDA">
            <w:pPr>
              <w:spacing w:before="0"/>
              <w:ind w:firstLine="0"/>
              <w:jc w:val="center"/>
              <w:rPr>
                <w:sz w:val="20"/>
              </w:rPr>
            </w:pPr>
            <w:r w:rsidRPr="0080356A">
              <w:rPr>
                <w:sz w:val="20"/>
              </w:rPr>
              <w:t>x</w:t>
            </w:r>
          </w:p>
        </w:tc>
        <w:tc>
          <w:tcPr>
            <w:tcW w:w="819" w:type="pct"/>
            <w:vAlign w:val="center"/>
          </w:tcPr>
          <w:p w14:paraId="25324F19" w14:textId="173D51B7" w:rsidR="00D92822" w:rsidRPr="0080356A" w:rsidRDefault="00D92822" w:rsidP="00892BDA">
            <w:pPr>
              <w:spacing w:before="0"/>
              <w:ind w:firstLine="0"/>
              <w:jc w:val="center"/>
              <w:rPr>
                <w:sz w:val="20"/>
              </w:rPr>
            </w:pPr>
          </w:p>
        </w:tc>
      </w:tr>
      <w:tr w:rsidR="0080356A" w:rsidRPr="0080356A" w14:paraId="28FAC93F" w14:textId="59CA438B" w:rsidTr="00D92822">
        <w:trPr>
          <w:jc w:val="center"/>
        </w:trPr>
        <w:tc>
          <w:tcPr>
            <w:tcW w:w="971" w:type="pct"/>
          </w:tcPr>
          <w:p w14:paraId="47FED1F6" w14:textId="473897EB" w:rsidR="00D92822" w:rsidRPr="0080356A" w:rsidRDefault="00D92822" w:rsidP="00B67B71">
            <w:pPr>
              <w:ind w:firstLine="0"/>
              <w:jc w:val="right"/>
              <w:rPr>
                <w:i/>
                <w:iCs/>
                <w:sz w:val="20"/>
              </w:rPr>
            </w:pPr>
            <w:r w:rsidRPr="0080356A">
              <w:rPr>
                <w:i/>
                <w:iCs/>
                <w:sz w:val="20"/>
              </w:rPr>
              <w:t>Georgia</w:t>
            </w:r>
          </w:p>
        </w:tc>
        <w:tc>
          <w:tcPr>
            <w:tcW w:w="511" w:type="pct"/>
            <w:vAlign w:val="center"/>
          </w:tcPr>
          <w:p w14:paraId="377E702C" w14:textId="416B83DD"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2F693D3E"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7847EF8D"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682B8AEE" w14:textId="33F5D061" w:rsidR="00D92822" w:rsidRPr="0080356A" w:rsidRDefault="00D92822" w:rsidP="00892BDA">
            <w:pPr>
              <w:spacing w:before="0"/>
              <w:ind w:firstLine="0"/>
              <w:jc w:val="center"/>
              <w:rPr>
                <w:sz w:val="20"/>
              </w:rPr>
            </w:pPr>
          </w:p>
        </w:tc>
        <w:tc>
          <w:tcPr>
            <w:tcW w:w="412" w:type="pct"/>
          </w:tcPr>
          <w:p w14:paraId="3FAA6366" w14:textId="77777777" w:rsidR="00D92822" w:rsidRPr="0080356A" w:rsidRDefault="00D92822" w:rsidP="00892BDA">
            <w:pPr>
              <w:spacing w:before="0"/>
              <w:ind w:firstLine="0"/>
              <w:jc w:val="center"/>
              <w:rPr>
                <w:sz w:val="20"/>
              </w:rPr>
            </w:pPr>
          </w:p>
        </w:tc>
        <w:tc>
          <w:tcPr>
            <w:tcW w:w="819" w:type="pct"/>
            <w:vAlign w:val="center"/>
          </w:tcPr>
          <w:p w14:paraId="3F8E0616" w14:textId="30D39290" w:rsidR="00D92822" w:rsidRPr="0080356A" w:rsidRDefault="00D92822" w:rsidP="00892BDA">
            <w:pPr>
              <w:spacing w:before="0"/>
              <w:ind w:firstLine="0"/>
              <w:jc w:val="center"/>
              <w:rPr>
                <w:sz w:val="20"/>
              </w:rPr>
            </w:pPr>
          </w:p>
        </w:tc>
      </w:tr>
      <w:tr w:rsidR="0080356A" w:rsidRPr="0080356A" w14:paraId="0EEB7327" w14:textId="16FBA84F" w:rsidTr="00D92822">
        <w:trPr>
          <w:jc w:val="center"/>
        </w:trPr>
        <w:tc>
          <w:tcPr>
            <w:tcW w:w="971" w:type="pct"/>
          </w:tcPr>
          <w:p w14:paraId="38073713" w14:textId="58411468" w:rsidR="00D92822" w:rsidRPr="0080356A" w:rsidRDefault="00D92822" w:rsidP="00B67B71">
            <w:pPr>
              <w:ind w:firstLine="0"/>
              <w:jc w:val="right"/>
              <w:rPr>
                <w:i/>
                <w:iCs/>
                <w:sz w:val="20"/>
              </w:rPr>
            </w:pPr>
            <w:r w:rsidRPr="0080356A">
              <w:rPr>
                <w:i/>
                <w:iCs/>
                <w:sz w:val="20"/>
              </w:rPr>
              <w:t>Illinois</w:t>
            </w:r>
          </w:p>
        </w:tc>
        <w:tc>
          <w:tcPr>
            <w:tcW w:w="511" w:type="pct"/>
            <w:vAlign w:val="center"/>
          </w:tcPr>
          <w:p w14:paraId="231D1900" w14:textId="754D2A01"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081D43E0" w14:textId="6482A77A" w:rsidR="00D92822" w:rsidRPr="0080356A" w:rsidRDefault="00D92822" w:rsidP="00892BDA">
            <w:pPr>
              <w:spacing w:before="0"/>
              <w:ind w:firstLine="0"/>
              <w:jc w:val="center"/>
              <w:rPr>
                <w:sz w:val="20"/>
              </w:rPr>
            </w:pPr>
            <w:r w:rsidRPr="0080356A">
              <w:rPr>
                <w:sz w:val="20"/>
              </w:rPr>
              <w:t>x</w:t>
            </w:r>
          </w:p>
        </w:tc>
        <w:tc>
          <w:tcPr>
            <w:tcW w:w="950" w:type="pct"/>
            <w:tcBorders>
              <w:top w:val="single" w:sz="4" w:space="0" w:color="C00000"/>
              <w:left w:val="single" w:sz="4" w:space="0" w:color="C00000"/>
              <w:bottom w:val="single" w:sz="4" w:space="0" w:color="C00000"/>
              <w:right w:val="single" w:sz="4" w:space="0" w:color="C00000"/>
            </w:tcBorders>
            <w:vAlign w:val="center"/>
          </w:tcPr>
          <w:p w14:paraId="49208D72" w14:textId="4F465854" w:rsidR="00D92822" w:rsidRPr="0080356A" w:rsidRDefault="00D92822" w:rsidP="00892BDA">
            <w:pPr>
              <w:spacing w:before="0"/>
              <w:ind w:firstLine="0"/>
              <w:jc w:val="center"/>
              <w:rPr>
                <w:sz w:val="20"/>
              </w:rPr>
            </w:pPr>
            <w:r w:rsidRPr="0080356A">
              <w:rPr>
                <w:sz w:val="20"/>
              </w:rPr>
              <w:t>x</w:t>
            </w:r>
          </w:p>
        </w:tc>
        <w:tc>
          <w:tcPr>
            <w:tcW w:w="807" w:type="pct"/>
            <w:tcBorders>
              <w:left w:val="single" w:sz="4" w:space="0" w:color="C00000"/>
            </w:tcBorders>
            <w:vAlign w:val="center"/>
          </w:tcPr>
          <w:p w14:paraId="00DB8EE3" w14:textId="13F8C169" w:rsidR="00D92822" w:rsidRPr="0080356A" w:rsidRDefault="00D92822" w:rsidP="00892BDA">
            <w:pPr>
              <w:spacing w:before="0"/>
              <w:ind w:firstLine="0"/>
              <w:jc w:val="center"/>
              <w:rPr>
                <w:sz w:val="20"/>
              </w:rPr>
            </w:pPr>
          </w:p>
        </w:tc>
        <w:tc>
          <w:tcPr>
            <w:tcW w:w="412" w:type="pct"/>
          </w:tcPr>
          <w:p w14:paraId="452F0E53" w14:textId="77777777" w:rsidR="00D92822" w:rsidRPr="0080356A" w:rsidRDefault="00D92822" w:rsidP="00892BDA">
            <w:pPr>
              <w:spacing w:before="0"/>
              <w:ind w:firstLine="0"/>
              <w:jc w:val="center"/>
              <w:rPr>
                <w:sz w:val="20"/>
              </w:rPr>
            </w:pPr>
          </w:p>
        </w:tc>
        <w:tc>
          <w:tcPr>
            <w:tcW w:w="819" w:type="pct"/>
            <w:vAlign w:val="center"/>
          </w:tcPr>
          <w:p w14:paraId="4F74AD99" w14:textId="0CF24433" w:rsidR="00D92822" w:rsidRPr="0080356A" w:rsidRDefault="00D92822" w:rsidP="00892BDA">
            <w:pPr>
              <w:spacing w:before="0"/>
              <w:ind w:firstLine="0"/>
              <w:jc w:val="center"/>
              <w:rPr>
                <w:sz w:val="20"/>
              </w:rPr>
            </w:pPr>
          </w:p>
        </w:tc>
      </w:tr>
      <w:tr w:rsidR="0080356A" w:rsidRPr="0080356A" w14:paraId="6E0AEA15" w14:textId="43D8E8B1" w:rsidTr="00D92822">
        <w:trPr>
          <w:jc w:val="center"/>
        </w:trPr>
        <w:tc>
          <w:tcPr>
            <w:tcW w:w="971" w:type="pct"/>
          </w:tcPr>
          <w:p w14:paraId="79AD5FFA" w14:textId="3825B430" w:rsidR="00D92822" w:rsidRPr="0080356A" w:rsidRDefault="00D92822" w:rsidP="00B67B71">
            <w:pPr>
              <w:ind w:firstLine="0"/>
              <w:jc w:val="right"/>
              <w:rPr>
                <w:i/>
                <w:iCs/>
                <w:sz w:val="20"/>
              </w:rPr>
            </w:pPr>
            <w:r w:rsidRPr="0080356A">
              <w:rPr>
                <w:i/>
                <w:iCs/>
                <w:sz w:val="20"/>
              </w:rPr>
              <w:t>Iowa</w:t>
            </w:r>
          </w:p>
        </w:tc>
        <w:tc>
          <w:tcPr>
            <w:tcW w:w="511" w:type="pct"/>
            <w:vAlign w:val="center"/>
          </w:tcPr>
          <w:p w14:paraId="5DB97465" w14:textId="5A55E7B2" w:rsidR="00D92822" w:rsidRPr="0080356A" w:rsidRDefault="00D92822" w:rsidP="00892BDA">
            <w:pPr>
              <w:spacing w:before="0"/>
              <w:ind w:firstLine="0"/>
              <w:jc w:val="center"/>
              <w:rPr>
                <w:sz w:val="20"/>
              </w:rPr>
            </w:pPr>
            <w:r w:rsidRPr="0080356A">
              <w:rPr>
                <w:sz w:val="20"/>
              </w:rPr>
              <w:t>x</w:t>
            </w:r>
          </w:p>
        </w:tc>
        <w:tc>
          <w:tcPr>
            <w:tcW w:w="530" w:type="pct"/>
            <w:tcBorders>
              <w:right w:val="single" w:sz="4" w:space="0" w:color="C00000"/>
            </w:tcBorders>
            <w:vAlign w:val="center"/>
          </w:tcPr>
          <w:p w14:paraId="3AA1BDCA"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00C46212"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702D4455" w14:textId="3100A4F0" w:rsidR="00D92822" w:rsidRPr="0080356A" w:rsidRDefault="00D92822" w:rsidP="00892BDA">
            <w:pPr>
              <w:spacing w:before="0"/>
              <w:ind w:firstLine="0"/>
              <w:jc w:val="center"/>
              <w:rPr>
                <w:sz w:val="20"/>
              </w:rPr>
            </w:pPr>
            <w:r w:rsidRPr="0080356A">
              <w:rPr>
                <w:sz w:val="20"/>
              </w:rPr>
              <w:t>x</w:t>
            </w:r>
          </w:p>
        </w:tc>
        <w:tc>
          <w:tcPr>
            <w:tcW w:w="412" w:type="pct"/>
          </w:tcPr>
          <w:p w14:paraId="6FAB96F3" w14:textId="10E0D394" w:rsidR="00D92822" w:rsidRPr="0080356A" w:rsidRDefault="00D92822" w:rsidP="00892BDA">
            <w:pPr>
              <w:spacing w:before="0"/>
              <w:ind w:firstLine="0"/>
              <w:jc w:val="center"/>
              <w:rPr>
                <w:sz w:val="20"/>
              </w:rPr>
            </w:pPr>
          </w:p>
        </w:tc>
        <w:tc>
          <w:tcPr>
            <w:tcW w:w="819" w:type="pct"/>
            <w:vAlign w:val="center"/>
          </w:tcPr>
          <w:p w14:paraId="7363A97C" w14:textId="4889F5E8" w:rsidR="00D92822" w:rsidRPr="0080356A" w:rsidRDefault="00D92822" w:rsidP="00892BDA">
            <w:pPr>
              <w:spacing w:before="0"/>
              <w:ind w:firstLine="0"/>
              <w:jc w:val="center"/>
              <w:rPr>
                <w:sz w:val="20"/>
              </w:rPr>
            </w:pPr>
          </w:p>
        </w:tc>
      </w:tr>
      <w:tr w:rsidR="0080356A" w:rsidRPr="0080356A" w14:paraId="40BA3CF9" w14:textId="77777777" w:rsidTr="00D92822">
        <w:trPr>
          <w:jc w:val="center"/>
        </w:trPr>
        <w:tc>
          <w:tcPr>
            <w:tcW w:w="971" w:type="pct"/>
          </w:tcPr>
          <w:p w14:paraId="06AF2781" w14:textId="25F4370C" w:rsidR="00D92822" w:rsidRPr="0080356A" w:rsidRDefault="00D92822" w:rsidP="00B67B71">
            <w:pPr>
              <w:ind w:firstLine="0"/>
              <w:jc w:val="right"/>
              <w:rPr>
                <w:i/>
                <w:iCs/>
                <w:sz w:val="20"/>
              </w:rPr>
            </w:pPr>
            <w:r w:rsidRPr="0080356A">
              <w:rPr>
                <w:i/>
                <w:iCs/>
                <w:sz w:val="20"/>
              </w:rPr>
              <w:t>Kansas</w:t>
            </w:r>
          </w:p>
        </w:tc>
        <w:tc>
          <w:tcPr>
            <w:tcW w:w="511" w:type="pct"/>
            <w:vAlign w:val="center"/>
          </w:tcPr>
          <w:p w14:paraId="088B463A" w14:textId="77777777"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6211C1AF"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5E4053A1"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64D52765" w14:textId="77777777" w:rsidR="00D92822" w:rsidRPr="0080356A" w:rsidRDefault="00D92822" w:rsidP="00892BDA">
            <w:pPr>
              <w:spacing w:before="0"/>
              <w:ind w:firstLine="0"/>
              <w:jc w:val="center"/>
              <w:rPr>
                <w:sz w:val="20"/>
              </w:rPr>
            </w:pPr>
          </w:p>
        </w:tc>
        <w:tc>
          <w:tcPr>
            <w:tcW w:w="412" w:type="pct"/>
          </w:tcPr>
          <w:p w14:paraId="4FA166AD" w14:textId="1C218698" w:rsidR="00D92822" w:rsidRPr="0080356A" w:rsidRDefault="00334244" w:rsidP="00892BDA">
            <w:pPr>
              <w:spacing w:before="0"/>
              <w:ind w:firstLine="0"/>
              <w:jc w:val="center"/>
              <w:rPr>
                <w:sz w:val="20"/>
              </w:rPr>
            </w:pPr>
            <w:r w:rsidRPr="0080356A">
              <w:rPr>
                <w:sz w:val="20"/>
              </w:rPr>
              <w:t>x</w:t>
            </w:r>
          </w:p>
        </w:tc>
        <w:tc>
          <w:tcPr>
            <w:tcW w:w="819" w:type="pct"/>
            <w:vAlign w:val="center"/>
          </w:tcPr>
          <w:p w14:paraId="60553AB6" w14:textId="1873751E" w:rsidR="00D92822" w:rsidRPr="0080356A" w:rsidRDefault="00D92822" w:rsidP="00892BDA">
            <w:pPr>
              <w:spacing w:before="0"/>
              <w:ind w:firstLine="0"/>
              <w:jc w:val="center"/>
              <w:rPr>
                <w:sz w:val="20"/>
              </w:rPr>
            </w:pPr>
          </w:p>
        </w:tc>
      </w:tr>
      <w:tr w:rsidR="0080356A" w:rsidRPr="0080356A" w14:paraId="357CD3DE" w14:textId="738547F3" w:rsidTr="00D92822">
        <w:trPr>
          <w:jc w:val="center"/>
        </w:trPr>
        <w:tc>
          <w:tcPr>
            <w:tcW w:w="971" w:type="pct"/>
          </w:tcPr>
          <w:p w14:paraId="33C3291B" w14:textId="0F5489D0" w:rsidR="00D92822" w:rsidRPr="0080356A" w:rsidRDefault="00D92822" w:rsidP="00B67B71">
            <w:pPr>
              <w:ind w:firstLine="0"/>
              <w:jc w:val="right"/>
              <w:rPr>
                <w:i/>
                <w:iCs/>
                <w:sz w:val="20"/>
              </w:rPr>
            </w:pPr>
            <w:r w:rsidRPr="0080356A">
              <w:rPr>
                <w:i/>
                <w:iCs/>
                <w:sz w:val="20"/>
              </w:rPr>
              <w:t>Louisiana</w:t>
            </w:r>
          </w:p>
        </w:tc>
        <w:tc>
          <w:tcPr>
            <w:tcW w:w="511" w:type="pct"/>
            <w:vAlign w:val="center"/>
          </w:tcPr>
          <w:p w14:paraId="12F197E2" w14:textId="248D9CFE"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14ABED87"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0D989B7D" w14:textId="58B77CA9" w:rsidR="00D92822" w:rsidRPr="0080356A" w:rsidRDefault="00D92822" w:rsidP="00892BDA">
            <w:pPr>
              <w:spacing w:before="0"/>
              <w:ind w:firstLine="0"/>
              <w:jc w:val="center"/>
              <w:rPr>
                <w:sz w:val="20"/>
              </w:rPr>
            </w:pPr>
            <w:r w:rsidRPr="0080356A">
              <w:rPr>
                <w:sz w:val="20"/>
              </w:rPr>
              <w:t>x</w:t>
            </w:r>
          </w:p>
        </w:tc>
        <w:tc>
          <w:tcPr>
            <w:tcW w:w="807" w:type="pct"/>
            <w:tcBorders>
              <w:left w:val="single" w:sz="4" w:space="0" w:color="C00000"/>
            </w:tcBorders>
            <w:vAlign w:val="center"/>
          </w:tcPr>
          <w:p w14:paraId="558BFEA3" w14:textId="1F6F583B" w:rsidR="00D92822" w:rsidRPr="0080356A" w:rsidRDefault="00D92822" w:rsidP="00892BDA">
            <w:pPr>
              <w:spacing w:before="0"/>
              <w:ind w:firstLine="0"/>
              <w:jc w:val="center"/>
              <w:rPr>
                <w:sz w:val="20"/>
              </w:rPr>
            </w:pPr>
          </w:p>
        </w:tc>
        <w:tc>
          <w:tcPr>
            <w:tcW w:w="412" w:type="pct"/>
          </w:tcPr>
          <w:p w14:paraId="258CC6FD" w14:textId="77777777" w:rsidR="00D92822" w:rsidRPr="0080356A" w:rsidRDefault="00D92822" w:rsidP="00892BDA">
            <w:pPr>
              <w:spacing w:before="0"/>
              <w:ind w:firstLine="0"/>
              <w:jc w:val="center"/>
              <w:rPr>
                <w:sz w:val="20"/>
              </w:rPr>
            </w:pPr>
          </w:p>
        </w:tc>
        <w:tc>
          <w:tcPr>
            <w:tcW w:w="819" w:type="pct"/>
            <w:vAlign w:val="center"/>
          </w:tcPr>
          <w:p w14:paraId="5B2634BB" w14:textId="52586E50" w:rsidR="00D92822" w:rsidRPr="0080356A" w:rsidRDefault="00D92822" w:rsidP="00892BDA">
            <w:pPr>
              <w:spacing w:before="0"/>
              <w:ind w:firstLine="0"/>
              <w:jc w:val="center"/>
              <w:rPr>
                <w:sz w:val="20"/>
              </w:rPr>
            </w:pPr>
          </w:p>
        </w:tc>
      </w:tr>
      <w:tr w:rsidR="0080356A" w:rsidRPr="0080356A" w14:paraId="388ED3C3" w14:textId="1D60A6DE" w:rsidTr="00D92822">
        <w:trPr>
          <w:jc w:val="center"/>
        </w:trPr>
        <w:tc>
          <w:tcPr>
            <w:tcW w:w="971" w:type="pct"/>
          </w:tcPr>
          <w:p w14:paraId="10D8B29C" w14:textId="6BF69D9E" w:rsidR="00D92822" w:rsidRPr="0080356A" w:rsidRDefault="00D92822" w:rsidP="00B67B71">
            <w:pPr>
              <w:ind w:firstLine="0"/>
              <w:jc w:val="right"/>
              <w:rPr>
                <w:i/>
                <w:iCs/>
                <w:sz w:val="20"/>
              </w:rPr>
            </w:pPr>
            <w:r w:rsidRPr="0080356A">
              <w:rPr>
                <w:i/>
                <w:iCs/>
                <w:sz w:val="20"/>
              </w:rPr>
              <w:t>Maryland</w:t>
            </w:r>
          </w:p>
        </w:tc>
        <w:tc>
          <w:tcPr>
            <w:tcW w:w="511" w:type="pct"/>
            <w:vAlign w:val="center"/>
          </w:tcPr>
          <w:p w14:paraId="1ABC6094" w14:textId="74D0C5F1"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590AE4C6" w14:textId="035FDEFF" w:rsidR="00D92822" w:rsidRPr="0080356A" w:rsidRDefault="00D92822" w:rsidP="00892BDA">
            <w:pPr>
              <w:spacing w:before="0"/>
              <w:ind w:firstLine="0"/>
              <w:jc w:val="center"/>
              <w:rPr>
                <w:sz w:val="20"/>
              </w:rPr>
            </w:pPr>
            <w:r w:rsidRPr="0080356A">
              <w:rPr>
                <w:sz w:val="20"/>
              </w:rPr>
              <w:t>x</w:t>
            </w:r>
          </w:p>
        </w:tc>
        <w:tc>
          <w:tcPr>
            <w:tcW w:w="950" w:type="pct"/>
            <w:tcBorders>
              <w:top w:val="single" w:sz="4" w:space="0" w:color="C00000"/>
              <w:left w:val="single" w:sz="4" w:space="0" w:color="C00000"/>
              <w:bottom w:val="single" w:sz="4" w:space="0" w:color="C00000"/>
              <w:right w:val="single" w:sz="4" w:space="0" w:color="C00000"/>
            </w:tcBorders>
            <w:vAlign w:val="center"/>
          </w:tcPr>
          <w:p w14:paraId="3E36DEF4"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5859E787" w14:textId="4C3F94A8" w:rsidR="00D92822" w:rsidRPr="0080356A" w:rsidRDefault="00D92822" w:rsidP="00892BDA">
            <w:pPr>
              <w:spacing w:before="0"/>
              <w:ind w:firstLine="0"/>
              <w:jc w:val="center"/>
              <w:rPr>
                <w:sz w:val="20"/>
              </w:rPr>
            </w:pPr>
          </w:p>
        </w:tc>
        <w:tc>
          <w:tcPr>
            <w:tcW w:w="412" w:type="pct"/>
          </w:tcPr>
          <w:p w14:paraId="0FFA4064" w14:textId="77777777" w:rsidR="00D92822" w:rsidRPr="0080356A" w:rsidRDefault="00D92822" w:rsidP="00892BDA">
            <w:pPr>
              <w:spacing w:before="0"/>
              <w:ind w:firstLine="0"/>
              <w:jc w:val="center"/>
              <w:rPr>
                <w:sz w:val="20"/>
              </w:rPr>
            </w:pPr>
          </w:p>
        </w:tc>
        <w:tc>
          <w:tcPr>
            <w:tcW w:w="819" w:type="pct"/>
            <w:vAlign w:val="center"/>
          </w:tcPr>
          <w:p w14:paraId="1FEE5BA2" w14:textId="024AF088" w:rsidR="00D92822" w:rsidRPr="0080356A" w:rsidRDefault="00D92822" w:rsidP="00892BDA">
            <w:pPr>
              <w:spacing w:before="0"/>
              <w:ind w:firstLine="0"/>
              <w:jc w:val="center"/>
              <w:rPr>
                <w:sz w:val="20"/>
              </w:rPr>
            </w:pPr>
            <w:r w:rsidRPr="0080356A">
              <w:rPr>
                <w:sz w:val="20"/>
              </w:rPr>
              <w:t>x</w:t>
            </w:r>
          </w:p>
        </w:tc>
      </w:tr>
      <w:tr w:rsidR="0080356A" w:rsidRPr="0080356A" w14:paraId="3FFAB2E9" w14:textId="1B8B846C" w:rsidTr="00D92822">
        <w:trPr>
          <w:jc w:val="center"/>
        </w:trPr>
        <w:tc>
          <w:tcPr>
            <w:tcW w:w="971" w:type="pct"/>
          </w:tcPr>
          <w:p w14:paraId="5A5EB94E" w14:textId="1D1C0721" w:rsidR="00D92822" w:rsidRPr="0080356A" w:rsidRDefault="00D92822" w:rsidP="00B67B71">
            <w:pPr>
              <w:ind w:firstLine="0"/>
              <w:jc w:val="right"/>
              <w:rPr>
                <w:i/>
                <w:iCs/>
                <w:sz w:val="20"/>
              </w:rPr>
            </w:pPr>
            <w:r w:rsidRPr="0080356A">
              <w:rPr>
                <w:i/>
                <w:iCs/>
                <w:sz w:val="20"/>
              </w:rPr>
              <w:t>Missouri</w:t>
            </w:r>
          </w:p>
        </w:tc>
        <w:tc>
          <w:tcPr>
            <w:tcW w:w="511" w:type="pct"/>
            <w:vAlign w:val="center"/>
          </w:tcPr>
          <w:p w14:paraId="7DDD053C" w14:textId="74B785C8"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222AB3DC" w14:textId="0FFA90CA" w:rsidR="00D92822" w:rsidRPr="0080356A" w:rsidRDefault="00D92822" w:rsidP="00892BDA">
            <w:pPr>
              <w:spacing w:before="0"/>
              <w:ind w:firstLine="0"/>
              <w:jc w:val="center"/>
              <w:rPr>
                <w:sz w:val="20"/>
              </w:rPr>
            </w:pPr>
            <w:r w:rsidRPr="0080356A">
              <w:rPr>
                <w:sz w:val="20"/>
              </w:rPr>
              <w:t>x</w:t>
            </w:r>
          </w:p>
        </w:tc>
        <w:tc>
          <w:tcPr>
            <w:tcW w:w="950" w:type="pct"/>
            <w:tcBorders>
              <w:top w:val="single" w:sz="4" w:space="0" w:color="C00000"/>
              <w:left w:val="single" w:sz="4" w:space="0" w:color="C00000"/>
              <w:bottom w:val="single" w:sz="4" w:space="0" w:color="C00000"/>
              <w:right w:val="single" w:sz="4" w:space="0" w:color="C00000"/>
            </w:tcBorders>
            <w:vAlign w:val="center"/>
          </w:tcPr>
          <w:p w14:paraId="1A711EA6"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3998DB50" w14:textId="796E604B" w:rsidR="00D92822" w:rsidRPr="0080356A" w:rsidRDefault="00D92822" w:rsidP="00892BDA">
            <w:pPr>
              <w:spacing w:before="0"/>
              <w:ind w:firstLine="0"/>
              <w:jc w:val="center"/>
              <w:rPr>
                <w:sz w:val="20"/>
              </w:rPr>
            </w:pPr>
            <w:r w:rsidRPr="0080356A">
              <w:rPr>
                <w:sz w:val="20"/>
              </w:rPr>
              <w:t>x</w:t>
            </w:r>
          </w:p>
        </w:tc>
        <w:tc>
          <w:tcPr>
            <w:tcW w:w="412" w:type="pct"/>
          </w:tcPr>
          <w:p w14:paraId="4B5BFB80" w14:textId="77777777" w:rsidR="00D92822" w:rsidRPr="0080356A" w:rsidRDefault="00D92822" w:rsidP="00892BDA">
            <w:pPr>
              <w:spacing w:before="0"/>
              <w:ind w:firstLine="0"/>
              <w:jc w:val="center"/>
              <w:rPr>
                <w:sz w:val="20"/>
              </w:rPr>
            </w:pPr>
          </w:p>
        </w:tc>
        <w:tc>
          <w:tcPr>
            <w:tcW w:w="819" w:type="pct"/>
            <w:vAlign w:val="center"/>
          </w:tcPr>
          <w:p w14:paraId="5263E1B9" w14:textId="47B6D025" w:rsidR="00D92822" w:rsidRPr="0080356A" w:rsidRDefault="00D92822" w:rsidP="00892BDA">
            <w:pPr>
              <w:spacing w:before="0"/>
              <w:ind w:firstLine="0"/>
              <w:jc w:val="center"/>
              <w:rPr>
                <w:sz w:val="20"/>
              </w:rPr>
            </w:pPr>
          </w:p>
        </w:tc>
      </w:tr>
      <w:tr w:rsidR="0080356A" w:rsidRPr="0080356A" w14:paraId="4A6E07B7" w14:textId="56B2AAF6" w:rsidTr="00D92822">
        <w:trPr>
          <w:jc w:val="center"/>
        </w:trPr>
        <w:tc>
          <w:tcPr>
            <w:tcW w:w="971" w:type="pct"/>
          </w:tcPr>
          <w:p w14:paraId="0FAE6007" w14:textId="2AACFAFD" w:rsidR="00D92822" w:rsidRPr="0080356A" w:rsidRDefault="00D92822" w:rsidP="00B67B71">
            <w:pPr>
              <w:ind w:firstLine="0"/>
              <w:jc w:val="right"/>
              <w:rPr>
                <w:i/>
                <w:iCs/>
                <w:sz w:val="20"/>
              </w:rPr>
            </w:pPr>
            <w:r w:rsidRPr="0080356A">
              <w:rPr>
                <w:i/>
                <w:iCs/>
                <w:sz w:val="20"/>
              </w:rPr>
              <w:t>Nebraska</w:t>
            </w:r>
          </w:p>
        </w:tc>
        <w:tc>
          <w:tcPr>
            <w:tcW w:w="511" w:type="pct"/>
            <w:vAlign w:val="center"/>
          </w:tcPr>
          <w:p w14:paraId="4641B226" w14:textId="2CA67853" w:rsidR="00D92822" w:rsidRPr="0080356A" w:rsidRDefault="00D92822" w:rsidP="00892BDA">
            <w:pPr>
              <w:spacing w:before="0"/>
              <w:ind w:firstLine="0"/>
              <w:jc w:val="center"/>
              <w:rPr>
                <w:sz w:val="20"/>
              </w:rPr>
            </w:pPr>
            <w:r w:rsidRPr="0080356A">
              <w:rPr>
                <w:sz w:val="20"/>
              </w:rPr>
              <w:t>x</w:t>
            </w:r>
          </w:p>
        </w:tc>
        <w:tc>
          <w:tcPr>
            <w:tcW w:w="530" w:type="pct"/>
            <w:tcBorders>
              <w:right w:val="single" w:sz="4" w:space="0" w:color="C00000"/>
            </w:tcBorders>
            <w:vAlign w:val="center"/>
          </w:tcPr>
          <w:p w14:paraId="6015ABB8" w14:textId="1A91590C" w:rsidR="00D92822" w:rsidRPr="0080356A" w:rsidRDefault="00D92822" w:rsidP="00892BDA">
            <w:pPr>
              <w:spacing w:before="0"/>
              <w:ind w:firstLine="0"/>
              <w:jc w:val="center"/>
              <w:rPr>
                <w:sz w:val="20"/>
              </w:rPr>
            </w:pPr>
            <w:r w:rsidRPr="0080356A">
              <w:rPr>
                <w:sz w:val="20"/>
              </w:rPr>
              <w:t>x</w:t>
            </w:r>
          </w:p>
        </w:tc>
        <w:tc>
          <w:tcPr>
            <w:tcW w:w="950" w:type="pct"/>
            <w:tcBorders>
              <w:top w:val="single" w:sz="4" w:space="0" w:color="C00000"/>
              <w:left w:val="single" w:sz="4" w:space="0" w:color="C00000"/>
              <w:bottom w:val="single" w:sz="4" w:space="0" w:color="C00000"/>
              <w:right w:val="single" w:sz="4" w:space="0" w:color="C00000"/>
            </w:tcBorders>
            <w:vAlign w:val="center"/>
          </w:tcPr>
          <w:p w14:paraId="56C07027"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2211CA2A" w14:textId="063913FC" w:rsidR="00D92822" w:rsidRPr="0080356A" w:rsidRDefault="00D92822" w:rsidP="00892BDA">
            <w:pPr>
              <w:spacing w:before="0"/>
              <w:ind w:firstLine="0"/>
              <w:jc w:val="center"/>
              <w:rPr>
                <w:sz w:val="20"/>
              </w:rPr>
            </w:pPr>
            <w:r w:rsidRPr="0080356A">
              <w:rPr>
                <w:sz w:val="20"/>
              </w:rPr>
              <w:t>x</w:t>
            </w:r>
          </w:p>
        </w:tc>
        <w:tc>
          <w:tcPr>
            <w:tcW w:w="412" w:type="pct"/>
          </w:tcPr>
          <w:p w14:paraId="593D5A1B" w14:textId="77777777" w:rsidR="00D92822" w:rsidRPr="0080356A" w:rsidRDefault="00D92822" w:rsidP="00892BDA">
            <w:pPr>
              <w:spacing w:before="0"/>
              <w:ind w:firstLine="0"/>
              <w:jc w:val="center"/>
              <w:rPr>
                <w:sz w:val="20"/>
              </w:rPr>
            </w:pPr>
          </w:p>
        </w:tc>
        <w:tc>
          <w:tcPr>
            <w:tcW w:w="819" w:type="pct"/>
            <w:vAlign w:val="center"/>
          </w:tcPr>
          <w:p w14:paraId="1F557E87" w14:textId="42AF46D6" w:rsidR="00D92822" w:rsidRPr="0080356A" w:rsidRDefault="00D92822" w:rsidP="00892BDA">
            <w:pPr>
              <w:spacing w:before="0"/>
              <w:ind w:firstLine="0"/>
              <w:jc w:val="center"/>
              <w:rPr>
                <w:sz w:val="20"/>
              </w:rPr>
            </w:pPr>
          </w:p>
        </w:tc>
      </w:tr>
      <w:tr w:rsidR="0080356A" w:rsidRPr="0080356A" w14:paraId="1782BF9F" w14:textId="06634009" w:rsidTr="00D92822">
        <w:trPr>
          <w:jc w:val="center"/>
        </w:trPr>
        <w:tc>
          <w:tcPr>
            <w:tcW w:w="971" w:type="pct"/>
          </w:tcPr>
          <w:p w14:paraId="7A2ADCDB" w14:textId="51304016" w:rsidR="00D92822" w:rsidRPr="0080356A" w:rsidRDefault="00D92822" w:rsidP="00B67B71">
            <w:pPr>
              <w:ind w:firstLine="0"/>
              <w:jc w:val="right"/>
              <w:rPr>
                <w:i/>
                <w:iCs/>
                <w:sz w:val="20"/>
              </w:rPr>
            </w:pPr>
            <w:r w:rsidRPr="0080356A">
              <w:rPr>
                <w:i/>
                <w:iCs/>
                <w:sz w:val="20"/>
              </w:rPr>
              <w:t>New York</w:t>
            </w:r>
          </w:p>
        </w:tc>
        <w:tc>
          <w:tcPr>
            <w:tcW w:w="511" w:type="pct"/>
            <w:vAlign w:val="center"/>
          </w:tcPr>
          <w:p w14:paraId="649709CB" w14:textId="0962C7C5" w:rsidR="00D92822" w:rsidRPr="0080356A" w:rsidRDefault="00D92822" w:rsidP="00892BDA">
            <w:pPr>
              <w:spacing w:before="0"/>
              <w:ind w:firstLine="0"/>
              <w:jc w:val="center"/>
              <w:rPr>
                <w:sz w:val="20"/>
              </w:rPr>
            </w:pPr>
            <w:r w:rsidRPr="0080356A">
              <w:rPr>
                <w:sz w:val="20"/>
              </w:rPr>
              <w:t>x</w:t>
            </w:r>
          </w:p>
        </w:tc>
        <w:tc>
          <w:tcPr>
            <w:tcW w:w="530" w:type="pct"/>
            <w:tcBorders>
              <w:right w:val="single" w:sz="4" w:space="0" w:color="C00000"/>
            </w:tcBorders>
            <w:vAlign w:val="center"/>
          </w:tcPr>
          <w:p w14:paraId="79093FEF"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7101130A"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0F1CC433" w14:textId="367992CA" w:rsidR="00D92822" w:rsidRPr="0080356A" w:rsidRDefault="00D92822" w:rsidP="00892BDA">
            <w:pPr>
              <w:spacing w:before="0"/>
              <w:ind w:firstLine="0"/>
              <w:jc w:val="center"/>
              <w:rPr>
                <w:sz w:val="20"/>
              </w:rPr>
            </w:pPr>
          </w:p>
        </w:tc>
        <w:tc>
          <w:tcPr>
            <w:tcW w:w="412" w:type="pct"/>
          </w:tcPr>
          <w:p w14:paraId="4DFB4800" w14:textId="77777777" w:rsidR="00D92822" w:rsidRPr="0080356A" w:rsidRDefault="00D92822" w:rsidP="00892BDA">
            <w:pPr>
              <w:spacing w:before="0"/>
              <w:ind w:firstLine="0"/>
              <w:jc w:val="center"/>
              <w:rPr>
                <w:sz w:val="20"/>
              </w:rPr>
            </w:pPr>
          </w:p>
        </w:tc>
        <w:tc>
          <w:tcPr>
            <w:tcW w:w="819" w:type="pct"/>
            <w:vAlign w:val="center"/>
          </w:tcPr>
          <w:p w14:paraId="289C512B" w14:textId="6B4194ED" w:rsidR="00D92822" w:rsidRPr="0080356A" w:rsidRDefault="00D92822" w:rsidP="00892BDA">
            <w:pPr>
              <w:spacing w:before="0"/>
              <w:ind w:firstLine="0"/>
              <w:jc w:val="center"/>
              <w:rPr>
                <w:sz w:val="20"/>
              </w:rPr>
            </w:pPr>
            <w:r w:rsidRPr="0080356A">
              <w:rPr>
                <w:sz w:val="20"/>
              </w:rPr>
              <w:t>x</w:t>
            </w:r>
          </w:p>
        </w:tc>
      </w:tr>
      <w:tr w:rsidR="0080356A" w:rsidRPr="0080356A" w14:paraId="225AC0BE" w14:textId="35336F4B" w:rsidTr="00D92822">
        <w:trPr>
          <w:jc w:val="center"/>
        </w:trPr>
        <w:tc>
          <w:tcPr>
            <w:tcW w:w="971" w:type="pct"/>
          </w:tcPr>
          <w:p w14:paraId="0DFDF541" w14:textId="60861268" w:rsidR="00D92822" w:rsidRPr="0080356A" w:rsidRDefault="00D92822" w:rsidP="00B67B71">
            <w:pPr>
              <w:ind w:firstLine="0"/>
              <w:jc w:val="right"/>
              <w:rPr>
                <w:i/>
                <w:iCs/>
                <w:sz w:val="20"/>
              </w:rPr>
            </w:pPr>
            <w:r w:rsidRPr="0080356A">
              <w:rPr>
                <w:i/>
                <w:iCs/>
                <w:sz w:val="20"/>
              </w:rPr>
              <w:t>North Carolina</w:t>
            </w:r>
          </w:p>
        </w:tc>
        <w:tc>
          <w:tcPr>
            <w:tcW w:w="511" w:type="pct"/>
            <w:vAlign w:val="center"/>
          </w:tcPr>
          <w:p w14:paraId="3C3B5206" w14:textId="4622A2FC"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5B046A98" w14:textId="5511D5A9" w:rsidR="00D92822" w:rsidRPr="0080356A" w:rsidRDefault="00D92822" w:rsidP="00892BDA">
            <w:pPr>
              <w:spacing w:before="0"/>
              <w:ind w:firstLine="0"/>
              <w:jc w:val="center"/>
              <w:rPr>
                <w:sz w:val="20"/>
              </w:rPr>
            </w:pPr>
            <w:r w:rsidRPr="0080356A">
              <w:rPr>
                <w:sz w:val="20"/>
              </w:rPr>
              <w:t>x</w:t>
            </w:r>
          </w:p>
        </w:tc>
        <w:tc>
          <w:tcPr>
            <w:tcW w:w="950" w:type="pct"/>
            <w:tcBorders>
              <w:top w:val="single" w:sz="4" w:space="0" w:color="C00000"/>
              <w:left w:val="single" w:sz="4" w:space="0" w:color="C00000"/>
              <w:bottom w:val="single" w:sz="4" w:space="0" w:color="C00000"/>
              <w:right w:val="single" w:sz="4" w:space="0" w:color="C00000"/>
            </w:tcBorders>
            <w:vAlign w:val="center"/>
          </w:tcPr>
          <w:p w14:paraId="2810B3CB"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19B66DC3" w14:textId="492B9570" w:rsidR="00D92822" w:rsidRPr="0080356A" w:rsidRDefault="00D92822" w:rsidP="00892BDA">
            <w:pPr>
              <w:spacing w:before="0"/>
              <w:ind w:firstLine="0"/>
              <w:jc w:val="center"/>
              <w:rPr>
                <w:sz w:val="20"/>
              </w:rPr>
            </w:pPr>
          </w:p>
        </w:tc>
        <w:tc>
          <w:tcPr>
            <w:tcW w:w="412" w:type="pct"/>
          </w:tcPr>
          <w:p w14:paraId="357A434A" w14:textId="77777777" w:rsidR="00D92822" w:rsidRPr="0080356A" w:rsidRDefault="00D92822" w:rsidP="00892BDA">
            <w:pPr>
              <w:spacing w:before="0"/>
              <w:ind w:firstLine="0"/>
              <w:jc w:val="center"/>
              <w:rPr>
                <w:sz w:val="20"/>
              </w:rPr>
            </w:pPr>
          </w:p>
        </w:tc>
        <w:tc>
          <w:tcPr>
            <w:tcW w:w="819" w:type="pct"/>
            <w:vAlign w:val="center"/>
          </w:tcPr>
          <w:p w14:paraId="11417268" w14:textId="411DF62F" w:rsidR="00D92822" w:rsidRPr="0080356A" w:rsidRDefault="00D92822" w:rsidP="00892BDA">
            <w:pPr>
              <w:spacing w:before="0"/>
              <w:ind w:firstLine="0"/>
              <w:jc w:val="center"/>
              <w:rPr>
                <w:sz w:val="20"/>
              </w:rPr>
            </w:pPr>
            <w:r w:rsidRPr="0080356A">
              <w:rPr>
                <w:sz w:val="20"/>
              </w:rPr>
              <w:t>x</w:t>
            </w:r>
          </w:p>
        </w:tc>
      </w:tr>
      <w:tr w:rsidR="0080356A" w:rsidRPr="0080356A" w14:paraId="30C35659" w14:textId="2D8E448A" w:rsidTr="00D92822">
        <w:trPr>
          <w:jc w:val="center"/>
        </w:trPr>
        <w:tc>
          <w:tcPr>
            <w:tcW w:w="971" w:type="pct"/>
          </w:tcPr>
          <w:p w14:paraId="0EA106BA" w14:textId="04302A2A" w:rsidR="00D92822" w:rsidRPr="0080356A" w:rsidRDefault="00D92822" w:rsidP="00B67B71">
            <w:pPr>
              <w:ind w:firstLine="0"/>
              <w:jc w:val="right"/>
              <w:rPr>
                <w:i/>
                <w:iCs/>
                <w:sz w:val="20"/>
              </w:rPr>
            </w:pPr>
            <w:r w:rsidRPr="0080356A">
              <w:rPr>
                <w:i/>
                <w:iCs/>
                <w:sz w:val="20"/>
              </w:rPr>
              <w:t>Ohio</w:t>
            </w:r>
          </w:p>
        </w:tc>
        <w:tc>
          <w:tcPr>
            <w:tcW w:w="511" w:type="pct"/>
            <w:vAlign w:val="center"/>
          </w:tcPr>
          <w:p w14:paraId="4B9E5413" w14:textId="2D968C36" w:rsidR="00D92822" w:rsidRPr="0080356A" w:rsidRDefault="00D92822" w:rsidP="00892BDA">
            <w:pPr>
              <w:spacing w:before="0"/>
              <w:ind w:firstLine="0"/>
              <w:jc w:val="center"/>
              <w:rPr>
                <w:sz w:val="20"/>
              </w:rPr>
            </w:pPr>
            <w:r w:rsidRPr="0080356A">
              <w:rPr>
                <w:sz w:val="20"/>
              </w:rPr>
              <w:t>x</w:t>
            </w:r>
          </w:p>
        </w:tc>
        <w:tc>
          <w:tcPr>
            <w:tcW w:w="530" w:type="pct"/>
            <w:tcBorders>
              <w:right w:val="single" w:sz="4" w:space="0" w:color="C00000"/>
            </w:tcBorders>
            <w:vAlign w:val="center"/>
          </w:tcPr>
          <w:p w14:paraId="5712876D"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011E956E"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76812A54" w14:textId="7EEDBAA7" w:rsidR="00D92822" w:rsidRPr="0080356A" w:rsidRDefault="00D92822" w:rsidP="00892BDA">
            <w:pPr>
              <w:spacing w:before="0"/>
              <w:ind w:firstLine="0"/>
              <w:jc w:val="center"/>
              <w:rPr>
                <w:sz w:val="20"/>
              </w:rPr>
            </w:pPr>
          </w:p>
        </w:tc>
        <w:tc>
          <w:tcPr>
            <w:tcW w:w="412" w:type="pct"/>
          </w:tcPr>
          <w:p w14:paraId="5D754A95" w14:textId="77777777" w:rsidR="00D92822" w:rsidRPr="0080356A" w:rsidRDefault="00D92822" w:rsidP="00892BDA">
            <w:pPr>
              <w:spacing w:before="0"/>
              <w:ind w:firstLine="0"/>
              <w:jc w:val="center"/>
              <w:rPr>
                <w:sz w:val="20"/>
              </w:rPr>
            </w:pPr>
          </w:p>
        </w:tc>
        <w:tc>
          <w:tcPr>
            <w:tcW w:w="819" w:type="pct"/>
            <w:vAlign w:val="center"/>
          </w:tcPr>
          <w:p w14:paraId="45E8269E" w14:textId="1532EB30" w:rsidR="00D92822" w:rsidRPr="0080356A" w:rsidRDefault="00D92822" w:rsidP="00892BDA">
            <w:pPr>
              <w:spacing w:before="0"/>
              <w:ind w:firstLine="0"/>
              <w:jc w:val="center"/>
              <w:rPr>
                <w:sz w:val="20"/>
              </w:rPr>
            </w:pPr>
          </w:p>
        </w:tc>
      </w:tr>
      <w:tr w:rsidR="0080356A" w:rsidRPr="0080356A" w14:paraId="07423816" w14:textId="77777777" w:rsidTr="00D92822">
        <w:trPr>
          <w:jc w:val="center"/>
        </w:trPr>
        <w:tc>
          <w:tcPr>
            <w:tcW w:w="971" w:type="pct"/>
          </w:tcPr>
          <w:p w14:paraId="060A77B1" w14:textId="40D8BEBF" w:rsidR="00D92822" w:rsidRPr="0080356A" w:rsidRDefault="00D92822" w:rsidP="00B67B71">
            <w:pPr>
              <w:ind w:firstLine="0"/>
              <w:jc w:val="right"/>
              <w:rPr>
                <w:i/>
                <w:iCs/>
                <w:sz w:val="20"/>
              </w:rPr>
            </w:pPr>
            <w:r w:rsidRPr="0080356A">
              <w:rPr>
                <w:i/>
                <w:iCs/>
                <w:sz w:val="20"/>
              </w:rPr>
              <w:t>Pennsylvania</w:t>
            </w:r>
            <w:r w:rsidRPr="0080356A">
              <w:rPr>
                <w:rStyle w:val="FootnoteReference"/>
                <w:i/>
                <w:iCs/>
                <w:sz w:val="20"/>
              </w:rPr>
              <w:footnoteReference w:id="43"/>
            </w:r>
          </w:p>
        </w:tc>
        <w:tc>
          <w:tcPr>
            <w:tcW w:w="511" w:type="pct"/>
            <w:vAlign w:val="center"/>
          </w:tcPr>
          <w:p w14:paraId="37D3A36F" w14:textId="13D70BC5"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6CF8FEA5" w14:textId="283E85FE" w:rsidR="00D92822" w:rsidRPr="0080356A" w:rsidRDefault="00D92822" w:rsidP="00892BDA">
            <w:pPr>
              <w:spacing w:before="0"/>
              <w:ind w:firstLine="0"/>
              <w:jc w:val="center"/>
              <w:rPr>
                <w:sz w:val="20"/>
              </w:rPr>
            </w:pPr>
            <w:r w:rsidRPr="0080356A">
              <w:rPr>
                <w:sz w:val="20"/>
              </w:rPr>
              <w:t>x</w:t>
            </w:r>
          </w:p>
        </w:tc>
        <w:tc>
          <w:tcPr>
            <w:tcW w:w="950" w:type="pct"/>
            <w:tcBorders>
              <w:top w:val="single" w:sz="4" w:space="0" w:color="C00000"/>
              <w:left w:val="single" w:sz="4" w:space="0" w:color="C00000"/>
              <w:bottom w:val="single" w:sz="4" w:space="0" w:color="C00000"/>
              <w:right w:val="single" w:sz="4" w:space="0" w:color="C00000"/>
            </w:tcBorders>
            <w:vAlign w:val="center"/>
          </w:tcPr>
          <w:p w14:paraId="214FAF2C"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5A9E7680" w14:textId="0D917C06" w:rsidR="00D92822" w:rsidRPr="0080356A" w:rsidRDefault="00D92822" w:rsidP="00892BDA">
            <w:pPr>
              <w:spacing w:before="0"/>
              <w:ind w:firstLine="0"/>
              <w:jc w:val="center"/>
              <w:rPr>
                <w:sz w:val="20"/>
              </w:rPr>
            </w:pPr>
          </w:p>
        </w:tc>
        <w:tc>
          <w:tcPr>
            <w:tcW w:w="412" w:type="pct"/>
          </w:tcPr>
          <w:p w14:paraId="4B948652" w14:textId="77777777" w:rsidR="00D92822" w:rsidRPr="0080356A" w:rsidRDefault="00D92822" w:rsidP="00892BDA">
            <w:pPr>
              <w:spacing w:before="0"/>
              <w:ind w:firstLine="0"/>
              <w:jc w:val="center"/>
              <w:rPr>
                <w:sz w:val="20"/>
              </w:rPr>
            </w:pPr>
          </w:p>
        </w:tc>
        <w:tc>
          <w:tcPr>
            <w:tcW w:w="819" w:type="pct"/>
            <w:vAlign w:val="center"/>
          </w:tcPr>
          <w:p w14:paraId="19810FA7" w14:textId="5DEC415D" w:rsidR="00D92822" w:rsidRPr="0080356A" w:rsidRDefault="00D92822" w:rsidP="00892BDA">
            <w:pPr>
              <w:spacing w:before="0"/>
              <w:ind w:firstLine="0"/>
              <w:jc w:val="center"/>
              <w:rPr>
                <w:sz w:val="20"/>
              </w:rPr>
            </w:pPr>
            <w:r w:rsidRPr="0080356A">
              <w:rPr>
                <w:sz w:val="20"/>
              </w:rPr>
              <w:t>x</w:t>
            </w:r>
          </w:p>
        </w:tc>
      </w:tr>
      <w:tr w:rsidR="0080356A" w:rsidRPr="0080356A" w14:paraId="6F251D4F" w14:textId="10D6A5AE" w:rsidTr="00D92822">
        <w:trPr>
          <w:jc w:val="center"/>
        </w:trPr>
        <w:tc>
          <w:tcPr>
            <w:tcW w:w="971" w:type="pct"/>
          </w:tcPr>
          <w:p w14:paraId="50D460C2" w14:textId="101BADA1" w:rsidR="00D92822" w:rsidRPr="0080356A" w:rsidRDefault="00D92822" w:rsidP="00B67B71">
            <w:pPr>
              <w:ind w:firstLine="0"/>
              <w:jc w:val="right"/>
              <w:rPr>
                <w:i/>
                <w:iCs/>
                <w:sz w:val="20"/>
              </w:rPr>
            </w:pPr>
            <w:r w:rsidRPr="0080356A">
              <w:rPr>
                <w:i/>
                <w:iCs/>
                <w:sz w:val="20"/>
              </w:rPr>
              <w:t>Tennessee</w:t>
            </w:r>
          </w:p>
        </w:tc>
        <w:tc>
          <w:tcPr>
            <w:tcW w:w="511" w:type="pct"/>
            <w:vAlign w:val="center"/>
          </w:tcPr>
          <w:p w14:paraId="30584A8A" w14:textId="4B321929"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63C958A5"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70CBFCB7"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105646AA" w14:textId="427A81A2" w:rsidR="00D92822" w:rsidRPr="0080356A" w:rsidRDefault="00D92822" w:rsidP="00892BDA">
            <w:pPr>
              <w:spacing w:before="0"/>
              <w:ind w:firstLine="0"/>
              <w:jc w:val="center"/>
              <w:rPr>
                <w:sz w:val="20"/>
              </w:rPr>
            </w:pPr>
            <w:r w:rsidRPr="0080356A">
              <w:rPr>
                <w:sz w:val="20"/>
              </w:rPr>
              <w:t>x</w:t>
            </w:r>
          </w:p>
        </w:tc>
        <w:tc>
          <w:tcPr>
            <w:tcW w:w="412" w:type="pct"/>
          </w:tcPr>
          <w:p w14:paraId="218A5469" w14:textId="77777777" w:rsidR="00D92822" w:rsidRPr="0080356A" w:rsidRDefault="00D92822" w:rsidP="00892BDA">
            <w:pPr>
              <w:spacing w:before="0"/>
              <w:ind w:firstLine="0"/>
              <w:jc w:val="center"/>
              <w:rPr>
                <w:sz w:val="20"/>
              </w:rPr>
            </w:pPr>
          </w:p>
        </w:tc>
        <w:tc>
          <w:tcPr>
            <w:tcW w:w="819" w:type="pct"/>
            <w:vAlign w:val="center"/>
          </w:tcPr>
          <w:p w14:paraId="159EAFD2" w14:textId="4938C27F" w:rsidR="00D92822" w:rsidRPr="0080356A" w:rsidRDefault="00D92822" w:rsidP="00892BDA">
            <w:pPr>
              <w:spacing w:before="0"/>
              <w:ind w:firstLine="0"/>
              <w:jc w:val="center"/>
              <w:rPr>
                <w:sz w:val="20"/>
              </w:rPr>
            </w:pPr>
          </w:p>
        </w:tc>
      </w:tr>
      <w:tr w:rsidR="0080356A" w:rsidRPr="0080356A" w14:paraId="52771012" w14:textId="0D8B6CC0" w:rsidTr="00D92822">
        <w:trPr>
          <w:jc w:val="center"/>
        </w:trPr>
        <w:tc>
          <w:tcPr>
            <w:tcW w:w="971" w:type="pct"/>
          </w:tcPr>
          <w:p w14:paraId="7DE24F6A" w14:textId="6287F241" w:rsidR="00D92822" w:rsidRPr="0080356A" w:rsidRDefault="00D92822" w:rsidP="00B67B71">
            <w:pPr>
              <w:ind w:firstLine="0"/>
              <w:jc w:val="right"/>
              <w:rPr>
                <w:i/>
                <w:iCs/>
                <w:sz w:val="20"/>
              </w:rPr>
            </w:pPr>
            <w:r w:rsidRPr="0080356A">
              <w:rPr>
                <w:i/>
                <w:iCs/>
                <w:sz w:val="20"/>
              </w:rPr>
              <w:t>Texas</w:t>
            </w:r>
          </w:p>
        </w:tc>
        <w:tc>
          <w:tcPr>
            <w:tcW w:w="511" w:type="pct"/>
            <w:vAlign w:val="center"/>
          </w:tcPr>
          <w:p w14:paraId="7539DCB4" w14:textId="29650676"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641F4E0B"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08AC1D4D"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713D40F8" w14:textId="2261454B" w:rsidR="00D92822" w:rsidRPr="0080356A" w:rsidRDefault="00D92822" w:rsidP="00892BDA">
            <w:pPr>
              <w:spacing w:before="0"/>
              <w:ind w:firstLine="0"/>
              <w:jc w:val="center"/>
              <w:rPr>
                <w:sz w:val="20"/>
              </w:rPr>
            </w:pPr>
            <w:r w:rsidRPr="0080356A">
              <w:rPr>
                <w:sz w:val="20"/>
              </w:rPr>
              <w:t>x</w:t>
            </w:r>
          </w:p>
        </w:tc>
        <w:tc>
          <w:tcPr>
            <w:tcW w:w="412" w:type="pct"/>
          </w:tcPr>
          <w:p w14:paraId="7C160387" w14:textId="77777777" w:rsidR="00D92822" w:rsidRPr="0080356A" w:rsidRDefault="00D92822" w:rsidP="00892BDA">
            <w:pPr>
              <w:spacing w:before="0"/>
              <w:ind w:firstLine="0"/>
              <w:jc w:val="center"/>
              <w:rPr>
                <w:sz w:val="20"/>
              </w:rPr>
            </w:pPr>
          </w:p>
        </w:tc>
        <w:tc>
          <w:tcPr>
            <w:tcW w:w="819" w:type="pct"/>
            <w:vAlign w:val="center"/>
          </w:tcPr>
          <w:p w14:paraId="38D7BFA4" w14:textId="4FAEB301" w:rsidR="00D92822" w:rsidRPr="0080356A" w:rsidRDefault="00D92822" w:rsidP="00892BDA">
            <w:pPr>
              <w:spacing w:before="0"/>
              <w:ind w:firstLine="0"/>
              <w:jc w:val="center"/>
              <w:rPr>
                <w:sz w:val="20"/>
              </w:rPr>
            </w:pPr>
          </w:p>
        </w:tc>
      </w:tr>
      <w:tr w:rsidR="0080356A" w:rsidRPr="0080356A" w14:paraId="44598643" w14:textId="77777777" w:rsidTr="00D92822">
        <w:trPr>
          <w:jc w:val="center"/>
        </w:trPr>
        <w:tc>
          <w:tcPr>
            <w:tcW w:w="971" w:type="pct"/>
          </w:tcPr>
          <w:p w14:paraId="71FF12A9" w14:textId="7B253CD1" w:rsidR="00D92822" w:rsidRPr="0080356A" w:rsidRDefault="00D92822" w:rsidP="00B67B71">
            <w:pPr>
              <w:ind w:firstLine="0"/>
              <w:jc w:val="right"/>
              <w:rPr>
                <w:i/>
                <w:iCs/>
                <w:sz w:val="20"/>
              </w:rPr>
            </w:pPr>
            <w:r w:rsidRPr="0080356A">
              <w:rPr>
                <w:i/>
                <w:iCs/>
                <w:sz w:val="20"/>
              </w:rPr>
              <w:t>Utah</w:t>
            </w:r>
          </w:p>
        </w:tc>
        <w:tc>
          <w:tcPr>
            <w:tcW w:w="511" w:type="pct"/>
            <w:vAlign w:val="center"/>
          </w:tcPr>
          <w:p w14:paraId="617BDA60" w14:textId="77777777"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67756DD0"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5C48BD86"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1F02B5B5" w14:textId="381016D5" w:rsidR="00D92822" w:rsidRPr="0080356A" w:rsidRDefault="00D92822" w:rsidP="00892BDA">
            <w:pPr>
              <w:spacing w:before="0"/>
              <w:ind w:firstLine="0"/>
              <w:jc w:val="center"/>
              <w:rPr>
                <w:sz w:val="20"/>
              </w:rPr>
            </w:pPr>
          </w:p>
        </w:tc>
        <w:tc>
          <w:tcPr>
            <w:tcW w:w="412" w:type="pct"/>
          </w:tcPr>
          <w:p w14:paraId="55362CD5" w14:textId="77777777" w:rsidR="00D92822" w:rsidRPr="0080356A" w:rsidRDefault="00D92822" w:rsidP="00892BDA">
            <w:pPr>
              <w:spacing w:before="0"/>
              <w:ind w:firstLine="0"/>
              <w:jc w:val="center"/>
              <w:rPr>
                <w:sz w:val="20"/>
              </w:rPr>
            </w:pPr>
          </w:p>
        </w:tc>
        <w:tc>
          <w:tcPr>
            <w:tcW w:w="819" w:type="pct"/>
            <w:vAlign w:val="center"/>
          </w:tcPr>
          <w:p w14:paraId="34F8B58C" w14:textId="367F85A0" w:rsidR="00D92822" w:rsidRPr="0080356A" w:rsidRDefault="00D92822" w:rsidP="00892BDA">
            <w:pPr>
              <w:spacing w:before="0"/>
              <w:ind w:firstLine="0"/>
              <w:jc w:val="center"/>
              <w:rPr>
                <w:sz w:val="20"/>
              </w:rPr>
            </w:pPr>
          </w:p>
        </w:tc>
      </w:tr>
      <w:tr w:rsidR="0080356A" w:rsidRPr="0080356A" w14:paraId="4AE68048" w14:textId="5936A1EB" w:rsidTr="00D92822">
        <w:trPr>
          <w:jc w:val="center"/>
        </w:trPr>
        <w:tc>
          <w:tcPr>
            <w:tcW w:w="971" w:type="pct"/>
          </w:tcPr>
          <w:p w14:paraId="239928D2" w14:textId="7D3DDEBC" w:rsidR="00D92822" w:rsidRPr="0080356A" w:rsidRDefault="00D92822" w:rsidP="00B67B71">
            <w:pPr>
              <w:ind w:firstLine="0"/>
              <w:jc w:val="right"/>
              <w:rPr>
                <w:i/>
                <w:iCs/>
                <w:sz w:val="20"/>
              </w:rPr>
            </w:pPr>
            <w:r w:rsidRPr="0080356A">
              <w:rPr>
                <w:i/>
                <w:iCs/>
                <w:sz w:val="20"/>
              </w:rPr>
              <w:t>Wisconsin</w:t>
            </w:r>
          </w:p>
        </w:tc>
        <w:tc>
          <w:tcPr>
            <w:tcW w:w="511" w:type="pct"/>
            <w:vAlign w:val="center"/>
          </w:tcPr>
          <w:p w14:paraId="575AC411" w14:textId="6AC8AC1E" w:rsidR="00D92822" w:rsidRPr="0080356A" w:rsidRDefault="00D92822" w:rsidP="00892BDA">
            <w:pPr>
              <w:spacing w:before="0"/>
              <w:ind w:firstLine="0"/>
              <w:jc w:val="center"/>
              <w:rPr>
                <w:sz w:val="20"/>
              </w:rPr>
            </w:pPr>
          </w:p>
        </w:tc>
        <w:tc>
          <w:tcPr>
            <w:tcW w:w="530" w:type="pct"/>
            <w:tcBorders>
              <w:right w:val="single" w:sz="4" w:space="0" w:color="C00000"/>
            </w:tcBorders>
            <w:vAlign w:val="center"/>
          </w:tcPr>
          <w:p w14:paraId="2C2D22AC" w14:textId="77777777" w:rsidR="00D92822" w:rsidRPr="0080356A" w:rsidRDefault="00D92822" w:rsidP="00892BDA">
            <w:pPr>
              <w:spacing w:before="0"/>
              <w:ind w:firstLine="0"/>
              <w:jc w:val="center"/>
              <w:rPr>
                <w:sz w:val="20"/>
              </w:rPr>
            </w:pPr>
          </w:p>
        </w:tc>
        <w:tc>
          <w:tcPr>
            <w:tcW w:w="950" w:type="pct"/>
            <w:tcBorders>
              <w:top w:val="single" w:sz="4" w:space="0" w:color="C00000"/>
              <w:left w:val="single" w:sz="4" w:space="0" w:color="C00000"/>
              <w:bottom w:val="single" w:sz="4" w:space="0" w:color="C00000"/>
              <w:right w:val="single" w:sz="4" w:space="0" w:color="C00000"/>
            </w:tcBorders>
            <w:vAlign w:val="center"/>
          </w:tcPr>
          <w:p w14:paraId="098A273F" w14:textId="77777777" w:rsidR="00D92822" w:rsidRPr="0080356A" w:rsidRDefault="00D92822" w:rsidP="00892BDA">
            <w:pPr>
              <w:spacing w:before="0"/>
              <w:ind w:firstLine="0"/>
              <w:jc w:val="center"/>
              <w:rPr>
                <w:sz w:val="20"/>
              </w:rPr>
            </w:pPr>
          </w:p>
        </w:tc>
        <w:tc>
          <w:tcPr>
            <w:tcW w:w="807" w:type="pct"/>
            <w:tcBorders>
              <w:left w:val="single" w:sz="4" w:space="0" w:color="C00000"/>
            </w:tcBorders>
            <w:vAlign w:val="center"/>
          </w:tcPr>
          <w:p w14:paraId="45BFB929" w14:textId="089CFC5D" w:rsidR="00D92822" w:rsidRPr="0080356A" w:rsidRDefault="00D92822" w:rsidP="00892BDA">
            <w:pPr>
              <w:spacing w:before="0"/>
              <w:ind w:firstLine="0"/>
              <w:jc w:val="center"/>
              <w:rPr>
                <w:sz w:val="20"/>
              </w:rPr>
            </w:pPr>
            <w:r w:rsidRPr="0080356A">
              <w:rPr>
                <w:sz w:val="20"/>
              </w:rPr>
              <w:t>x</w:t>
            </w:r>
          </w:p>
        </w:tc>
        <w:tc>
          <w:tcPr>
            <w:tcW w:w="412" w:type="pct"/>
          </w:tcPr>
          <w:p w14:paraId="74C03318" w14:textId="77777777" w:rsidR="00D92822" w:rsidRPr="0080356A" w:rsidRDefault="00D92822" w:rsidP="00892BDA">
            <w:pPr>
              <w:spacing w:before="0"/>
              <w:ind w:firstLine="0"/>
              <w:jc w:val="center"/>
              <w:rPr>
                <w:sz w:val="20"/>
              </w:rPr>
            </w:pPr>
          </w:p>
        </w:tc>
        <w:tc>
          <w:tcPr>
            <w:tcW w:w="819" w:type="pct"/>
            <w:vAlign w:val="center"/>
          </w:tcPr>
          <w:p w14:paraId="1FEE896B" w14:textId="32FED1B7" w:rsidR="00D92822" w:rsidRPr="0080356A" w:rsidRDefault="00D92822" w:rsidP="00892BDA">
            <w:pPr>
              <w:spacing w:before="0"/>
              <w:ind w:firstLine="0"/>
              <w:jc w:val="center"/>
              <w:rPr>
                <w:sz w:val="20"/>
              </w:rPr>
            </w:pPr>
          </w:p>
        </w:tc>
      </w:tr>
    </w:tbl>
    <w:p w14:paraId="6565AC66" w14:textId="6DC67AC0" w:rsidR="00A82E32" w:rsidRPr="0080356A" w:rsidRDefault="00452C9C" w:rsidP="001248B5">
      <w:r w:rsidRPr="0080356A">
        <w:t xml:space="preserve">Note: States listed are those that could reasonably be called a gerrymander by one or more </w:t>
      </w:r>
      <w:r w:rsidR="003A7FEC" w:rsidRPr="0080356A">
        <w:t>measure or</w:t>
      </w:r>
      <w:r w:rsidRPr="0080356A">
        <w:t xml:space="preserve"> </w:t>
      </w:r>
      <w:r w:rsidR="00777BA1" w:rsidRPr="0080356A">
        <w:t>that have</w:t>
      </w:r>
      <w:r w:rsidRPr="0080356A">
        <w:t xml:space="preserve"> generated significant press coverage </w:t>
      </w:r>
      <w:r w:rsidR="003D5E9F" w:rsidRPr="0080356A">
        <w:t xml:space="preserve">asserting them to be </w:t>
      </w:r>
      <w:r w:rsidRPr="0080356A">
        <w:t>biased towards one party.</w:t>
      </w:r>
    </w:p>
    <w:p w14:paraId="30BB3872" w14:textId="59B8F704" w:rsidR="00E46589" w:rsidRPr="001248B5" w:rsidRDefault="00E46589" w:rsidP="001248B5">
      <w:pPr>
        <w:pStyle w:val="Heading2"/>
      </w:pPr>
      <w:bookmarkStart w:id="19" w:name="_Toc119509802"/>
      <w:r w:rsidRPr="001248B5">
        <w:t>State court case citations</w:t>
      </w:r>
      <w:bookmarkEnd w:id="19"/>
    </w:p>
    <w:p w14:paraId="12C764F8" w14:textId="77777777" w:rsidR="00E46589" w:rsidRPr="0080356A" w:rsidRDefault="00E46589" w:rsidP="00E46589"/>
    <w:p w14:paraId="7C756C52" w14:textId="6A41EBB8" w:rsidR="00A82E32" w:rsidRPr="0080356A" w:rsidRDefault="00A82E32" w:rsidP="00A82E32">
      <w:r w:rsidRPr="0080356A">
        <w:t>Table 2 lists the key</w:t>
      </w:r>
      <w:r w:rsidR="00E46589" w:rsidRPr="0080356A">
        <w:t xml:space="preserve"> state court</w:t>
      </w:r>
      <w:r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r w:rsidR="00852FB1" w:rsidRPr="0080356A">
        <w:t xml:space="preserve"> </w:t>
      </w:r>
    </w:p>
    <w:p w14:paraId="7F07CA14" w14:textId="77777777" w:rsidR="00A82E32" w:rsidRPr="0080356A" w:rsidRDefault="00A82E32" w:rsidP="00A82E32">
      <w:pPr>
        <w:pStyle w:val="Caption"/>
      </w:pPr>
      <w:bookmarkStart w:id="20" w:name="_Ref115632991"/>
    </w:p>
    <w:p w14:paraId="0C5150D3" w14:textId="77777777" w:rsidR="00926763" w:rsidRPr="0080356A" w:rsidRDefault="00A82E32" w:rsidP="00A82E32">
      <w:pPr>
        <w:pStyle w:val="Caption"/>
      </w:pPr>
      <w:r w:rsidRPr="0080356A">
        <w:t xml:space="preserve">Table </w:t>
      </w:r>
      <w:bookmarkEnd w:id="20"/>
      <w:r w:rsidRPr="0080356A">
        <w:t>2– Case Citations</w:t>
      </w:r>
      <w:r w:rsidR="00876ED8" w:rsidRPr="0080356A">
        <w:t xml:space="preserve"> </w:t>
      </w:r>
    </w:p>
    <w:p w14:paraId="54AE859F" w14:textId="0196AC01" w:rsidR="00A82E32" w:rsidRPr="0080356A" w:rsidRDefault="00A82E32" w:rsidP="00926763">
      <w:r w:rsidRPr="0080356A">
        <w:t>JONATHAN THESE ARE NOT ALPHABETICAL BY STAT NOT ARE THEY CHRONOLOGICAL</w:t>
      </w:r>
      <w:r w:rsidR="00876ED8" w:rsidRPr="0080356A">
        <w:t xml:space="preserve"> </w:t>
      </w:r>
    </w:p>
    <w:tbl>
      <w:tblPr>
        <w:tblStyle w:val="TableGrid"/>
        <w:tblW w:w="5000" w:type="pct"/>
        <w:jc w:val="center"/>
        <w:tblLook w:val="04A0" w:firstRow="1" w:lastRow="0" w:firstColumn="1" w:lastColumn="0" w:noHBand="0" w:noVBand="1"/>
      </w:tblPr>
      <w:tblGrid>
        <w:gridCol w:w="1867"/>
        <w:gridCol w:w="5485"/>
      </w:tblGrid>
      <w:tr w:rsidR="0080356A" w:rsidRPr="0080356A" w14:paraId="2C5EF034" w14:textId="77777777" w:rsidTr="00714FD9">
        <w:trPr>
          <w:jc w:val="center"/>
        </w:trPr>
        <w:tc>
          <w:tcPr>
            <w:tcW w:w="0" w:type="auto"/>
          </w:tcPr>
          <w:p w14:paraId="46491022" w14:textId="77777777" w:rsidR="00A82E32" w:rsidRPr="0080356A" w:rsidRDefault="00A82E32" w:rsidP="00714FD9">
            <w:pPr>
              <w:ind w:firstLine="0"/>
            </w:pPr>
            <w:r w:rsidRPr="0080356A">
              <w:t>State</w:t>
            </w:r>
          </w:p>
        </w:tc>
        <w:tc>
          <w:tcPr>
            <w:tcW w:w="0" w:type="auto"/>
          </w:tcPr>
          <w:p w14:paraId="7BFCCD5A" w14:textId="77777777" w:rsidR="00A82E32" w:rsidRPr="0080356A" w:rsidRDefault="00A82E32" w:rsidP="00714FD9">
            <w:pPr>
              <w:ind w:firstLine="0"/>
            </w:pPr>
            <w:r w:rsidRPr="0080356A">
              <w:t>Citation</w:t>
            </w:r>
          </w:p>
        </w:tc>
      </w:tr>
      <w:tr w:rsidR="0080356A" w:rsidRPr="0080356A" w14:paraId="3E765D49" w14:textId="77777777" w:rsidTr="00714FD9">
        <w:trPr>
          <w:jc w:val="center"/>
        </w:trPr>
        <w:tc>
          <w:tcPr>
            <w:tcW w:w="0" w:type="auto"/>
          </w:tcPr>
          <w:p w14:paraId="5131D421" w14:textId="77777777" w:rsidR="00A82E32" w:rsidRPr="0080356A" w:rsidRDefault="00A82E32" w:rsidP="00714FD9">
            <w:pPr>
              <w:ind w:firstLine="0"/>
            </w:pPr>
            <w:r w:rsidRPr="0080356A">
              <w:t>Georgia</w:t>
            </w:r>
          </w:p>
        </w:tc>
        <w:tc>
          <w:tcPr>
            <w:tcW w:w="0" w:type="auto"/>
          </w:tcPr>
          <w:p w14:paraId="7FA3DCA3" w14:textId="77777777" w:rsidR="00A82E32" w:rsidRPr="0080356A" w:rsidRDefault="00A82E32" w:rsidP="00714FD9">
            <w:pPr>
              <w:ind w:firstLine="0"/>
              <w:rPr>
                <w:i/>
                <w:iCs/>
              </w:rPr>
            </w:pPr>
            <w:r w:rsidRPr="0080356A">
              <w:rPr>
                <w:i/>
                <w:iCs/>
              </w:rPr>
              <w:t>Common Cause v. Raffensperger</w:t>
            </w:r>
            <w:r w:rsidRPr="0080356A">
              <w:t>, No. 1:22-CV-90 (N.D. Ga. Jan. 7, 2022)</w:t>
            </w:r>
          </w:p>
          <w:p w14:paraId="4C545393" w14:textId="77777777" w:rsidR="00A82E32" w:rsidRPr="0080356A" w:rsidRDefault="00A82E32" w:rsidP="00714FD9">
            <w:pPr>
              <w:ind w:firstLine="0"/>
              <w:rPr>
                <w:i/>
                <w:iCs/>
              </w:rPr>
            </w:pPr>
            <w:r w:rsidRPr="0080356A">
              <w:rPr>
                <w:i/>
                <w:iCs/>
              </w:rPr>
              <w:t>Pendergrass v. Raffensperger</w:t>
            </w:r>
            <w:r w:rsidRPr="0080356A">
              <w:t>, No. 1:21-CV-5339 (N.D. Ga. Dec. 30, 2021)</w:t>
            </w:r>
          </w:p>
          <w:p w14:paraId="5A16F9B4" w14:textId="77777777" w:rsidR="00A82E32" w:rsidRPr="0080356A" w:rsidRDefault="00A82E32" w:rsidP="00714FD9">
            <w:pPr>
              <w:ind w:firstLine="0"/>
              <w:rPr>
                <w:i/>
                <w:iCs/>
              </w:rPr>
            </w:pPr>
            <w:r w:rsidRPr="0080356A">
              <w:rPr>
                <w:i/>
                <w:iCs/>
              </w:rPr>
              <w:t>Georgia State Conference of the NAACP v. State of Georgia</w:t>
            </w:r>
            <w:r w:rsidRPr="0080356A">
              <w:t>, No. 1:21-CV-5338 (N.D. Ga. Dec. 30, 2021)</w:t>
            </w:r>
          </w:p>
        </w:tc>
      </w:tr>
      <w:tr w:rsidR="0080356A" w:rsidRPr="0080356A" w14:paraId="624FC5BA" w14:textId="77777777" w:rsidTr="00714FD9">
        <w:trPr>
          <w:jc w:val="center"/>
        </w:trPr>
        <w:tc>
          <w:tcPr>
            <w:tcW w:w="0" w:type="auto"/>
          </w:tcPr>
          <w:p w14:paraId="5DE58CC3" w14:textId="77777777" w:rsidR="00A82E32" w:rsidRPr="0080356A" w:rsidRDefault="00A82E32" w:rsidP="00714FD9">
            <w:pPr>
              <w:ind w:firstLine="0"/>
            </w:pPr>
            <w:r w:rsidRPr="0080356A">
              <w:t>Maryland</w:t>
            </w:r>
          </w:p>
        </w:tc>
        <w:tc>
          <w:tcPr>
            <w:tcW w:w="0" w:type="auto"/>
          </w:tcPr>
          <w:p w14:paraId="4A560D79" w14:textId="77777777" w:rsidR="00A82E32" w:rsidRPr="0080356A" w:rsidRDefault="00A82E32" w:rsidP="00714FD9">
            <w:pPr>
              <w:ind w:firstLine="0"/>
            </w:pPr>
            <w:r w:rsidRPr="0080356A">
              <w:rPr>
                <w:i/>
                <w:iCs/>
              </w:rPr>
              <w:t>Szeliga v. Lamone</w:t>
            </w:r>
            <w:r w:rsidRPr="0080356A">
              <w:t>, No. C-02-CV-21-001816 (Md. Cir. Ct. March 25, 2022)</w:t>
            </w:r>
          </w:p>
        </w:tc>
      </w:tr>
      <w:tr w:rsidR="0080356A" w:rsidRPr="0080356A" w14:paraId="047DF16A" w14:textId="77777777" w:rsidTr="00714FD9">
        <w:trPr>
          <w:jc w:val="center"/>
        </w:trPr>
        <w:tc>
          <w:tcPr>
            <w:tcW w:w="0" w:type="auto"/>
          </w:tcPr>
          <w:p w14:paraId="29616A8E" w14:textId="77777777" w:rsidR="00A82E32" w:rsidRPr="0080356A" w:rsidRDefault="00A82E32" w:rsidP="00714FD9">
            <w:pPr>
              <w:ind w:firstLine="0"/>
            </w:pPr>
            <w:r w:rsidRPr="0080356A">
              <w:t>New York</w:t>
            </w:r>
          </w:p>
        </w:tc>
        <w:tc>
          <w:tcPr>
            <w:tcW w:w="0" w:type="auto"/>
          </w:tcPr>
          <w:p w14:paraId="19419857" w14:textId="77777777" w:rsidR="00A82E32" w:rsidRPr="0080356A" w:rsidRDefault="00A82E32" w:rsidP="00714FD9">
            <w:pPr>
              <w:ind w:firstLine="0"/>
            </w:pPr>
            <w:r w:rsidRPr="0080356A">
              <w:rPr>
                <w:rStyle w:val="serif"/>
                <w:i/>
                <w:iCs/>
              </w:rPr>
              <w:t>Harkenrider v. Hochul</w:t>
            </w:r>
            <w:r w:rsidRPr="0080356A">
              <w:rPr>
                <w:rStyle w:val="serif"/>
              </w:rPr>
              <w:t>, 2022 N.Y. Slip Op. 31471 (N.Y. Sup. Ct. 2022)</w:t>
            </w:r>
          </w:p>
        </w:tc>
      </w:tr>
      <w:tr w:rsidR="0080356A" w:rsidRPr="0080356A" w14:paraId="2ECF1313" w14:textId="77777777" w:rsidTr="00714FD9">
        <w:trPr>
          <w:jc w:val="center"/>
        </w:trPr>
        <w:tc>
          <w:tcPr>
            <w:tcW w:w="0" w:type="auto"/>
          </w:tcPr>
          <w:p w14:paraId="6EA31EA3" w14:textId="77777777" w:rsidR="00A82E32" w:rsidRPr="0080356A" w:rsidRDefault="00A82E32" w:rsidP="00714FD9">
            <w:pPr>
              <w:ind w:firstLine="0"/>
            </w:pPr>
            <w:r w:rsidRPr="0080356A">
              <w:t>North Carolina (2019)</w:t>
            </w:r>
          </w:p>
        </w:tc>
        <w:tc>
          <w:tcPr>
            <w:tcW w:w="0" w:type="auto"/>
          </w:tcPr>
          <w:p w14:paraId="02DB36B9" w14:textId="77777777" w:rsidR="00A82E32" w:rsidRPr="0080356A" w:rsidRDefault="00A82E32" w:rsidP="00714FD9">
            <w:pPr>
              <w:ind w:firstLine="0"/>
            </w:pPr>
            <w:r w:rsidRPr="0080356A">
              <w:rPr>
                <w:i/>
                <w:iCs/>
              </w:rPr>
              <w:t>Harper v. Lewis</w:t>
            </w:r>
            <w:r w:rsidRPr="0080356A">
              <w:t>, NO. 5:19-CV-452-FL (E.D.N.C. Oct. 22, 2019)</w:t>
            </w:r>
          </w:p>
        </w:tc>
      </w:tr>
      <w:tr w:rsidR="0080356A" w:rsidRPr="0080356A" w14:paraId="77A3B806" w14:textId="77777777" w:rsidTr="00714FD9">
        <w:trPr>
          <w:jc w:val="center"/>
        </w:trPr>
        <w:tc>
          <w:tcPr>
            <w:tcW w:w="0" w:type="auto"/>
          </w:tcPr>
          <w:p w14:paraId="591B9EC3" w14:textId="77777777" w:rsidR="00A82E32" w:rsidRPr="0080356A" w:rsidRDefault="00A82E32" w:rsidP="00714FD9">
            <w:pPr>
              <w:ind w:firstLine="0"/>
            </w:pPr>
            <w:r w:rsidRPr="0080356A">
              <w:t>North Carolina (2022)</w:t>
            </w:r>
          </w:p>
        </w:tc>
        <w:tc>
          <w:tcPr>
            <w:tcW w:w="0" w:type="auto"/>
          </w:tcPr>
          <w:p w14:paraId="13A68E09" w14:textId="77777777" w:rsidR="00A82E32" w:rsidRPr="0080356A" w:rsidRDefault="00A82E32" w:rsidP="00714FD9">
            <w:pPr>
              <w:ind w:firstLine="0"/>
            </w:pPr>
          </w:p>
        </w:tc>
      </w:tr>
      <w:tr w:rsidR="0080356A" w:rsidRPr="0080356A" w14:paraId="43A05AA8" w14:textId="77777777" w:rsidTr="00714FD9">
        <w:trPr>
          <w:jc w:val="center"/>
        </w:trPr>
        <w:tc>
          <w:tcPr>
            <w:tcW w:w="0" w:type="auto"/>
          </w:tcPr>
          <w:p w14:paraId="5ED7A654" w14:textId="77777777" w:rsidR="00A82E32" w:rsidRPr="0080356A" w:rsidRDefault="00A82E32" w:rsidP="00714FD9">
            <w:pPr>
              <w:ind w:firstLine="0"/>
            </w:pPr>
            <w:r w:rsidRPr="0080356A">
              <w:t>Pennsylvania (2018)</w:t>
            </w:r>
          </w:p>
        </w:tc>
        <w:tc>
          <w:tcPr>
            <w:tcW w:w="0" w:type="auto"/>
          </w:tcPr>
          <w:p w14:paraId="1214D0F1" w14:textId="77777777" w:rsidR="00A82E32" w:rsidRPr="0080356A" w:rsidRDefault="00A82E32" w:rsidP="00714FD9">
            <w:pPr>
              <w:ind w:firstLine="0"/>
            </w:pPr>
            <w:r w:rsidRPr="0080356A">
              <w:rPr>
                <w:i/>
                <w:iCs/>
              </w:rPr>
              <w:t>League of Women Voters of Pa. v. Commonwealth</w:t>
            </w:r>
            <w:r w:rsidRPr="0080356A">
              <w:t>, 178 A.3d 737 (Pa. 2018)</w:t>
            </w:r>
          </w:p>
        </w:tc>
      </w:tr>
      <w:tr w:rsidR="0080356A" w:rsidRPr="0080356A" w14:paraId="288AF781" w14:textId="77777777" w:rsidTr="00714FD9">
        <w:trPr>
          <w:jc w:val="center"/>
        </w:trPr>
        <w:tc>
          <w:tcPr>
            <w:tcW w:w="0" w:type="auto"/>
          </w:tcPr>
          <w:p w14:paraId="79C2C634" w14:textId="77777777" w:rsidR="00A82E32" w:rsidRPr="0080356A" w:rsidRDefault="00A82E32" w:rsidP="00714FD9">
            <w:pPr>
              <w:ind w:firstLine="0"/>
            </w:pPr>
            <w:r w:rsidRPr="0080356A">
              <w:t>Pennsylvania (2022)</w:t>
            </w:r>
          </w:p>
        </w:tc>
        <w:tc>
          <w:tcPr>
            <w:tcW w:w="0" w:type="auto"/>
          </w:tcPr>
          <w:p w14:paraId="403ABDAA" w14:textId="77777777" w:rsidR="00A82E32" w:rsidRPr="0080356A" w:rsidRDefault="00A82E32" w:rsidP="00714FD9">
            <w:pPr>
              <w:ind w:firstLine="0"/>
            </w:pPr>
            <w:r w:rsidRPr="0080356A">
              <w:rPr>
                <w:i/>
                <w:iCs/>
              </w:rPr>
              <w:t>Carter v. Chapman</w:t>
            </w:r>
            <w:r w:rsidRPr="0080356A">
              <w:t>, 7 MM 2022 (Pa. Mar. 9, 2022)</w:t>
            </w:r>
          </w:p>
        </w:tc>
      </w:tr>
      <w:tr w:rsidR="0080356A" w:rsidRPr="0080356A" w14:paraId="341164E0" w14:textId="77777777" w:rsidTr="00714FD9">
        <w:trPr>
          <w:jc w:val="center"/>
        </w:trPr>
        <w:tc>
          <w:tcPr>
            <w:tcW w:w="0" w:type="auto"/>
          </w:tcPr>
          <w:p w14:paraId="7645D40C" w14:textId="77777777" w:rsidR="00A82E32" w:rsidRPr="0080356A" w:rsidRDefault="00A82E32" w:rsidP="00714FD9">
            <w:pPr>
              <w:ind w:firstLine="0"/>
            </w:pPr>
            <w:r w:rsidRPr="0080356A">
              <w:t>New Jersey</w:t>
            </w:r>
          </w:p>
        </w:tc>
        <w:tc>
          <w:tcPr>
            <w:tcW w:w="0" w:type="auto"/>
          </w:tcPr>
          <w:p w14:paraId="6FE4B56F" w14:textId="77777777" w:rsidR="00A82E32" w:rsidRPr="0080356A" w:rsidRDefault="00A82E32" w:rsidP="00714FD9">
            <w:pPr>
              <w:ind w:firstLine="0"/>
            </w:pPr>
            <w:r w:rsidRPr="0080356A">
              <w:rPr>
                <w:i/>
                <w:iCs/>
              </w:rPr>
              <w:t>Steinhardt v. New Jersey Redistricting Commission</w:t>
            </w:r>
            <w:r w:rsidRPr="0080356A">
              <w:t>, No. 086587 (N.J. Dec. 30, 2021)</w:t>
            </w:r>
          </w:p>
        </w:tc>
      </w:tr>
      <w:tr w:rsidR="00A82E32" w:rsidRPr="0080356A" w14:paraId="762EB2C6" w14:textId="77777777" w:rsidTr="00714FD9">
        <w:trPr>
          <w:jc w:val="center"/>
        </w:trPr>
        <w:tc>
          <w:tcPr>
            <w:tcW w:w="0" w:type="auto"/>
          </w:tcPr>
          <w:p w14:paraId="1A57C177" w14:textId="77777777" w:rsidR="00A82E32" w:rsidRPr="0080356A" w:rsidRDefault="00A82E32" w:rsidP="00714FD9">
            <w:pPr>
              <w:ind w:firstLine="0"/>
            </w:pPr>
            <w:r w:rsidRPr="0080356A">
              <w:t>New Mexico</w:t>
            </w:r>
          </w:p>
        </w:tc>
        <w:tc>
          <w:tcPr>
            <w:tcW w:w="0" w:type="auto"/>
          </w:tcPr>
          <w:p w14:paraId="33A5AEC6" w14:textId="77777777" w:rsidR="00A82E32" w:rsidRPr="0080356A" w:rsidRDefault="00A82E32" w:rsidP="00714FD9">
            <w:pPr>
              <w:ind w:firstLine="0"/>
              <w:rPr>
                <w:i/>
                <w:iCs/>
              </w:rPr>
            </w:pPr>
            <w:r w:rsidRPr="0080356A">
              <w:rPr>
                <w:i/>
                <w:iCs/>
              </w:rPr>
              <w:t>Republican Party of New Mexico v. Oliver</w:t>
            </w:r>
            <w:r w:rsidRPr="0080356A">
              <w:t>, No. D-506-CV-202200041 (N.M. D. Ct. Jan. 21, 2022)</w:t>
            </w:r>
          </w:p>
        </w:tc>
      </w:tr>
    </w:tbl>
    <w:p w14:paraId="788D55C1" w14:textId="77777777" w:rsidR="00A82E32" w:rsidRPr="0080356A" w:rsidRDefault="00A82E32" w:rsidP="00A82E32">
      <w:pPr>
        <w:ind w:firstLine="0"/>
      </w:pPr>
    </w:p>
    <w:p w14:paraId="28FEDE9A" w14:textId="77777777" w:rsidR="00A82E32" w:rsidRPr="0080356A" w:rsidRDefault="00A82E32" w:rsidP="00A82E32"/>
    <w:p w14:paraId="50333C22" w14:textId="5633EA0C" w:rsidR="00163377" w:rsidRPr="0080356A" w:rsidRDefault="00163377">
      <w:pPr>
        <w:widowControl/>
        <w:spacing w:before="0"/>
        <w:ind w:firstLine="0"/>
        <w:jc w:val="left"/>
        <w:rPr>
          <w:i/>
          <w:iCs/>
        </w:rPr>
      </w:pPr>
      <w:bookmarkStart w:id="21" w:name="_Toc115632845"/>
    </w:p>
    <w:p w14:paraId="468236FE" w14:textId="1560820E" w:rsidR="00A82E32" w:rsidRPr="0080356A" w:rsidRDefault="00C95132" w:rsidP="00A82E32">
      <w:pPr>
        <w:pStyle w:val="Heading2"/>
        <w:rPr>
          <w:iCs/>
        </w:rPr>
      </w:pPr>
      <w:bookmarkStart w:id="22" w:name="_Toc119509803"/>
      <w:r w:rsidRPr="0080356A">
        <w:rPr>
          <w:iCs/>
        </w:rPr>
        <w:t>C.</w:t>
      </w:r>
      <w:r w:rsidR="00876ED8" w:rsidRPr="0080356A">
        <w:rPr>
          <w:iCs/>
        </w:rPr>
        <w:t xml:space="preserve"> </w:t>
      </w:r>
      <w:r w:rsidRPr="0080356A">
        <w:rPr>
          <w:iCs/>
        </w:rPr>
        <w:t>Summaries of redistricting actions and litigation for individual states in the 2020 redistricting</w:t>
      </w:r>
      <w:commentRangeStart w:id="23"/>
      <w:r w:rsidRPr="0080356A">
        <w:rPr>
          <w:iCs/>
        </w:rPr>
        <w:t xml:space="preserve"> round</w:t>
      </w:r>
      <w:r w:rsidR="00876ED8" w:rsidRPr="0080356A">
        <w:rPr>
          <w:iCs/>
        </w:rPr>
        <w:t xml:space="preserve"> </w:t>
      </w:r>
      <w:commentRangeEnd w:id="23"/>
      <w:r w:rsidR="002E53B7">
        <w:rPr>
          <w:rStyle w:val="CommentReference"/>
          <w:i w:val="0"/>
        </w:rPr>
        <w:commentReference w:id="23"/>
      </w:r>
      <w:bookmarkEnd w:id="22"/>
    </w:p>
    <w:p w14:paraId="55AE17F4" w14:textId="77777777" w:rsidR="00A82E32" w:rsidRPr="0080356A" w:rsidRDefault="00A82E32" w:rsidP="00A82E32"/>
    <w:p w14:paraId="2DFE7770" w14:textId="5A2F9FF1" w:rsidR="00A82E32" w:rsidRPr="0080356A" w:rsidRDefault="00A82E32" w:rsidP="002E53B7">
      <w:pPr>
        <w:pStyle w:val="Heading3"/>
        <w:tabs>
          <w:tab w:val="clear" w:pos="360"/>
          <w:tab w:val="num" w:pos="0"/>
        </w:tabs>
        <w:ind w:left="0" w:firstLine="0"/>
      </w:pPr>
      <w:r w:rsidRPr="0080356A">
        <w:t xml:space="preserve"> </w:t>
      </w:r>
      <w:bookmarkStart w:id="24" w:name="_Toc119509804"/>
      <w:r w:rsidRPr="0080356A">
        <w:t>Pennsylvania</w:t>
      </w:r>
      <w:r w:rsidR="0041484F" w:rsidRPr="0080356A">
        <w:t xml:space="preserve"> </w:t>
      </w:r>
      <w:r w:rsidRPr="0080356A">
        <w:t>v. Chapman, 270 A.3d 444 (Pa. 2022) (per curiam).</w:t>
      </w:r>
      <w:bookmarkEnd w:id="21"/>
      <w:bookmarkEnd w:id="24"/>
    </w:p>
    <w:p w14:paraId="1BEE145E" w14:textId="163605AE" w:rsidR="00A82E32" w:rsidRPr="0080356A" w:rsidRDefault="003B74FA" w:rsidP="002E53B7">
      <w:pPr>
        <w:pStyle w:val="Heading3"/>
        <w:ind w:left="0" w:firstLine="0"/>
      </w:pPr>
      <w:bookmarkStart w:id="25" w:name="_Toc115632846"/>
      <w:bookmarkStart w:id="26" w:name="_Toc119509805"/>
      <w:r w:rsidRPr="0080356A">
        <w:t>.</w:t>
      </w:r>
      <w:r w:rsidR="00876ED8" w:rsidRPr="0080356A">
        <w:t xml:space="preserve"> </w:t>
      </w:r>
      <w:r w:rsidR="00A82E32" w:rsidRPr="0080356A">
        <w:t>New York –Matter of Harkenrider v. Hochul, No. 60, 2022 N.Y. LEXIS 874, at *1 (N.Y. Apr. 27, 2022).</w:t>
      </w:r>
      <w:bookmarkEnd w:id="25"/>
      <w:bookmarkEnd w:id="26"/>
    </w:p>
    <w:p w14:paraId="0EF9C72F" w14:textId="23EB4F61" w:rsidR="00A82E32" w:rsidRPr="0080356A" w:rsidRDefault="003B74FA" w:rsidP="002A015D">
      <w:pPr>
        <w:pStyle w:val="Heading3"/>
        <w:ind w:left="0" w:firstLine="0"/>
      </w:pPr>
      <w:bookmarkStart w:id="27" w:name="_Toc115632847"/>
      <w:r w:rsidRPr="0080356A">
        <w:t xml:space="preserve"> </w:t>
      </w:r>
      <w:bookmarkStart w:id="28" w:name="_Toc119509806"/>
      <w:r w:rsidR="00A82E32" w:rsidRPr="0080356A">
        <w:t>North Carolina</w:t>
      </w:r>
      <w:bookmarkEnd w:id="27"/>
      <w:bookmarkEnd w:id="28"/>
    </w:p>
    <w:p w14:paraId="04C63E2A" w14:textId="25DEB73E" w:rsidR="00A82E32" w:rsidRPr="0080356A" w:rsidRDefault="00A82E32" w:rsidP="002A015D">
      <w:pPr>
        <w:pStyle w:val="Heading3"/>
        <w:ind w:left="0" w:firstLine="0"/>
      </w:pPr>
      <w:bookmarkStart w:id="29" w:name="_Toc115632848"/>
      <w:r w:rsidRPr="0080356A">
        <w:t xml:space="preserve"> </w:t>
      </w:r>
      <w:bookmarkStart w:id="30" w:name="_Toc119509807"/>
      <w:r w:rsidRPr="0080356A">
        <w:t>Ohio</w:t>
      </w:r>
      <w:bookmarkEnd w:id="29"/>
      <w:bookmarkEnd w:id="30"/>
    </w:p>
    <w:p w14:paraId="19F274B3" w14:textId="3FE00B27" w:rsidR="00150FCA" w:rsidRPr="0080356A" w:rsidRDefault="002A015D" w:rsidP="002E53B7">
      <w:pPr>
        <w:pStyle w:val="Heading3"/>
        <w:ind w:left="0" w:firstLine="0"/>
      </w:pPr>
      <w:r w:rsidRPr="0080356A">
        <w:t xml:space="preserve"> </w:t>
      </w:r>
      <w:bookmarkStart w:id="31" w:name="_Toc119509808"/>
      <w:r w:rsidR="00A82E32" w:rsidRPr="0080356A">
        <w:t>Maryland</w:t>
      </w:r>
      <w:bookmarkEnd w:id="31"/>
    </w:p>
    <w:p w14:paraId="0A239968" w14:textId="4DC794F3" w:rsidR="00974764" w:rsidRPr="00322FC7" w:rsidRDefault="00974764" w:rsidP="00322FC7">
      <w:pPr>
        <w:pStyle w:val="Heading1"/>
      </w:pPr>
      <w:bookmarkStart w:id="32" w:name="_Toc119509809"/>
      <w:r w:rsidRPr="00322FC7">
        <w:t>HYPOTHESES ABOUT STATE COURTS WITH</w:t>
      </w:r>
      <w:r w:rsidR="00966299" w:rsidRPr="00322FC7">
        <w:t xml:space="preserve"> </w:t>
      </w:r>
      <w:r w:rsidRPr="00322FC7">
        <w:t>AGGREGATE DATA IN TABULAR FORM</w:t>
      </w:r>
      <w:bookmarkEnd w:id="32"/>
    </w:p>
    <w:p w14:paraId="012035B8" w14:textId="246A4A66" w:rsidR="00855467" w:rsidRPr="0080356A" w:rsidRDefault="00855467" w:rsidP="00322FC7">
      <w:pPr>
        <w:pStyle w:val="Heading2"/>
      </w:pPr>
      <w:bookmarkStart w:id="33" w:name="_Toc119509810"/>
      <w:r w:rsidRPr="00322FC7">
        <w:t>Where were challenges brought</w:t>
      </w:r>
      <w:r w:rsidR="00A82E32" w:rsidRPr="00322FC7">
        <w:t>?</w:t>
      </w:r>
      <w:bookmarkEnd w:id="33"/>
    </w:p>
    <w:p w14:paraId="36C94C7D" w14:textId="77777777" w:rsidR="001E5B09" w:rsidRDefault="00150FCA" w:rsidP="00BD4F50">
      <w:r w:rsidRPr="0080356A">
        <w:t xml:space="preserve">As shown above, </w:t>
      </w:r>
      <w:r w:rsidR="009A6898" w:rsidRPr="0080356A">
        <w:fldChar w:fldCharType="begin"/>
      </w:r>
      <w:r w:rsidR="009A6898" w:rsidRPr="0080356A">
        <w:instrText xml:space="preserve"> REF _Ref115632072 \h </w:instrText>
      </w:r>
      <w:r w:rsidR="004F4F44" w:rsidRPr="0080356A">
        <w:instrText xml:space="preserve"> \* MERGEFORMAT </w:instrText>
      </w:r>
      <w:r w:rsidR="009A6898" w:rsidRPr="0080356A">
        <w:fldChar w:fldCharType="separate"/>
      </w:r>
    </w:p>
    <w:p w14:paraId="638827BB" w14:textId="77777777" w:rsidR="001E5B09" w:rsidRPr="00BD4F50" w:rsidRDefault="001E5B09" w:rsidP="00BD4F50"/>
    <w:p w14:paraId="73D71532" w14:textId="51F0F002" w:rsidR="008E14A4" w:rsidRPr="0080356A" w:rsidRDefault="001E5B09" w:rsidP="001F2B31">
      <w:r w:rsidRPr="0080356A">
        <w:rPr>
          <w:noProof/>
        </w:rPr>
        <w:t>Table</w:t>
      </w:r>
      <w:r w:rsidRPr="0080356A">
        <w:t xml:space="preserve"> </w:t>
      </w:r>
      <w:r>
        <w:rPr>
          <w:noProof/>
        </w:rPr>
        <w:t>4</w:t>
      </w:r>
      <w:r w:rsidR="009A6898" w:rsidRPr="0080356A">
        <w:fldChar w:fldCharType="end"/>
      </w:r>
      <w:r w:rsidR="009A5E45" w:rsidRPr="0080356A">
        <w:t xml:space="preserve"> </w:t>
      </w:r>
      <w:r w:rsidR="00150FCA" w:rsidRPr="0080356A">
        <w:t>identifies</w:t>
      </w:r>
      <w:r w:rsidR="00974764" w:rsidRPr="0080356A">
        <w:t xml:space="preserve"> </w:t>
      </w:r>
      <w:r w:rsidR="009A5E45" w:rsidRPr="0080356A">
        <w:t xml:space="preserve">the </w:t>
      </w:r>
      <w:r w:rsidR="00737A52" w:rsidRPr="0080356A">
        <w:t>states</w:t>
      </w:r>
      <w:r w:rsidR="00A33D53" w:rsidRPr="0080356A">
        <w:t xml:space="preserve"> </w:t>
      </w:r>
      <w:r w:rsidR="00393922" w:rsidRPr="0080356A">
        <w:t>that might</w:t>
      </w:r>
      <w:r w:rsidR="00AC61AF" w:rsidRPr="0080356A">
        <w:t xml:space="preserve"> be considered</w:t>
      </w:r>
      <w:r w:rsidR="00393922" w:rsidRPr="0080356A">
        <w:t xml:space="preserve"> political</w:t>
      </w:r>
      <w:r w:rsidR="00AC61AF" w:rsidRPr="0080356A">
        <w:t xml:space="preserve"> gerrymanders</w:t>
      </w:r>
      <w:r w:rsidR="00393922" w:rsidRPr="0080356A">
        <w:t>.</w:t>
      </w:r>
      <w:r w:rsidR="0041484F" w:rsidRPr="0080356A">
        <w:t xml:space="preserve"> </w:t>
      </w:r>
      <w:r w:rsidR="00855467" w:rsidRPr="0080356A">
        <w:t>The</w:t>
      </w:r>
      <w:r w:rsidR="00393922" w:rsidRPr="0080356A">
        <w:t xml:space="preserve"> table </w:t>
      </w:r>
      <w:r w:rsidR="00855467" w:rsidRPr="0080356A">
        <w:t xml:space="preserve">provides information about </w:t>
      </w:r>
      <w:r w:rsidR="00393922" w:rsidRPr="0080356A">
        <w:t>whe</w:t>
      </w:r>
      <w:r w:rsidR="00150FCA" w:rsidRPr="0080356A">
        <w:t>ther</w:t>
      </w:r>
      <w:r w:rsidR="00393922" w:rsidRPr="0080356A">
        <w:t xml:space="preserve"> </w:t>
      </w:r>
      <w:r w:rsidR="00AC61AF" w:rsidRPr="0080356A">
        <w:t xml:space="preserve">a claim </w:t>
      </w:r>
      <w:r w:rsidR="006C53D5" w:rsidRPr="0080356A">
        <w:t xml:space="preserve">was heard </w:t>
      </w:r>
      <w:r w:rsidR="00AC61AF" w:rsidRPr="0080356A">
        <w:t>in state court,</w:t>
      </w:r>
      <w:r w:rsidR="006C53D5" w:rsidRPr="0080356A">
        <w:t xml:space="preserve"> and</w:t>
      </w:r>
      <w:r w:rsidR="00A33D53" w:rsidRPr="0080356A">
        <w:t xml:space="preserve"> whe</w:t>
      </w:r>
      <w:r w:rsidR="00AC61AF" w:rsidRPr="0080356A">
        <w:t>ther</w:t>
      </w:r>
      <w:r w:rsidR="00A33D53" w:rsidRPr="0080356A">
        <w:t xml:space="preserve"> a challenge </w:t>
      </w:r>
      <w:r w:rsidR="006C53D5" w:rsidRPr="0080356A">
        <w:t>wa</w:t>
      </w:r>
      <w:r w:rsidR="00A33D53" w:rsidRPr="0080356A">
        <w:t xml:space="preserve">s either successful (at least in part) or unsuccessful. </w:t>
      </w:r>
      <w:r w:rsidR="008E14A4" w:rsidRPr="0080356A">
        <w:t>From these cases</w:t>
      </w:r>
      <w:r w:rsidR="00D92141" w:rsidRPr="0080356A">
        <w:t xml:space="preserve"> and from those instances where no </w:t>
      </w:r>
      <w:r w:rsidR="006C53D5" w:rsidRPr="0080356A">
        <w:t>claim</w:t>
      </w:r>
      <w:r w:rsidR="00D92141" w:rsidRPr="0080356A">
        <w:t xml:space="preserve"> was </w:t>
      </w:r>
      <w:r w:rsidR="007F342E" w:rsidRPr="0080356A">
        <w:t xml:space="preserve">made in state </w:t>
      </w:r>
      <w:r w:rsidR="00322FC7" w:rsidRPr="0080356A">
        <w:t>court,</w:t>
      </w:r>
      <w:r w:rsidR="00876ED8" w:rsidRPr="0080356A">
        <w:t xml:space="preserve"> </w:t>
      </w:r>
      <w:r w:rsidR="008E14A4" w:rsidRPr="0080356A">
        <w:t xml:space="preserve">we can draw several hypotheses </w:t>
      </w:r>
      <w:r w:rsidR="00D92141" w:rsidRPr="0080356A">
        <w:t>that speak to the ability of state courts to cure partisan gerrymandering</w:t>
      </w:r>
      <w:r w:rsidR="00150FCA" w:rsidRPr="0080356A">
        <w:t xml:space="preserve">, though there are several cases whose final disposition </w:t>
      </w:r>
      <w:r w:rsidR="00855467" w:rsidRPr="0080356A">
        <w:t xml:space="preserve">in federal court </w:t>
      </w:r>
      <w:r w:rsidR="00150FCA" w:rsidRPr="0080356A">
        <w:t>is not yet set as of the time of this writing (October 4, 2022)</w:t>
      </w:r>
    </w:p>
    <w:p w14:paraId="233064F0" w14:textId="77777777" w:rsidR="008E14A4" w:rsidRPr="0080356A" w:rsidRDefault="008E14A4" w:rsidP="001F2B31"/>
    <w:p w14:paraId="42974348" w14:textId="19B1244A" w:rsidR="001F2B31" w:rsidRPr="0080356A" w:rsidRDefault="00142571" w:rsidP="00142571">
      <w:pPr>
        <w:pStyle w:val="Caption"/>
      </w:pPr>
      <w:r w:rsidRPr="0080356A">
        <w:t xml:space="preserve">HYPOTHESIS </w:t>
      </w:r>
      <w:r w:rsidR="001E5B09">
        <w:fldChar w:fldCharType="begin"/>
      </w:r>
      <w:r w:rsidR="001E5B09">
        <w:instrText xml:space="preserve"> SEQ HYPOTHESIS \* ARABIC </w:instrText>
      </w:r>
      <w:r w:rsidR="001E5B09">
        <w:fldChar w:fldCharType="separate"/>
      </w:r>
      <w:r w:rsidR="001E5B09">
        <w:rPr>
          <w:noProof/>
        </w:rPr>
        <w:t>1</w:t>
      </w:r>
      <w:r w:rsidR="001E5B09">
        <w:rPr>
          <w:noProof/>
        </w:rPr>
        <w:fldChar w:fldCharType="end"/>
      </w:r>
      <w:r w:rsidR="001F2B31" w:rsidRPr="0080356A">
        <w:t xml:space="preserve">: In each state where a state court had constitutional language </w:t>
      </w:r>
      <w:r w:rsidR="007F102D" w:rsidRPr="0080356A">
        <w:t>explicitly</w:t>
      </w:r>
      <w:r w:rsidR="001F2B31" w:rsidRPr="0080356A">
        <w:t xml:space="preserve"> forbidding partisan gerrymandering </w:t>
      </w:r>
      <w:r w:rsidR="001F2B31" w:rsidRPr="0080356A">
        <w:rPr>
          <w:u w:val="single"/>
        </w:rPr>
        <w:t>and</w:t>
      </w:r>
      <w:r w:rsidR="001F2B31" w:rsidRPr="0080356A">
        <w:t xml:space="preserve"> where the </w:t>
      </w:r>
      <w:r w:rsidR="00887D70" w:rsidRPr="0080356A">
        <w:t>public consensus</w:t>
      </w:r>
      <w:r w:rsidR="001F2B31" w:rsidRPr="0080356A">
        <w:t xml:space="preserve"> suggested that a challenge might be justified, there would be such a challenge.</w:t>
      </w:r>
    </w:p>
    <w:p w14:paraId="473EBE03" w14:textId="17E57028" w:rsidR="001F2B31" w:rsidRPr="0080356A" w:rsidRDefault="00142571" w:rsidP="000A2561">
      <w:pPr>
        <w:pStyle w:val="Caption"/>
        <w:rPr>
          <w:i w:val="0"/>
          <w:iCs w:val="0"/>
        </w:rPr>
      </w:pPr>
      <w:r w:rsidRPr="0080356A">
        <w:t xml:space="preserve">HYPOTHESIS </w:t>
      </w:r>
      <w:r w:rsidR="001E5B09">
        <w:fldChar w:fldCharType="begin"/>
      </w:r>
      <w:r w:rsidR="001E5B09">
        <w:instrText xml:space="preserve"> SEQ HYPOTHESIS \* ARABIC </w:instrText>
      </w:r>
      <w:r w:rsidR="001E5B09">
        <w:fldChar w:fldCharType="separate"/>
      </w:r>
      <w:r w:rsidR="001E5B09">
        <w:rPr>
          <w:noProof/>
        </w:rPr>
        <w:t>2</w:t>
      </w:r>
      <w:r w:rsidR="001E5B09">
        <w:rPr>
          <w:noProof/>
        </w:rPr>
        <w:fldChar w:fldCharType="end"/>
      </w:r>
      <w:r w:rsidR="001F2B31" w:rsidRPr="0080356A">
        <w:t xml:space="preserve">: </w:t>
      </w:r>
      <w:r w:rsidR="00992C23" w:rsidRPr="0080356A">
        <w:t>I</w:t>
      </w:r>
      <w:r w:rsidR="001F2B31" w:rsidRPr="0080356A">
        <w:t xml:space="preserve">n states </w:t>
      </w:r>
      <w:r w:rsidR="009217AA" w:rsidRPr="0080356A">
        <w:t>where there was old constitutional language that might be adapted to allow for a gerrymandering challenge but</w:t>
      </w:r>
      <w:r w:rsidR="00992C23" w:rsidRPr="0080356A">
        <w:t xml:space="preserve"> </w:t>
      </w:r>
      <w:r w:rsidR="001F2B31" w:rsidRPr="0080356A">
        <w:t xml:space="preserve">no </w:t>
      </w:r>
      <w:r w:rsidR="006D5B00" w:rsidRPr="0080356A">
        <w:t>direct</w:t>
      </w:r>
      <w:r w:rsidR="001F2B31" w:rsidRPr="0080356A">
        <w:t xml:space="preserve"> language explicitly forbidding partisan gerrymandering </w:t>
      </w:r>
      <w:r w:rsidR="007F102D" w:rsidRPr="0080356A">
        <w:rPr>
          <w:u w:val="single"/>
        </w:rPr>
        <w:t>and</w:t>
      </w:r>
      <w:r w:rsidR="001F2B31" w:rsidRPr="0080356A">
        <w:t xml:space="preserve"> where </w:t>
      </w:r>
      <w:r w:rsidR="007F102D" w:rsidRPr="0080356A">
        <w:t>a</w:t>
      </w:r>
      <w:r w:rsidR="00444472" w:rsidRPr="0080356A">
        <w:t xml:space="preserve"> public consensus</w:t>
      </w:r>
      <w:r w:rsidR="001F2B31" w:rsidRPr="0080356A">
        <w:t xml:space="preserve"> suggested that a challenge might be justified, there would be such a challenge.</w:t>
      </w:r>
    </w:p>
    <w:p w14:paraId="6C29CDE4" w14:textId="7A72F932" w:rsidR="001F2B31" w:rsidRPr="0080356A" w:rsidRDefault="001F2B31" w:rsidP="00B55363">
      <w:r w:rsidRPr="0080356A">
        <w:t xml:space="preserve">Both hypotheses </w:t>
      </w:r>
      <w:r w:rsidR="00444472" w:rsidRPr="0080356A">
        <w:t>have mixed</w:t>
      </w:r>
      <w:r w:rsidRPr="0080356A">
        <w:t xml:space="preserve"> supported. </w:t>
      </w:r>
      <w:r w:rsidR="00090781" w:rsidRPr="0080356A">
        <w:t xml:space="preserve">We count </w:t>
      </w:r>
      <w:commentRangeStart w:id="34"/>
      <w:r w:rsidR="00C419AA" w:rsidRPr="0080356A">
        <w:t>xx</w:t>
      </w:r>
      <w:r w:rsidR="00090781" w:rsidRPr="0080356A">
        <w:t xml:space="preserve"> </w:t>
      </w:r>
      <w:commentRangeEnd w:id="34"/>
      <w:r w:rsidR="00B043C3" w:rsidRPr="0080356A">
        <w:rPr>
          <w:rStyle w:val="CommentReference"/>
        </w:rPr>
        <w:commentReference w:id="34"/>
      </w:r>
      <w:r w:rsidR="00090781" w:rsidRPr="0080356A">
        <w:t xml:space="preserve">states </w:t>
      </w:r>
      <w:r w:rsidR="007B4889" w:rsidRPr="0080356A">
        <w:t xml:space="preserve">might reasonably </w:t>
      </w:r>
      <w:r w:rsidR="00334244" w:rsidRPr="0080356A">
        <w:t>be</w:t>
      </w:r>
      <w:r w:rsidR="007B4889" w:rsidRPr="0080356A">
        <w:t xml:space="preserve"> challenged as partisan gerrymanders based on </w:t>
      </w:r>
      <w:r w:rsidR="002E7D34" w:rsidRPr="0080356A">
        <w:t xml:space="preserve">popular conceptions. Of these, five </w:t>
      </w:r>
      <w:r w:rsidR="00090781" w:rsidRPr="0080356A">
        <w:t>have direct language prohibiting partisan gerrymandering</w:t>
      </w:r>
      <w:r w:rsidR="00FE7185" w:rsidRPr="0080356A">
        <w:t xml:space="preserve">. Of those </w:t>
      </w:r>
      <w:r w:rsidR="002E7D34" w:rsidRPr="0080356A">
        <w:t>these 5</w:t>
      </w:r>
      <w:r w:rsidR="00FE7185" w:rsidRPr="0080356A">
        <w:t xml:space="preserve"> states</w:t>
      </w:r>
      <w:r w:rsidR="00090781" w:rsidRPr="0080356A">
        <w:t xml:space="preserve"> that</w:t>
      </w:r>
      <w:r w:rsidRPr="0080356A">
        <w:t xml:space="preserve"> there might have been a state court challenge to the congressional map on the grounds that the map was a partisan gerrymander and where there were also </w:t>
      </w:r>
      <w:r w:rsidR="002D46A1" w:rsidRPr="0080356A">
        <w:t xml:space="preserve">direct </w:t>
      </w:r>
      <w:r w:rsidRPr="0080356A">
        <w:t xml:space="preserve">state constitutional provisions making partisan gerrymandering illegal, such a </w:t>
      </w:r>
      <w:r w:rsidR="00617084" w:rsidRPr="0080356A">
        <w:t xml:space="preserve">successful </w:t>
      </w:r>
      <w:r w:rsidRPr="0080356A">
        <w:t>challenge was brought</w:t>
      </w:r>
      <w:r w:rsidR="008D531A" w:rsidRPr="0080356A">
        <w:t xml:space="preserve"> in </w:t>
      </w:r>
      <w:r w:rsidR="00974F39" w:rsidRPr="0080356A">
        <w:t>only one</w:t>
      </w:r>
      <w:r w:rsidR="008D531A" w:rsidRPr="0080356A">
        <w:t xml:space="preserve"> state</w:t>
      </w:r>
      <w:r w:rsidR="00974F39" w:rsidRPr="0080356A">
        <w:t xml:space="preserve"> (New York)</w:t>
      </w:r>
      <w:r w:rsidRPr="0080356A">
        <w:t>.</w:t>
      </w:r>
    </w:p>
    <w:p w14:paraId="6A6A848B" w14:textId="45AD848B" w:rsidR="009234F2" w:rsidRPr="0080356A" w:rsidRDefault="00A827E4" w:rsidP="00DC2D36">
      <w:r w:rsidRPr="0080356A">
        <w:t>O</w:t>
      </w:r>
      <w:r w:rsidR="000719B9" w:rsidRPr="0080356A">
        <w:t>f the six states</w:t>
      </w:r>
      <w:r w:rsidR="001F2B31" w:rsidRPr="0080356A">
        <w:t xml:space="preserve"> where there might have been a state court challenge to the congressional map on the grounds that the map was a partisan gerrymander</w:t>
      </w:r>
      <w:r w:rsidR="003F3D6D" w:rsidRPr="0080356A">
        <w:t xml:space="preserve"> based on </w:t>
      </w:r>
      <w:r w:rsidR="00A00BFC" w:rsidRPr="0080356A">
        <w:t xml:space="preserve">language that could be interpreted to prohibit </w:t>
      </w:r>
      <w:r w:rsidR="001F2B31" w:rsidRPr="0080356A">
        <w:t>partisan gerrymandering</w:t>
      </w:r>
      <w:r w:rsidRPr="0080356A">
        <w:t>, three had successful challenges</w:t>
      </w:r>
      <w:r w:rsidR="001F2B31" w:rsidRPr="0080356A">
        <w:t xml:space="preserve">. </w:t>
      </w:r>
    </w:p>
    <w:p w14:paraId="347BFE29" w14:textId="044CE952" w:rsidR="001F2B31" w:rsidRPr="0080356A" w:rsidRDefault="001F2B31" w:rsidP="00A02894">
      <w:r w:rsidRPr="0080356A">
        <w:t xml:space="preserve">Thus, in situations where there might have been a state court challenge to the congressional map on the grounds that the map was a partisan gerrymander </w:t>
      </w:r>
      <w:r w:rsidRPr="0080356A">
        <w:rPr>
          <w:u w:val="single"/>
        </w:rPr>
        <w:t>even where the state court had no direct constitutional language to rely upon</w:t>
      </w:r>
      <w:r w:rsidRPr="0080356A">
        <w:t xml:space="preserve">, </w:t>
      </w:r>
      <w:r w:rsidR="00A159AA" w:rsidRPr="0080356A">
        <w:t>half</w:t>
      </w:r>
      <w:r w:rsidRPr="0080356A">
        <w:t xml:space="preserve"> of the time court cases challenging the map were nonetheless brought</w:t>
      </w:r>
      <w:r w:rsidR="00A159AA" w:rsidRPr="0080356A">
        <w:t>; all of these were successful</w:t>
      </w:r>
      <w:r w:rsidRPr="0080356A">
        <w:t>.</w:t>
      </w:r>
    </w:p>
    <w:p w14:paraId="00BE3ED9" w14:textId="642C2160" w:rsidR="001F2B31" w:rsidRPr="0080356A" w:rsidRDefault="001F2B31" w:rsidP="00622129">
      <w:pPr>
        <w:rPr>
          <w:i/>
          <w:iCs/>
        </w:rPr>
      </w:pPr>
      <w:r w:rsidRPr="0080356A">
        <w:t xml:space="preserve">We should also note that challenges to plans based on the claim that a plan was a racial gerrymander </w:t>
      </w:r>
      <w:r w:rsidR="00B85D32" w:rsidRPr="0080356A">
        <w:t xml:space="preserve">i.e., </w:t>
      </w:r>
      <w:r w:rsidRPr="0080356A">
        <w:t>one where race was a predominant motive</w:t>
      </w:r>
      <w:r w:rsidR="00B85D32" w:rsidRPr="0080356A">
        <w:t xml:space="preserve"> </w:t>
      </w:r>
      <w:r w:rsidR="00372742" w:rsidRPr="0080356A">
        <w:rPr>
          <w:i/>
          <w:iCs/>
        </w:rPr>
        <w:t>Shaw</w:t>
      </w:r>
      <w:r w:rsidR="00622129" w:rsidRPr="0080356A">
        <w:t>, or based on a violation of Se</w:t>
      </w:r>
      <w:r w:rsidR="00812827" w:rsidRPr="0080356A">
        <w:t>ction</w:t>
      </w:r>
      <w:r w:rsidR="00622129" w:rsidRPr="0080356A">
        <w:t xml:space="preserve"> 2 of the Voting Rights Act, </w:t>
      </w:r>
      <w:r w:rsidRPr="0080356A">
        <w:t xml:space="preserve">were, without exception, brought in federal courts. </w:t>
      </w:r>
      <w:r w:rsidR="00297238" w:rsidRPr="0080356A">
        <w:t>C</w:t>
      </w:r>
      <w:r w:rsidRPr="0080356A">
        <w:t xml:space="preserve">hallenges to plans as partisan gerrymanders were exclusively litigated in state court, given that no claimant would have standing in federal court </w:t>
      </w:r>
      <w:r w:rsidRPr="0080356A">
        <w:rPr>
          <w:i/>
          <w:iCs/>
        </w:rPr>
        <w:t>Rucho</w:t>
      </w:r>
      <w:r w:rsidRPr="0080356A">
        <w:t>.</w:t>
      </w:r>
      <w:r w:rsidR="001F37BC" w:rsidRPr="0080356A">
        <w:rPr>
          <w:vertAlign w:val="superscript"/>
        </w:rPr>
        <w:footnoteReference w:id="44"/>
      </w:r>
    </w:p>
    <w:p w14:paraId="31F63DE2" w14:textId="77777777" w:rsidR="00A82E32" w:rsidRPr="0080356A" w:rsidRDefault="00A82E32" w:rsidP="001F2B31"/>
    <w:p w14:paraId="5B3792AD" w14:textId="77777777" w:rsidR="001E5B09" w:rsidRDefault="00880FA6" w:rsidP="00BD4F50">
      <w:r w:rsidRPr="0080356A">
        <w:fldChar w:fldCharType="begin"/>
      </w:r>
      <w:r w:rsidRPr="0080356A">
        <w:instrText xml:space="preserve"> REF _Ref115632072 \h </w:instrText>
      </w:r>
      <w:r w:rsidR="004F4F44" w:rsidRPr="0080356A">
        <w:instrText xml:space="preserve"> \* MERGEFORMAT </w:instrText>
      </w:r>
      <w:r w:rsidRPr="0080356A">
        <w:fldChar w:fldCharType="separate"/>
      </w:r>
    </w:p>
    <w:p w14:paraId="7E02CCF0" w14:textId="77777777" w:rsidR="001E5B09" w:rsidRPr="00BD4F50" w:rsidRDefault="001E5B09" w:rsidP="00BD4F50"/>
    <w:p w14:paraId="09143F76" w14:textId="73ABA886" w:rsidR="00A82E32" w:rsidRPr="0080356A" w:rsidRDefault="001E5B09" w:rsidP="009813EB">
      <w:r w:rsidRPr="0080356A">
        <w:rPr>
          <w:noProof/>
        </w:rPr>
        <w:t>Table</w:t>
      </w:r>
      <w:r w:rsidRPr="0080356A">
        <w:t xml:space="preserve"> </w:t>
      </w:r>
      <w:r>
        <w:rPr>
          <w:noProof/>
        </w:rPr>
        <w:t>4</w:t>
      </w:r>
      <w:r w:rsidR="00880FA6" w:rsidRPr="0080356A">
        <w:fldChar w:fldCharType="end"/>
      </w:r>
      <w:r w:rsidR="00880FA6" w:rsidRPr="0080356A">
        <w:t xml:space="preserve"> </w:t>
      </w:r>
      <w:r w:rsidR="001F2B31" w:rsidRPr="0080356A">
        <w:t xml:space="preserve">deals with </w:t>
      </w:r>
      <w:r w:rsidR="00705D20" w:rsidRPr="0080356A">
        <w:t>whether</w:t>
      </w:r>
      <w:r w:rsidR="001F2B31" w:rsidRPr="0080356A">
        <w:t xml:space="preserve"> a gerrymandering claim was raised in state court and how the challenge was resolved. But in understanding American electoral politics it is useful to consider who/which groups are bringing these partisan gerrymandering claims. </w:t>
      </w:r>
    </w:p>
    <w:p w14:paraId="68D334DB" w14:textId="31F90763" w:rsidR="00A82E32" w:rsidRPr="002E53B7" w:rsidRDefault="00A82E32" w:rsidP="002E53B7">
      <w:pPr>
        <w:pStyle w:val="Heading2"/>
      </w:pPr>
      <w:bookmarkStart w:id="35" w:name="_Toc119509811"/>
      <w:r w:rsidRPr="002E53B7">
        <w:t>Who brought challenges?</w:t>
      </w:r>
      <w:bookmarkEnd w:id="35"/>
    </w:p>
    <w:p w14:paraId="1D7DC86D" w14:textId="0AC02467" w:rsidR="001F2B31" w:rsidRPr="0080356A" w:rsidRDefault="00880FA6" w:rsidP="001F2B31">
      <w:r w:rsidRPr="0080356A">
        <w:fldChar w:fldCharType="begin"/>
      </w:r>
      <w:r w:rsidRPr="0080356A">
        <w:instrText xml:space="preserve"> REF _Ref115632121 \h </w:instrText>
      </w:r>
      <w:r w:rsidR="004F4F44" w:rsidRPr="0080356A">
        <w:instrText xml:space="preserve"> \* MERGEFORMAT </w:instrText>
      </w:r>
      <w:r w:rsidRPr="0080356A">
        <w:fldChar w:fldCharType="separate"/>
      </w:r>
      <w:r w:rsidR="001E5B09" w:rsidRPr="0080356A">
        <w:t xml:space="preserve">Table </w:t>
      </w:r>
      <w:r w:rsidR="001E5B09">
        <w:rPr>
          <w:noProof/>
        </w:rPr>
        <w:t>5</w:t>
      </w:r>
      <w:r w:rsidRPr="0080356A">
        <w:fldChar w:fldCharType="end"/>
      </w:r>
      <w:r w:rsidR="000E43DC" w:rsidRPr="0080356A">
        <w:t xml:space="preserve"> </w:t>
      </w:r>
      <w:r w:rsidR="001F2B31" w:rsidRPr="0080356A">
        <w:t>shows the states where there partisan gerrymandering challenges raised in state court and identifies the plaintiffs.</w:t>
      </w:r>
    </w:p>
    <w:p w14:paraId="7D7EBCE9" w14:textId="77777777" w:rsidR="001F2B31" w:rsidRPr="0080356A" w:rsidRDefault="001F2B31" w:rsidP="001F2B31">
      <w:r w:rsidRPr="0080356A">
        <w:t xml:space="preserve"> </w:t>
      </w:r>
    </w:p>
    <w:p w14:paraId="5E81F3F7" w14:textId="4197B57E" w:rsidR="00950B9F" w:rsidRPr="0080356A" w:rsidRDefault="00350B76" w:rsidP="00350B76">
      <w:pPr>
        <w:pStyle w:val="Caption"/>
      </w:pPr>
      <w:bookmarkStart w:id="36" w:name="_Ref115632121"/>
      <w:r w:rsidRPr="0080356A">
        <w:t xml:space="preserve">Table </w:t>
      </w:r>
      <w:r w:rsidR="001E5B09">
        <w:fldChar w:fldCharType="begin"/>
      </w:r>
      <w:r w:rsidR="001E5B09">
        <w:instrText xml:space="preserve"> SEQ Table \* ARABIC </w:instrText>
      </w:r>
      <w:r w:rsidR="001E5B09">
        <w:fldChar w:fldCharType="separate"/>
      </w:r>
      <w:r w:rsidR="001E5B09">
        <w:rPr>
          <w:noProof/>
        </w:rPr>
        <w:t>5</w:t>
      </w:r>
      <w:r w:rsidR="001E5B09">
        <w:rPr>
          <w:noProof/>
        </w:rPr>
        <w:fldChar w:fldCharType="end"/>
      </w:r>
      <w:bookmarkEnd w:id="36"/>
      <w:r w:rsidR="00880FA6" w:rsidRPr="0080356A">
        <w:t>-</w:t>
      </w:r>
      <w:r w:rsidR="00D222AD" w:rsidRPr="0080356A">
        <w:t>Who challenges in state courts? The plaintiffs identified</w:t>
      </w:r>
    </w:p>
    <w:tbl>
      <w:tblPr>
        <w:tblStyle w:val="TableGrid"/>
        <w:tblW w:w="0" w:type="auto"/>
        <w:tblLook w:val="04A0" w:firstRow="1" w:lastRow="0" w:firstColumn="1" w:lastColumn="0" w:noHBand="0" w:noVBand="1"/>
      </w:tblPr>
      <w:tblGrid>
        <w:gridCol w:w="2444"/>
        <w:gridCol w:w="2445"/>
        <w:gridCol w:w="2445"/>
      </w:tblGrid>
      <w:tr w:rsidR="0080356A" w:rsidRPr="0080356A" w14:paraId="35E80E83" w14:textId="77777777" w:rsidTr="0064435E">
        <w:tc>
          <w:tcPr>
            <w:tcW w:w="2444" w:type="dxa"/>
          </w:tcPr>
          <w:p w14:paraId="3B1443FF" w14:textId="2A7A7E91" w:rsidR="00950B9F" w:rsidRPr="0080356A" w:rsidRDefault="00A81C25" w:rsidP="00705D20">
            <w:pPr>
              <w:pStyle w:val="Default"/>
              <w:rPr>
                <w:color w:val="auto"/>
              </w:rPr>
            </w:pPr>
            <w:r w:rsidRPr="0080356A">
              <w:rPr>
                <w:color w:val="auto"/>
              </w:rPr>
              <w:t>Pennsylvania</w:t>
            </w:r>
            <w:r w:rsidR="00F969EC" w:rsidRPr="0080356A">
              <w:rPr>
                <w:color w:val="auto"/>
              </w:rPr>
              <w:t xml:space="preserve"> (2018)</w:t>
            </w:r>
          </w:p>
        </w:tc>
        <w:tc>
          <w:tcPr>
            <w:tcW w:w="2445" w:type="dxa"/>
          </w:tcPr>
          <w:p w14:paraId="13816F1F" w14:textId="26BE0D99" w:rsidR="00950B9F" w:rsidRPr="0080356A" w:rsidRDefault="00A81C25" w:rsidP="00705D20">
            <w:pPr>
              <w:pStyle w:val="Default"/>
              <w:rPr>
                <w:color w:val="auto"/>
              </w:rPr>
            </w:pPr>
            <w:r w:rsidRPr="0080356A">
              <w:rPr>
                <w:color w:val="auto"/>
              </w:rPr>
              <w:t>League of Woman Voters</w:t>
            </w:r>
          </w:p>
        </w:tc>
        <w:tc>
          <w:tcPr>
            <w:tcW w:w="2445" w:type="dxa"/>
          </w:tcPr>
          <w:p w14:paraId="6790B7CC" w14:textId="77777777" w:rsidR="00950B9F" w:rsidRPr="0080356A" w:rsidRDefault="00950B9F" w:rsidP="00705D20">
            <w:pPr>
              <w:pStyle w:val="Default"/>
              <w:rPr>
                <w:color w:val="auto"/>
              </w:rPr>
            </w:pPr>
          </w:p>
        </w:tc>
      </w:tr>
      <w:tr w:rsidR="0080356A" w:rsidRPr="0080356A" w14:paraId="0FBE5D9B" w14:textId="77777777" w:rsidTr="0064435E">
        <w:tc>
          <w:tcPr>
            <w:tcW w:w="2444" w:type="dxa"/>
          </w:tcPr>
          <w:p w14:paraId="6A3CE432" w14:textId="129A7816" w:rsidR="00F969EC" w:rsidRPr="0080356A" w:rsidRDefault="00F969EC" w:rsidP="00705D20">
            <w:pPr>
              <w:pStyle w:val="Default"/>
              <w:rPr>
                <w:color w:val="auto"/>
              </w:rPr>
            </w:pPr>
            <w:r w:rsidRPr="0080356A">
              <w:rPr>
                <w:color w:val="auto"/>
              </w:rPr>
              <w:t>North Carolina (2019)</w:t>
            </w:r>
          </w:p>
        </w:tc>
        <w:tc>
          <w:tcPr>
            <w:tcW w:w="2445" w:type="dxa"/>
          </w:tcPr>
          <w:p w14:paraId="3D0B37B1" w14:textId="286FAC4E" w:rsidR="00F969EC" w:rsidRPr="0080356A" w:rsidRDefault="00F969EC" w:rsidP="00705D20">
            <w:pPr>
              <w:pStyle w:val="Default"/>
              <w:rPr>
                <w:color w:val="auto"/>
              </w:rPr>
            </w:pPr>
            <w:r w:rsidRPr="0080356A">
              <w:rPr>
                <w:color w:val="auto"/>
              </w:rPr>
              <w:t>Common Cause</w:t>
            </w:r>
          </w:p>
        </w:tc>
        <w:tc>
          <w:tcPr>
            <w:tcW w:w="2445" w:type="dxa"/>
          </w:tcPr>
          <w:p w14:paraId="72645FDC" w14:textId="77777777" w:rsidR="00F969EC" w:rsidRPr="0080356A" w:rsidRDefault="00F969EC" w:rsidP="00705D20">
            <w:pPr>
              <w:pStyle w:val="Default"/>
              <w:rPr>
                <w:color w:val="auto"/>
              </w:rPr>
            </w:pPr>
          </w:p>
        </w:tc>
      </w:tr>
      <w:tr w:rsidR="0080356A" w:rsidRPr="0080356A" w14:paraId="3C2FD2EA" w14:textId="77777777" w:rsidTr="0064435E">
        <w:tc>
          <w:tcPr>
            <w:tcW w:w="2444" w:type="dxa"/>
          </w:tcPr>
          <w:p w14:paraId="228185AB" w14:textId="1FC7CE64" w:rsidR="00950B9F" w:rsidRPr="0080356A" w:rsidRDefault="00AE1C2A" w:rsidP="00705D20">
            <w:pPr>
              <w:pStyle w:val="Default"/>
              <w:rPr>
                <w:color w:val="auto"/>
              </w:rPr>
            </w:pPr>
            <w:r w:rsidRPr="0080356A">
              <w:rPr>
                <w:color w:val="auto"/>
              </w:rPr>
              <w:t>Pennsylvania</w:t>
            </w:r>
            <w:r w:rsidR="00A81C25" w:rsidRPr="0080356A">
              <w:rPr>
                <w:color w:val="auto"/>
              </w:rPr>
              <w:t xml:space="preserve"> (2022)</w:t>
            </w:r>
          </w:p>
        </w:tc>
        <w:tc>
          <w:tcPr>
            <w:tcW w:w="2445" w:type="dxa"/>
          </w:tcPr>
          <w:p w14:paraId="4D989DB7" w14:textId="77777777" w:rsidR="00AE1C2A" w:rsidRPr="0080356A" w:rsidRDefault="00AE1C2A" w:rsidP="00705D20">
            <w:pPr>
              <w:pStyle w:val="Default"/>
              <w:rPr>
                <w:color w:val="auto"/>
              </w:rPr>
            </w:pPr>
            <w:r w:rsidRPr="0080356A">
              <w:rPr>
                <w:color w:val="auto"/>
              </w:rPr>
              <w:t>Carter Petitioners: Citizens registered to vote in PA.</w:t>
            </w:r>
          </w:p>
          <w:p w14:paraId="72E75C0E" w14:textId="77777777" w:rsidR="00AE1C2A" w:rsidRPr="0080356A" w:rsidRDefault="00AE1C2A" w:rsidP="00705D20">
            <w:pPr>
              <w:pStyle w:val="Default"/>
              <w:rPr>
                <w:color w:val="auto"/>
              </w:rPr>
            </w:pPr>
            <w:r w:rsidRPr="0080356A">
              <w:rPr>
                <w:color w:val="auto"/>
              </w:rPr>
              <w:t>Gressman Petitioners: Citizens registered to vote in PA and “leading professors of mathematics and science[.]”</w:t>
            </w:r>
          </w:p>
          <w:p w14:paraId="5DF1AEEF" w14:textId="77777777" w:rsidR="00950B9F" w:rsidRPr="0080356A" w:rsidRDefault="00950B9F" w:rsidP="00705D20">
            <w:pPr>
              <w:pStyle w:val="Default"/>
              <w:rPr>
                <w:color w:val="auto"/>
              </w:rPr>
            </w:pPr>
          </w:p>
        </w:tc>
        <w:tc>
          <w:tcPr>
            <w:tcW w:w="2445" w:type="dxa"/>
          </w:tcPr>
          <w:p w14:paraId="1BD10169" w14:textId="77777777" w:rsidR="00950B9F" w:rsidRPr="0080356A" w:rsidRDefault="00950B9F" w:rsidP="00705D20">
            <w:pPr>
              <w:pStyle w:val="Default"/>
              <w:rPr>
                <w:color w:val="auto"/>
              </w:rPr>
            </w:pPr>
          </w:p>
        </w:tc>
      </w:tr>
      <w:tr w:rsidR="0080356A" w:rsidRPr="0080356A" w14:paraId="76D50080" w14:textId="77777777" w:rsidTr="0064435E">
        <w:tc>
          <w:tcPr>
            <w:tcW w:w="2444" w:type="dxa"/>
          </w:tcPr>
          <w:p w14:paraId="11BB3693" w14:textId="033AED10" w:rsidR="00950B9F" w:rsidRPr="0080356A" w:rsidRDefault="00CF5CA4" w:rsidP="00705D20">
            <w:pPr>
              <w:pStyle w:val="Default"/>
              <w:rPr>
                <w:color w:val="auto"/>
              </w:rPr>
            </w:pPr>
            <w:r w:rsidRPr="0080356A">
              <w:rPr>
                <w:color w:val="auto"/>
              </w:rPr>
              <w:t>Maryland</w:t>
            </w:r>
          </w:p>
        </w:tc>
        <w:tc>
          <w:tcPr>
            <w:tcW w:w="2445" w:type="dxa"/>
          </w:tcPr>
          <w:p w14:paraId="56295787" w14:textId="1646405D" w:rsidR="00950B9F" w:rsidRPr="0080356A" w:rsidRDefault="002E1372" w:rsidP="00705D20">
            <w:pPr>
              <w:pStyle w:val="Default"/>
              <w:rPr>
                <w:color w:val="auto"/>
              </w:rPr>
            </w:pPr>
            <w:r w:rsidRPr="0080356A">
              <w:rPr>
                <w:color w:val="auto"/>
              </w:rPr>
              <w:t>Republican voters</w:t>
            </w:r>
          </w:p>
        </w:tc>
        <w:tc>
          <w:tcPr>
            <w:tcW w:w="2445" w:type="dxa"/>
          </w:tcPr>
          <w:p w14:paraId="0B0FC3BE" w14:textId="77777777" w:rsidR="00950B9F" w:rsidRPr="0080356A" w:rsidRDefault="00950B9F" w:rsidP="00705D20">
            <w:pPr>
              <w:pStyle w:val="Default"/>
              <w:rPr>
                <w:color w:val="auto"/>
              </w:rPr>
            </w:pPr>
          </w:p>
        </w:tc>
      </w:tr>
      <w:tr w:rsidR="0080356A" w:rsidRPr="0080356A" w14:paraId="03037903" w14:textId="77777777" w:rsidTr="0064435E">
        <w:tc>
          <w:tcPr>
            <w:tcW w:w="2444" w:type="dxa"/>
          </w:tcPr>
          <w:p w14:paraId="7429BCF3" w14:textId="43DA37E5" w:rsidR="00B909F9" w:rsidRPr="0080356A" w:rsidRDefault="00B909F9" w:rsidP="00705D20">
            <w:pPr>
              <w:pStyle w:val="Default"/>
              <w:rPr>
                <w:color w:val="auto"/>
              </w:rPr>
            </w:pPr>
            <w:r w:rsidRPr="0080356A">
              <w:rPr>
                <w:color w:val="auto"/>
              </w:rPr>
              <w:t xml:space="preserve">New </w:t>
            </w:r>
            <w:r w:rsidR="00DC2D36" w:rsidRPr="0080356A">
              <w:rPr>
                <w:color w:val="auto"/>
              </w:rPr>
              <w:t>Jersey</w:t>
            </w:r>
          </w:p>
        </w:tc>
        <w:tc>
          <w:tcPr>
            <w:tcW w:w="2445" w:type="dxa"/>
          </w:tcPr>
          <w:p w14:paraId="0042B762" w14:textId="210C80C2" w:rsidR="00B909F9" w:rsidRPr="0080356A" w:rsidRDefault="00B909F9" w:rsidP="00705D20">
            <w:pPr>
              <w:pStyle w:val="Default"/>
              <w:rPr>
                <w:color w:val="auto"/>
              </w:rPr>
            </w:pPr>
            <w:r w:rsidRPr="0080356A">
              <w:rPr>
                <w:color w:val="auto"/>
              </w:rPr>
              <w:t xml:space="preserve">Republican members of </w:t>
            </w:r>
            <w:r w:rsidR="00782E3F" w:rsidRPr="0080356A">
              <w:rPr>
                <w:color w:val="auto"/>
              </w:rPr>
              <w:t>the redistricting commission</w:t>
            </w:r>
          </w:p>
        </w:tc>
        <w:tc>
          <w:tcPr>
            <w:tcW w:w="2445" w:type="dxa"/>
          </w:tcPr>
          <w:p w14:paraId="1A81DCE2" w14:textId="77777777" w:rsidR="00B909F9" w:rsidRPr="0080356A" w:rsidRDefault="00B909F9" w:rsidP="00705D20">
            <w:pPr>
              <w:pStyle w:val="Default"/>
              <w:rPr>
                <w:color w:val="auto"/>
              </w:rPr>
            </w:pPr>
          </w:p>
        </w:tc>
      </w:tr>
      <w:tr w:rsidR="0080356A" w:rsidRPr="0080356A" w14:paraId="0DCFFAC1" w14:textId="77777777" w:rsidTr="0064435E">
        <w:tc>
          <w:tcPr>
            <w:tcW w:w="2444" w:type="dxa"/>
          </w:tcPr>
          <w:p w14:paraId="6241302F" w14:textId="62C5E350" w:rsidR="005A1840" w:rsidRPr="0080356A" w:rsidRDefault="005A1840" w:rsidP="00705D20">
            <w:pPr>
              <w:pStyle w:val="Default"/>
              <w:rPr>
                <w:color w:val="auto"/>
              </w:rPr>
            </w:pPr>
            <w:r w:rsidRPr="0080356A">
              <w:rPr>
                <w:color w:val="auto"/>
              </w:rPr>
              <w:t>New Mexico</w:t>
            </w:r>
          </w:p>
        </w:tc>
        <w:tc>
          <w:tcPr>
            <w:tcW w:w="2445" w:type="dxa"/>
          </w:tcPr>
          <w:p w14:paraId="79E254E9" w14:textId="53743D57" w:rsidR="005A1840" w:rsidRPr="0080356A" w:rsidRDefault="005A1840" w:rsidP="00705D20">
            <w:pPr>
              <w:pStyle w:val="Default"/>
              <w:rPr>
                <w:color w:val="auto"/>
              </w:rPr>
            </w:pPr>
            <w:r w:rsidRPr="0080356A">
              <w:rPr>
                <w:color w:val="auto"/>
              </w:rPr>
              <w:t>Republican Party</w:t>
            </w:r>
          </w:p>
        </w:tc>
        <w:tc>
          <w:tcPr>
            <w:tcW w:w="2445" w:type="dxa"/>
          </w:tcPr>
          <w:p w14:paraId="7AE066AD" w14:textId="77777777" w:rsidR="005A1840" w:rsidRPr="0080356A" w:rsidRDefault="005A1840" w:rsidP="00705D20">
            <w:pPr>
              <w:pStyle w:val="Default"/>
              <w:rPr>
                <w:color w:val="auto"/>
              </w:rPr>
            </w:pPr>
          </w:p>
        </w:tc>
      </w:tr>
      <w:tr w:rsidR="0080356A" w:rsidRPr="0080356A" w14:paraId="5C0FD738" w14:textId="77777777" w:rsidTr="0064435E">
        <w:tc>
          <w:tcPr>
            <w:tcW w:w="2444" w:type="dxa"/>
          </w:tcPr>
          <w:p w14:paraId="64811C58" w14:textId="7CBA4CC8" w:rsidR="00CF5CA4" w:rsidRPr="0080356A" w:rsidRDefault="00CF5CA4" w:rsidP="00705D20">
            <w:pPr>
              <w:pStyle w:val="Default"/>
              <w:rPr>
                <w:color w:val="auto"/>
              </w:rPr>
            </w:pPr>
            <w:r w:rsidRPr="0080356A">
              <w:rPr>
                <w:color w:val="auto"/>
              </w:rPr>
              <w:t>New York</w:t>
            </w:r>
          </w:p>
        </w:tc>
        <w:tc>
          <w:tcPr>
            <w:tcW w:w="2445" w:type="dxa"/>
          </w:tcPr>
          <w:p w14:paraId="482940E6" w14:textId="12209829" w:rsidR="00CF5CA4" w:rsidRPr="0080356A" w:rsidRDefault="00CF5CA4" w:rsidP="00705D20">
            <w:pPr>
              <w:pStyle w:val="Default"/>
              <w:rPr>
                <w:color w:val="auto"/>
              </w:rPr>
            </w:pPr>
            <w:r w:rsidRPr="0080356A">
              <w:rPr>
                <w:color w:val="auto"/>
              </w:rPr>
              <w:t>Voters of New York</w:t>
            </w:r>
          </w:p>
        </w:tc>
        <w:tc>
          <w:tcPr>
            <w:tcW w:w="2445" w:type="dxa"/>
          </w:tcPr>
          <w:p w14:paraId="71AB84BA" w14:textId="77777777" w:rsidR="00CF5CA4" w:rsidRPr="0080356A" w:rsidRDefault="00CF5CA4" w:rsidP="00705D20">
            <w:pPr>
              <w:pStyle w:val="Default"/>
              <w:rPr>
                <w:color w:val="auto"/>
              </w:rPr>
            </w:pPr>
          </w:p>
        </w:tc>
      </w:tr>
      <w:tr w:rsidR="0080356A" w:rsidRPr="0080356A" w14:paraId="4767E099" w14:textId="77777777" w:rsidTr="0064435E">
        <w:tc>
          <w:tcPr>
            <w:tcW w:w="2444" w:type="dxa"/>
          </w:tcPr>
          <w:p w14:paraId="66C05EBA" w14:textId="33702ECE" w:rsidR="00CF5CA4" w:rsidRPr="0080356A" w:rsidRDefault="00CF5CA4" w:rsidP="00705D20">
            <w:pPr>
              <w:pStyle w:val="Default"/>
              <w:rPr>
                <w:color w:val="auto"/>
              </w:rPr>
            </w:pPr>
          </w:p>
        </w:tc>
        <w:tc>
          <w:tcPr>
            <w:tcW w:w="2445" w:type="dxa"/>
          </w:tcPr>
          <w:p w14:paraId="7CFEE82C" w14:textId="77777777" w:rsidR="00CF5CA4" w:rsidRPr="0080356A" w:rsidRDefault="00CF5CA4" w:rsidP="00705D20">
            <w:pPr>
              <w:pStyle w:val="Default"/>
              <w:rPr>
                <w:color w:val="auto"/>
              </w:rPr>
            </w:pPr>
          </w:p>
        </w:tc>
        <w:tc>
          <w:tcPr>
            <w:tcW w:w="2445" w:type="dxa"/>
          </w:tcPr>
          <w:p w14:paraId="5A1DE1AF" w14:textId="77777777" w:rsidR="00CF5CA4" w:rsidRPr="0080356A" w:rsidRDefault="00CF5CA4" w:rsidP="00705D20">
            <w:pPr>
              <w:pStyle w:val="Default"/>
              <w:rPr>
                <w:color w:val="auto"/>
              </w:rPr>
            </w:pPr>
          </w:p>
        </w:tc>
      </w:tr>
      <w:tr w:rsidR="0080356A" w:rsidRPr="0080356A" w14:paraId="7AE8B2CF" w14:textId="77777777" w:rsidTr="0064435E">
        <w:tc>
          <w:tcPr>
            <w:tcW w:w="2444" w:type="dxa"/>
          </w:tcPr>
          <w:p w14:paraId="7720283E" w14:textId="77777777" w:rsidR="00CF5CA4" w:rsidRPr="0080356A" w:rsidRDefault="00CF5CA4" w:rsidP="00705D20">
            <w:pPr>
              <w:pStyle w:val="Default"/>
              <w:rPr>
                <w:color w:val="auto"/>
              </w:rPr>
            </w:pPr>
          </w:p>
        </w:tc>
        <w:tc>
          <w:tcPr>
            <w:tcW w:w="2445" w:type="dxa"/>
          </w:tcPr>
          <w:p w14:paraId="27B4CA7C" w14:textId="77777777" w:rsidR="00CF5CA4" w:rsidRPr="0080356A" w:rsidRDefault="00CF5CA4" w:rsidP="00705D20">
            <w:pPr>
              <w:pStyle w:val="Default"/>
              <w:rPr>
                <w:color w:val="auto"/>
              </w:rPr>
            </w:pPr>
          </w:p>
        </w:tc>
        <w:tc>
          <w:tcPr>
            <w:tcW w:w="2445" w:type="dxa"/>
          </w:tcPr>
          <w:p w14:paraId="5DC8C98B" w14:textId="77777777" w:rsidR="00CF5CA4" w:rsidRPr="0080356A" w:rsidRDefault="00CF5CA4" w:rsidP="00705D20">
            <w:pPr>
              <w:pStyle w:val="Default"/>
              <w:rPr>
                <w:color w:val="auto"/>
              </w:rPr>
            </w:pPr>
          </w:p>
        </w:tc>
      </w:tr>
      <w:tr w:rsidR="0080356A" w:rsidRPr="0080356A" w14:paraId="7E16D837" w14:textId="77777777" w:rsidTr="0064435E">
        <w:tc>
          <w:tcPr>
            <w:tcW w:w="2444" w:type="dxa"/>
          </w:tcPr>
          <w:p w14:paraId="4C209CD2" w14:textId="77777777" w:rsidR="00CF5CA4" w:rsidRPr="0080356A" w:rsidRDefault="00CF5CA4" w:rsidP="0064435E"/>
        </w:tc>
        <w:tc>
          <w:tcPr>
            <w:tcW w:w="2445" w:type="dxa"/>
          </w:tcPr>
          <w:p w14:paraId="1A2CF43D" w14:textId="77777777" w:rsidR="00CF5CA4" w:rsidRPr="0080356A" w:rsidRDefault="00CF5CA4" w:rsidP="0064435E"/>
        </w:tc>
        <w:tc>
          <w:tcPr>
            <w:tcW w:w="2445" w:type="dxa"/>
          </w:tcPr>
          <w:p w14:paraId="49A29ABB" w14:textId="77777777" w:rsidR="00CF5CA4" w:rsidRPr="0080356A" w:rsidRDefault="00CF5CA4" w:rsidP="0064435E"/>
        </w:tc>
      </w:tr>
      <w:tr w:rsidR="00CF5CA4" w:rsidRPr="0080356A" w14:paraId="25249515" w14:textId="77777777" w:rsidTr="0064435E">
        <w:tc>
          <w:tcPr>
            <w:tcW w:w="2444" w:type="dxa"/>
          </w:tcPr>
          <w:p w14:paraId="4D719F7B" w14:textId="77777777" w:rsidR="00CF5CA4" w:rsidRPr="0080356A" w:rsidRDefault="00CF5CA4" w:rsidP="0064435E"/>
        </w:tc>
        <w:tc>
          <w:tcPr>
            <w:tcW w:w="2445" w:type="dxa"/>
          </w:tcPr>
          <w:p w14:paraId="1B0001EF" w14:textId="77777777" w:rsidR="00CF5CA4" w:rsidRPr="0080356A" w:rsidRDefault="00CF5CA4" w:rsidP="0064435E"/>
        </w:tc>
        <w:tc>
          <w:tcPr>
            <w:tcW w:w="2445" w:type="dxa"/>
          </w:tcPr>
          <w:p w14:paraId="6A56F5E7" w14:textId="77777777" w:rsidR="00CF5CA4" w:rsidRPr="0080356A" w:rsidRDefault="00CF5CA4" w:rsidP="0064435E"/>
        </w:tc>
      </w:tr>
    </w:tbl>
    <w:p w14:paraId="746432B3" w14:textId="77777777" w:rsidR="001F2B31" w:rsidRPr="0080356A" w:rsidRDefault="001F2B31" w:rsidP="007A09DD">
      <w:pPr>
        <w:ind w:firstLine="0"/>
      </w:pPr>
    </w:p>
    <w:p w14:paraId="3143C639" w14:textId="52B2B473" w:rsidR="001F2B31" w:rsidRPr="0080356A" w:rsidRDefault="00142571" w:rsidP="00142571">
      <w:pPr>
        <w:pStyle w:val="Caption"/>
      </w:pPr>
      <w:r w:rsidRPr="0080356A">
        <w:t xml:space="preserve">HYPOTHESIS </w:t>
      </w:r>
      <w:r w:rsidR="001E5B09">
        <w:fldChar w:fldCharType="begin"/>
      </w:r>
      <w:r w:rsidR="001E5B09">
        <w:instrText xml:space="preserve"> SEQ HYPOTHESIS \* ARABIC </w:instrText>
      </w:r>
      <w:r w:rsidR="001E5B09">
        <w:fldChar w:fldCharType="separate"/>
      </w:r>
      <w:r w:rsidR="001E5B09">
        <w:rPr>
          <w:noProof/>
        </w:rPr>
        <w:t>3</w:t>
      </w:r>
      <w:r w:rsidR="001E5B09">
        <w:rPr>
          <w:noProof/>
        </w:rPr>
        <w:fldChar w:fldCharType="end"/>
      </w:r>
      <w:r w:rsidR="001F2B31" w:rsidRPr="0080356A">
        <w:t>: Most challenges to redistricting were brought by non-partisan groups such as League of Women Voters or Common Cause or local groups that identify themselves in non-partisan terms.</w:t>
      </w:r>
      <w:r w:rsidR="001F2B31" w:rsidRPr="0080356A">
        <w:rPr>
          <w:vertAlign w:val="superscript"/>
        </w:rPr>
        <w:footnoteReference w:id="45"/>
      </w:r>
    </w:p>
    <w:p w14:paraId="5EB54C6A" w14:textId="77777777" w:rsidR="007A09DD" w:rsidRPr="0080356A" w:rsidRDefault="007A09DD" w:rsidP="007A09DD"/>
    <w:p w14:paraId="10184BA8" w14:textId="5446B6C3" w:rsidR="001F2B31" w:rsidRPr="0080356A" w:rsidRDefault="001F2B31" w:rsidP="001F2B31">
      <w:commentRangeStart w:id="37"/>
      <w:r w:rsidRPr="0080356A">
        <w:t xml:space="preserve">What we see from </w:t>
      </w:r>
      <w:r w:rsidR="000E43DC" w:rsidRPr="0080356A">
        <w:fldChar w:fldCharType="begin"/>
      </w:r>
      <w:r w:rsidR="000E43DC" w:rsidRPr="0080356A">
        <w:instrText xml:space="preserve"> REF _Ref115632121 \h </w:instrText>
      </w:r>
      <w:r w:rsidR="003D5E9F" w:rsidRPr="0080356A">
        <w:instrText xml:space="preserve"> \* MERGEFORMAT </w:instrText>
      </w:r>
      <w:r w:rsidR="000E43DC" w:rsidRPr="0080356A">
        <w:fldChar w:fldCharType="separate"/>
      </w:r>
      <w:r w:rsidR="001E5B09" w:rsidRPr="0080356A">
        <w:t xml:space="preserve">Table </w:t>
      </w:r>
      <w:r w:rsidR="001E5B09">
        <w:rPr>
          <w:noProof/>
        </w:rPr>
        <w:t>5</w:t>
      </w:r>
      <w:r w:rsidR="000E43DC" w:rsidRPr="0080356A">
        <w:fldChar w:fldCharType="end"/>
      </w:r>
      <w:r w:rsidR="000E43DC" w:rsidRPr="0080356A">
        <w:t xml:space="preserve"> </w:t>
      </w:r>
      <w:r w:rsidRPr="0080356A">
        <w:t>is</w:t>
      </w:r>
      <w:commentRangeEnd w:id="37"/>
      <w:r w:rsidR="00C26669" w:rsidRPr="0080356A">
        <w:rPr>
          <w:rStyle w:val="CommentReference"/>
        </w:rPr>
        <w:commentReference w:id="37"/>
      </w:r>
      <w:r w:rsidR="00576B38" w:rsidRPr="0080356A">
        <w:t xml:space="preserve"> </w:t>
      </w:r>
      <w:r w:rsidR="003D5E9F" w:rsidRPr="0080356A">
        <w:t>interesting</w:t>
      </w:r>
      <w:r w:rsidR="00576B38" w:rsidRPr="0080356A">
        <w:t xml:space="preserve">. </w:t>
      </w:r>
      <w:r w:rsidR="003D5E9F" w:rsidRPr="0080356A">
        <w:t>In the 2010 round</w:t>
      </w:r>
      <w:r w:rsidR="00576B38" w:rsidRPr="0080356A">
        <w:t xml:space="preserve">, good government groups like the League of Woman Voters and Common Cause were the plaintiffs in some of the early cases in state court. </w:t>
      </w:r>
      <w:r w:rsidR="00457FCE" w:rsidRPr="0080356A">
        <w:t xml:space="preserve">After the 2020 redistricting cycle, however, many of the plaintiffs were explicitly </w:t>
      </w:r>
      <w:r w:rsidR="003D5E9F" w:rsidRPr="0080356A">
        <w:t xml:space="preserve">(or implicitly) </w:t>
      </w:r>
      <w:r w:rsidR="00457FCE" w:rsidRPr="0080356A">
        <w:t>affiliated with the political party that served to gain from state courts overturning the enacted plan.</w:t>
      </w:r>
      <w:r w:rsidR="003D5E9F" w:rsidRPr="0080356A">
        <w:t xml:space="preserve"> JONATHAN IS THIS CORRECT?</w:t>
      </w:r>
    </w:p>
    <w:p w14:paraId="0F1B226F" w14:textId="77777777" w:rsidR="001F2B31" w:rsidRPr="0080356A" w:rsidRDefault="001F2B31" w:rsidP="001F2B31"/>
    <w:p w14:paraId="111B65AF" w14:textId="41FB1481" w:rsidR="001F2B31" w:rsidRPr="0080356A" w:rsidRDefault="00852FB1" w:rsidP="001F2B31">
      <w:r w:rsidRPr="0080356A">
        <w:t xml:space="preserve"> </w:t>
      </w:r>
    </w:p>
    <w:p w14:paraId="690F97B4" w14:textId="20C7D58C" w:rsidR="00852FB1" w:rsidRPr="002E53B7" w:rsidRDefault="00852FB1" w:rsidP="002E53B7">
      <w:pPr>
        <w:pStyle w:val="Heading2"/>
      </w:pPr>
      <w:bookmarkStart w:id="38" w:name="_Toc119509812"/>
      <w:r w:rsidRPr="002E53B7">
        <w:t>When are</w:t>
      </w:r>
      <w:r w:rsidR="00876ED8" w:rsidRPr="002E53B7">
        <w:t xml:space="preserve"> </w:t>
      </w:r>
      <w:r w:rsidRPr="002E53B7">
        <w:t>challenges successful?</w:t>
      </w:r>
      <w:bookmarkEnd w:id="38"/>
    </w:p>
    <w:p w14:paraId="6318A10C" w14:textId="77777777" w:rsidR="001F2B31" w:rsidRPr="0080356A" w:rsidRDefault="001F2B31" w:rsidP="001F2B31"/>
    <w:p w14:paraId="1D1F12BA" w14:textId="63218792" w:rsidR="00B043C3" w:rsidRPr="0080356A" w:rsidRDefault="00142571" w:rsidP="00045457">
      <w:pPr>
        <w:pStyle w:val="Caption"/>
        <w:rPr>
          <w:i w:val="0"/>
          <w:iCs w:val="0"/>
        </w:rPr>
      </w:pPr>
      <w:r w:rsidRPr="0080356A">
        <w:t xml:space="preserve">HYPOTHESIS </w:t>
      </w:r>
      <w:r w:rsidR="001E5B09">
        <w:fldChar w:fldCharType="begin"/>
      </w:r>
      <w:r w:rsidR="001E5B09">
        <w:instrText xml:space="preserve"> SEQ HYPOTHESIS \* ARABIC </w:instrText>
      </w:r>
      <w:r w:rsidR="001E5B09">
        <w:fldChar w:fldCharType="separate"/>
      </w:r>
      <w:r w:rsidR="001E5B09">
        <w:rPr>
          <w:noProof/>
        </w:rPr>
        <w:t>4</w:t>
      </w:r>
      <w:r w:rsidR="001E5B09">
        <w:rPr>
          <w:noProof/>
        </w:rPr>
        <w:fldChar w:fldCharType="end"/>
      </w:r>
      <w:r w:rsidR="001F2B31" w:rsidRPr="0080356A">
        <w:t>: In states where the</w:t>
      </w:r>
      <w:r w:rsidR="00D06251" w:rsidRPr="0080356A">
        <w:t>re</w:t>
      </w:r>
      <w:r w:rsidR="00A06900" w:rsidRPr="0080356A">
        <w:t xml:space="preserve"> </w:t>
      </w:r>
      <w:r w:rsidR="00D06251" w:rsidRPr="0080356A">
        <w:t>are</w:t>
      </w:r>
      <w:r w:rsidR="001F2B31" w:rsidRPr="0080356A">
        <w:t xml:space="preserve"> claim</w:t>
      </w:r>
      <w:r w:rsidR="00D06251" w:rsidRPr="0080356A">
        <w:t>s</w:t>
      </w:r>
      <w:r w:rsidR="001F2B31" w:rsidRPr="0080356A">
        <w:t xml:space="preserve"> that a congressional plan</w:t>
      </w:r>
      <w:r w:rsidR="00024578" w:rsidRPr="0080356A">
        <w:t xml:space="preserve"> was</w:t>
      </w:r>
      <w:r w:rsidR="001F2B31" w:rsidRPr="0080356A">
        <w:t xml:space="preserve"> drawn under partisan auspices, most state court challenges to such plans were successful, but the highest proportion of successful challenges comes in states where there are constitutional provisions that explicitly bar partisan gerrymandering (and/or ban special treatment for incumbents).</w:t>
      </w:r>
    </w:p>
    <w:p w14:paraId="6745B0A0" w14:textId="3255C827" w:rsidR="00255EFF" w:rsidRPr="0080356A" w:rsidRDefault="00A22F35" w:rsidP="00780FC0">
      <w:r w:rsidRPr="0080356A">
        <w:t xml:space="preserve">We do not find support for hypothesis </w:t>
      </w:r>
      <w:r w:rsidR="00B1700A" w:rsidRPr="0080356A">
        <w:t xml:space="preserve">4. </w:t>
      </w:r>
      <w:r w:rsidR="001F2B31" w:rsidRPr="0080356A">
        <w:t xml:space="preserve">Summarizing the results in Tables 1 and 3, </w:t>
      </w:r>
      <w:r w:rsidR="00F97869" w:rsidRPr="0080356A">
        <w:t xml:space="preserve">we find that state courts were </w:t>
      </w:r>
      <w:r w:rsidR="00F97869" w:rsidRPr="0080356A">
        <w:rPr>
          <w:u w:val="single"/>
        </w:rPr>
        <w:t>more</w:t>
      </w:r>
      <w:r w:rsidR="00F97869" w:rsidRPr="0080356A">
        <w:t xml:space="preserve"> likely to overturn plans based on interpreted constitutional prohibitions on partisan gerrymandering than direct langu</w:t>
      </w:r>
      <w:r w:rsidR="00852FB1" w:rsidRPr="0080356A">
        <w:t>ag</w:t>
      </w:r>
      <w:r w:rsidR="00F97869" w:rsidRPr="0080356A">
        <w:t>e.</w:t>
      </w:r>
      <w:r w:rsidR="003442B4" w:rsidRPr="0080356A">
        <w:t xml:space="preserve"> </w:t>
      </w:r>
      <w:r w:rsidR="001F2B31" w:rsidRPr="0080356A">
        <w:t xml:space="preserve">In the states where there were explicit provisions against partisan gerrymandering and where </w:t>
      </w:r>
      <w:r w:rsidR="003442B4" w:rsidRPr="0080356A">
        <w:t>public claims</w:t>
      </w:r>
      <w:r w:rsidR="001F2B31" w:rsidRPr="0080356A">
        <w:t xml:space="preserve"> supported such a challenge to the congressional plan, it was successful </w:t>
      </w:r>
      <w:r w:rsidR="009F58B4" w:rsidRPr="0080356A">
        <w:t>in only one case, New York.</w:t>
      </w:r>
      <w:r w:rsidR="001F2B31" w:rsidRPr="0080356A">
        <w:t xml:space="preserve"> The success rate was </w:t>
      </w:r>
      <w:r w:rsidR="009F58B4" w:rsidRPr="0080356A">
        <w:t>higher</w:t>
      </w:r>
      <w:r w:rsidR="001F2B31" w:rsidRPr="0080356A">
        <w:t xml:space="preserve"> (</w:t>
      </w:r>
      <w:r w:rsidR="007911B5" w:rsidRPr="0080356A">
        <w:t>3</w:t>
      </w:r>
      <w:r w:rsidR="001F2B31" w:rsidRPr="0080356A">
        <w:t xml:space="preserve"> of </w:t>
      </w:r>
      <w:r w:rsidR="007911B5" w:rsidRPr="0080356A">
        <w:t>6</w:t>
      </w:r>
      <w:r w:rsidR="001F2B31" w:rsidRPr="0080356A">
        <w:t xml:space="preserve">) in such states where no such explicit provision was found. </w:t>
      </w:r>
      <w:r w:rsidR="002A7F2E" w:rsidRPr="0080356A">
        <w:t xml:space="preserve">We are not entirely surprised by this result, however, since </w:t>
      </w:r>
      <w:r w:rsidR="00C6637A" w:rsidRPr="0080356A">
        <w:t>legislatures</w:t>
      </w:r>
      <w:r w:rsidR="00DA5FB9" w:rsidRPr="0080356A">
        <w:t xml:space="preserve"> charged with drawing districts under explicit direction of the state </w:t>
      </w:r>
      <w:r w:rsidR="00C6637A" w:rsidRPr="0080356A">
        <w:t xml:space="preserve">law are likely to follow the law, knowing the consequence of not following the law is </w:t>
      </w:r>
      <w:r w:rsidR="002C0232" w:rsidRPr="0080356A">
        <w:t xml:space="preserve">overturn and possibly forfeiture of control over the process in the remedial stage. This is the </w:t>
      </w:r>
      <w:r w:rsidR="00820D4D" w:rsidRPr="0080356A">
        <w:t xml:space="preserve">same reason we feel the Section 5 of the Voting Rights Act </w:t>
      </w:r>
      <w:r w:rsidR="008A6212" w:rsidRPr="0080356A">
        <w:t xml:space="preserve">reduced the frequency of </w:t>
      </w:r>
      <w:r w:rsidR="009F58AA" w:rsidRPr="0080356A">
        <w:t xml:space="preserve">discriminatory maps in preclearance state. </w:t>
      </w:r>
      <w:r w:rsidR="000278AC" w:rsidRPr="0080356A">
        <w:rPr>
          <w:i/>
          <w:iCs/>
        </w:rPr>
        <w:t>Shelby Cnty. v. Holder</w:t>
      </w:r>
      <w:r w:rsidR="000278AC" w:rsidRPr="0080356A">
        <w:t>, 570 U.S. 529, 589 (2013) (“Throwing out preclearance when it has worked and is continuing to work to stop discriminatory changes is like throwing away your umbrella in a rainstorm because you are not getting wet.”)</w:t>
      </w:r>
    </w:p>
    <w:p w14:paraId="314083EC" w14:textId="77777777" w:rsidR="001E5B09" w:rsidRDefault="000F1B95" w:rsidP="00BD4F50">
      <w:r w:rsidRPr="0080356A">
        <w:t>W</w:t>
      </w:r>
      <w:r w:rsidR="001030E2" w:rsidRPr="0080356A">
        <w:t xml:space="preserve">e also expect plans to be challenged as partisan gerrymanders when maps </w:t>
      </w:r>
      <w:r w:rsidR="00281F94" w:rsidRPr="0080356A">
        <w:t xml:space="preserve">are not as favorable to one party as they would have preferred. </w:t>
      </w:r>
      <w:r w:rsidR="0042250A" w:rsidRPr="0080356A">
        <w:t xml:space="preserve">We </w:t>
      </w:r>
      <w:r w:rsidR="00FC3471" w:rsidRPr="0080356A">
        <w:t>refer</w:t>
      </w:r>
      <w:r w:rsidR="0042250A" w:rsidRPr="0080356A">
        <w:t xml:space="preserve"> to our list of states that had challenges in </w:t>
      </w:r>
      <w:r w:rsidR="00D01582" w:rsidRPr="0080356A">
        <w:fldChar w:fldCharType="begin"/>
      </w:r>
      <w:r w:rsidR="00D01582" w:rsidRPr="0080356A">
        <w:instrText xml:space="preserve"> REF _Ref115632072 \h </w:instrText>
      </w:r>
      <w:r w:rsidR="004F4F44" w:rsidRPr="0080356A">
        <w:instrText xml:space="preserve"> \* MERGEFORMAT </w:instrText>
      </w:r>
      <w:r w:rsidR="00D01582" w:rsidRPr="0080356A">
        <w:fldChar w:fldCharType="separate"/>
      </w:r>
    </w:p>
    <w:p w14:paraId="1311BE51" w14:textId="77777777" w:rsidR="001E5B09" w:rsidRPr="00BD4F50" w:rsidRDefault="001E5B09" w:rsidP="00BD4F50"/>
    <w:p w14:paraId="581BF4EA" w14:textId="794F8304" w:rsidR="00852FB1" w:rsidRPr="0080356A" w:rsidRDefault="001E5B09" w:rsidP="002E53B7">
      <w:r w:rsidRPr="0080356A">
        <w:rPr>
          <w:noProof/>
        </w:rPr>
        <w:t>Table</w:t>
      </w:r>
      <w:r w:rsidRPr="0080356A">
        <w:t xml:space="preserve"> </w:t>
      </w:r>
      <w:r>
        <w:rPr>
          <w:noProof/>
        </w:rPr>
        <w:t>4</w:t>
      </w:r>
      <w:r w:rsidR="00D01582" w:rsidRPr="0080356A">
        <w:fldChar w:fldCharType="end"/>
      </w:r>
      <w:r w:rsidR="001B5EBF" w:rsidRPr="0080356A">
        <w:t xml:space="preserve"> </w:t>
      </w:r>
      <w:r w:rsidR="000A57CB" w:rsidRPr="0080356A">
        <w:t xml:space="preserve">and identify </w:t>
      </w:r>
      <w:r w:rsidR="00FE3916" w:rsidRPr="0080356A">
        <w:t>four</w:t>
      </w:r>
      <w:r w:rsidR="000A57CB" w:rsidRPr="0080356A">
        <w:t xml:space="preserve"> states where challenges were made, but </w:t>
      </w:r>
      <w:r w:rsidR="000C2B11" w:rsidRPr="0080356A">
        <w:t xml:space="preserve">most academic or journalistic accounts would </w:t>
      </w:r>
      <w:r w:rsidR="000C2B11" w:rsidRPr="0080356A">
        <w:rPr>
          <w:u w:val="single"/>
        </w:rPr>
        <w:t>not</w:t>
      </w:r>
      <w:r w:rsidR="000C2B11" w:rsidRPr="0080356A">
        <w:t xml:space="preserve"> identify them as gerrymanders.</w:t>
      </w:r>
      <w:r w:rsidR="00AB0721" w:rsidRPr="0080356A">
        <w:t xml:space="preserve"> This </w:t>
      </w:r>
      <w:r w:rsidR="003F5B5D" w:rsidRPr="0080356A">
        <w:t xml:space="preserve">list </w:t>
      </w:r>
      <w:r w:rsidR="00AB0721" w:rsidRPr="0080356A">
        <w:t xml:space="preserve">includes states like New Jersey, where a bipartisan commission drew its congressional plan. </w:t>
      </w:r>
      <w:r w:rsidR="008613E3" w:rsidRPr="0080356A">
        <w:t>In additional to New Jersey, we include Arkansas, New Mexico, and Kentucky</w:t>
      </w:r>
      <w:r w:rsidR="00127022" w:rsidRPr="0080356A">
        <w:t xml:space="preserve">. </w:t>
      </w:r>
      <w:r w:rsidR="00BA5077" w:rsidRPr="0080356A">
        <w:t xml:space="preserve">We are not taking </w:t>
      </w:r>
      <w:r w:rsidR="00AE770E" w:rsidRPr="0080356A">
        <w:t>the</w:t>
      </w:r>
      <w:r w:rsidR="00BA5077" w:rsidRPr="0080356A">
        <w:t xml:space="preserve"> position </w:t>
      </w:r>
      <w:r w:rsidR="00AE770E" w:rsidRPr="0080356A">
        <w:t>that</w:t>
      </w:r>
      <w:r w:rsidR="00BA5077" w:rsidRPr="0080356A">
        <w:t xml:space="preserve"> these states are</w:t>
      </w:r>
      <w:r w:rsidR="00AE770E" w:rsidRPr="0080356A">
        <w:t xml:space="preserve"> not</w:t>
      </w:r>
      <w:r w:rsidR="00BA5077" w:rsidRPr="0080356A">
        <w:t xml:space="preserve"> partisan (or racial) gerrymanders based on analytics, because </w:t>
      </w:r>
      <w:r w:rsidR="00903E68" w:rsidRPr="0080356A">
        <w:t xml:space="preserve">in all </w:t>
      </w:r>
      <w:r w:rsidR="00FE3916" w:rsidRPr="0080356A">
        <w:t>four of these cases there</w:t>
      </w:r>
      <w:r w:rsidR="00BA5077" w:rsidRPr="0080356A">
        <w:t xml:space="preserve"> is some evidence that</w:t>
      </w:r>
      <w:r w:rsidR="00B14852" w:rsidRPr="0080356A">
        <w:t xml:space="preserve"> at least some of </w:t>
      </w:r>
      <w:r w:rsidR="00D35DBE" w:rsidRPr="0080356A">
        <w:t>these excessive partisan advantages</w:t>
      </w:r>
      <w:r w:rsidR="0084292E" w:rsidRPr="0080356A">
        <w:t>.</w:t>
      </w:r>
      <w:r w:rsidR="0084292E" w:rsidRPr="0080356A">
        <w:rPr>
          <w:rStyle w:val="FootnoteReference"/>
        </w:rPr>
        <w:footnoteReference w:id="46"/>
      </w:r>
      <w:r w:rsidR="0096524B" w:rsidRPr="0080356A">
        <w:t xml:space="preserve"> Our classification is based on the much less attention to these states in the media.</w:t>
      </w:r>
      <w:r w:rsidR="00FC3471" w:rsidRPr="0080356A">
        <w:t xml:space="preserve"> In none of these states did a court agree that there was a partisan gerrymander</w:t>
      </w:r>
      <w:r w:rsidR="001C34A8" w:rsidRPr="0080356A">
        <w:t>, at least as of press on this article</w:t>
      </w:r>
      <w:r w:rsidR="00FC3471" w:rsidRPr="0080356A">
        <w:t>.</w:t>
      </w:r>
    </w:p>
    <w:p w14:paraId="4B007F03" w14:textId="69934DDE" w:rsidR="000A2561" w:rsidRPr="002E53B7" w:rsidRDefault="00852FB1" w:rsidP="002E53B7">
      <w:pPr>
        <w:pStyle w:val="Heading2"/>
      </w:pPr>
      <w:bookmarkStart w:id="39" w:name="_Toc119509813"/>
      <w:r w:rsidRPr="002E53B7">
        <w:t>How were decisions reached?</w:t>
      </w:r>
      <w:bookmarkEnd w:id="39"/>
    </w:p>
    <w:p w14:paraId="349043D1" w14:textId="10790CD9" w:rsidR="001F2B31" w:rsidRPr="0080356A" w:rsidRDefault="00142571" w:rsidP="00142571">
      <w:pPr>
        <w:pStyle w:val="Caption"/>
        <w:rPr>
          <w:i w:val="0"/>
          <w:iCs w:val="0"/>
        </w:rPr>
      </w:pPr>
      <w:r w:rsidRPr="0080356A">
        <w:t xml:space="preserve">HYPOTHESIS </w:t>
      </w:r>
      <w:r w:rsidR="001E5B09">
        <w:fldChar w:fldCharType="begin"/>
      </w:r>
      <w:r w:rsidR="001E5B09">
        <w:instrText xml:space="preserve"> SEQ HYPOT</w:instrText>
      </w:r>
      <w:r w:rsidR="001E5B09">
        <w:instrText xml:space="preserve">HESIS \* ARABIC </w:instrText>
      </w:r>
      <w:r w:rsidR="001E5B09">
        <w:fldChar w:fldCharType="separate"/>
      </w:r>
      <w:r w:rsidR="001E5B09">
        <w:rPr>
          <w:noProof/>
        </w:rPr>
        <w:t>5</w:t>
      </w:r>
      <w:r w:rsidR="001E5B09">
        <w:rPr>
          <w:noProof/>
        </w:rPr>
        <w:fldChar w:fldCharType="end"/>
      </w:r>
      <w:r w:rsidR="001F2B31" w:rsidRPr="0080356A">
        <w:t>: Ceteris paribus, in each state, most justices who rejected a claim that a map was unconstitutional did so on purely legal grounds</w:t>
      </w:r>
      <w:r w:rsidR="006D0B98" w:rsidRPr="0080356A">
        <w:t xml:space="preserve"> rather than rejecting the empirical evidence as inadequate</w:t>
      </w:r>
    </w:p>
    <w:p w14:paraId="1D8675E1" w14:textId="77777777" w:rsidR="001F2B31" w:rsidRPr="0080356A" w:rsidRDefault="001F2B31" w:rsidP="001F2B31"/>
    <w:p w14:paraId="4A65011E" w14:textId="22CF90C9" w:rsidR="001F2B31" w:rsidRPr="0080356A" w:rsidRDefault="001F2B31" w:rsidP="001F2B31">
      <w:r w:rsidRPr="0080356A">
        <w:t xml:space="preserve">Here, looking at </w:t>
      </w:r>
      <w:r w:rsidR="0066414D" w:rsidRPr="0080356A">
        <w:fldChar w:fldCharType="begin"/>
      </w:r>
      <w:r w:rsidR="0066414D" w:rsidRPr="0080356A">
        <w:instrText xml:space="preserve"> REF _Ref115641648 \h </w:instrText>
      </w:r>
      <w:r w:rsidR="004F4F44" w:rsidRPr="0080356A">
        <w:instrText xml:space="preserve"> \* MERGEFORMAT </w:instrText>
      </w:r>
      <w:r w:rsidR="0066414D" w:rsidRPr="0080356A">
        <w:fldChar w:fldCharType="separate"/>
      </w:r>
      <w:r w:rsidR="001E5B09" w:rsidRPr="0080356A">
        <w:t xml:space="preserve">Table </w:t>
      </w:r>
      <w:r w:rsidR="001E5B09">
        <w:rPr>
          <w:noProof/>
        </w:rPr>
        <w:t>6</w:t>
      </w:r>
      <w:r w:rsidR="0066414D" w:rsidRPr="0080356A">
        <w:fldChar w:fldCharType="end"/>
      </w:r>
      <w:r w:rsidR="0066414D" w:rsidRPr="0080356A">
        <w:t xml:space="preserve"> </w:t>
      </w:r>
      <w:r w:rsidRPr="0080356A">
        <w:t xml:space="preserve">we see </w:t>
      </w:r>
    </w:p>
    <w:p w14:paraId="1FE8C793" w14:textId="77777777" w:rsidR="001F2B31" w:rsidRPr="0080356A" w:rsidRDefault="001F2B31" w:rsidP="001F2B31"/>
    <w:p w14:paraId="00313940" w14:textId="1CC1EFFF" w:rsidR="001F2B31" w:rsidRPr="0080356A" w:rsidRDefault="0042763A" w:rsidP="00A02894">
      <w:r w:rsidRPr="0080356A">
        <w:t>But</w:t>
      </w:r>
      <w:r w:rsidR="001F2B31" w:rsidRPr="0080356A">
        <w:t xml:space="preserve"> it is not enough to look at the reasons why some justices rejected a partisan gerrymandering claim, it is also important to consider in more depth how particular justices who accepted a partisan gerrymandering claim justified their view that the empirical evidence sustained such a conclusion.</w:t>
      </w:r>
    </w:p>
    <w:p w14:paraId="7B6E008C" w14:textId="33E914DB" w:rsidR="001F2B31" w:rsidRPr="0080356A" w:rsidRDefault="001F2B31" w:rsidP="001F2B31">
      <w:r w:rsidRPr="0080356A">
        <w:t xml:space="preserve">As we have argued </w:t>
      </w:r>
      <w:commentRangeStart w:id="40"/>
      <w:r w:rsidRPr="0080356A">
        <w:t>elsewhere</w:t>
      </w:r>
      <w:commentRangeEnd w:id="40"/>
      <w:r w:rsidRPr="0080356A">
        <w:commentReference w:id="40"/>
      </w:r>
      <w:r w:rsidRPr="0080356A">
        <w:t xml:space="preserve">, we can have claims of gerrymandering based on statistical tests of partisan bias/partisan vote dilution, and/or based on the failure of maps to satisfy traditional good government criteria and/or based on process grounds (such a failure to comply with requirements for public comment). In Table 6 we characterize each of the individual justices who accepted a </w:t>
      </w:r>
      <w:r w:rsidR="003512C4" w:rsidRPr="0080356A">
        <w:t>gerrymandering claim</w:t>
      </w:r>
      <w:r w:rsidRPr="0080356A">
        <w:t xml:space="preserve"> in terms of checkoffs of (a) use of statistical tests and (b) mention of failure to comply with good government criteria, and (c) mention of process considerations. </w:t>
      </w:r>
    </w:p>
    <w:p w14:paraId="4617F2D2" w14:textId="77777777" w:rsidR="001F2B31" w:rsidRPr="0080356A" w:rsidRDefault="001F2B31" w:rsidP="001F2B31"/>
    <w:p w14:paraId="1FCB432C" w14:textId="61DBBF56" w:rsidR="001F2B31" w:rsidRDefault="00106485" w:rsidP="00106485">
      <w:pPr>
        <w:pStyle w:val="Caption"/>
      </w:pPr>
      <w:bookmarkStart w:id="41" w:name="_Ref115641648"/>
      <w:r w:rsidRPr="0080356A">
        <w:t xml:space="preserve">Table </w:t>
      </w:r>
      <w:r w:rsidR="001E5B09">
        <w:fldChar w:fldCharType="begin"/>
      </w:r>
      <w:r w:rsidR="001E5B09">
        <w:instrText xml:space="preserve"> SEQ Table \* ARABIC </w:instrText>
      </w:r>
      <w:r w:rsidR="001E5B09">
        <w:fldChar w:fldCharType="separate"/>
      </w:r>
      <w:r w:rsidR="001E5B09">
        <w:rPr>
          <w:noProof/>
        </w:rPr>
        <w:t>6</w:t>
      </w:r>
      <w:r w:rsidR="001E5B09">
        <w:rPr>
          <w:noProof/>
        </w:rPr>
        <w:fldChar w:fldCharType="end"/>
      </w:r>
      <w:bookmarkEnd w:id="41"/>
      <w:r w:rsidRPr="0080356A">
        <w:t xml:space="preserve"> </w:t>
      </w:r>
      <w:r w:rsidR="001F2B31" w:rsidRPr="0080356A">
        <w:t>about here &gt;&gt;</w:t>
      </w:r>
    </w:p>
    <w:p w14:paraId="7561B46A" w14:textId="77777777" w:rsidR="00377828" w:rsidRPr="0080356A" w:rsidRDefault="00377828" w:rsidP="00377828">
      <w:r w:rsidRPr="0080356A">
        <w:t xml:space="preserve">If we exclude states where the academic literature was skeptical that there really was egregious gerrymandering in terms of t individual opinions, we can classify failed partisan gerrymandering (a) rejections of claims based on purely legal grounds, i.e., states where justice asserted that their constitution simply did not provide a cure for partisan gerrymandering, (b) rejection of claims based partly almost entirely on empirical grounds , i.e., assertions that the evidence presented , (c) rejection of claims based partly on legal and partly on empirical grounds, e.g., states where a justice, echoing the views of the Supreme Court majority in </w:t>
      </w:r>
      <w:r w:rsidRPr="0080356A">
        <w:rPr>
          <w:i/>
        </w:rPr>
        <w:t>Rucho</w:t>
      </w:r>
      <w:r w:rsidRPr="0080356A">
        <w:t>, simply rejected the idea that it was possible to accurately measure (in advance of an election) the extent of partisan gerrymandering and thus no legally manageable standard was possible. Table 5 presents this tabulation of the three categories, state by state, based on our reading of each of the individual opinions in the XX states where a partisan gerrymandering claim was brought in state court.</w:t>
      </w:r>
      <w:commentRangeStart w:id="42"/>
      <w:r w:rsidRPr="0080356A">
        <w:rPr>
          <w:vertAlign w:val="superscript"/>
        </w:rPr>
        <w:footnoteReference w:id="47"/>
      </w:r>
      <w:commentRangeEnd w:id="42"/>
      <w:r w:rsidRPr="0080356A">
        <w:commentReference w:id="42"/>
      </w:r>
      <w:r w:rsidRPr="0080356A">
        <w:t xml:space="preserve"> </w:t>
      </w:r>
    </w:p>
    <w:p w14:paraId="53DCC381" w14:textId="77777777" w:rsidR="001F2B31" w:rsidRPr="0080356A" w:rsidRDefault="001F2B31" w:rsidP="00322FC7">
      <w:pPr>
        <w:ind w:firstLine="0"/>
      </w:pPr>
    </w:p>
    <w:p w14:paraId="0D57A34F" w14:textId="5F086A9F" w:rsidR="001F2B31" w:rsidRPr="0080356A" w:rsidRDefault="00142571" w:rsidP="00C92A90">
      <w:pPr>
        <w:pStyle w:val="Caption"/>
        <w:rPr>
          <w:i w:val="0"/>
          <w:iCs w:val="0"/>
        </w:rPr>
      </w:pPr>
      <w:r w:rsidRPr="0080356A">
        <w:t xml:space="preserve">HYPOTHESIS </w:t>
      </w:r>
      <w:r w:rsidR="001E5B09">
        <w:fldChar w:fldCharType="begin"/>
      </w:r>
      <w:r w:rsidR="001E5B09">
        <w:instrText xml:space="preserve"> SEQ HYPOTHESIS \* ARABIC </w:instrText>
      </w:r>
      <w:r w:rsidR="001E5B09">
        <w:fldChar w:fldCharType="separate"/>
      </w:r>
      <w:r w:rsidR="001E5B09">
        <w:rPr>
          <w:noProof/>
        </w:rPr>
        <w:t>6</w:t>
      </w:r>
      <w:r w:rsidR="001E5B09">
        <w:rPr>
          <w:noProof/>
        </w:rPr>
        <w:fldChar w:fldCharType="end"/>
      </w:r>
      <w:r w:rsidR="001F2B31" w:rsidRPr="0080356A">
        <w:t>: Ceteris paribus, in each state, most justices who accepted a claim of unconstitutionality provided multiple types of arguments to justify this decision; however, failure to comply with good government criteria was the most frequently cited reason for why a plan was being found unconstitutional.</w:t>
      </w:r>
    </w:p>
    <w:p w14:paraId="61A56CC2" w14:textId="7D2A8C0F" w:rsidR="001F2B31" w:rsidRPr="0080356A" w:rsidRDefault="001F2B31" w:rsidP="00C92A90">
      <w:r w:rsidRPr="0080356A">
        <w:t xml:space="preserve">The evidence in Table 6 shows </w:t>
      </w:r>
    </w:p>
    <w:p w14:paraId="2EDDF1DA" w14:textId="77777777" w:rsidR="001F2B31" w:rsidRPr="0080356A" w:rsidRDefault="001F2B31" w:rsidP="001F2B31"/>
    <w:p w14:paraId="2E8B22B9" w14:textId="372152D3" w:rsidR="001F2B31" w:rsidRPr="0080356A" w:rsidRDefault="00106485" w:rsidP="0066414D">
      <w:pPr>
        <w:pStyle w:val="Caption"/>
      </w:pPr>
      <w:bookmarkStart w:id="43" w:name="_Ref115641617"/>
      <w:r w:rsidRPr="0080356A">
        <w:t xml:space="preserve">Table </w:t>
      </w:r>
      <w:r w:rsidR="001E5B09">
        <w:fldChar w:fldCharType="begin"/>
      </w:r>
      <w:r w:rsidR="001E5B09">
        <w:instrText xml:space="preserve"> SEQ Table \* ARABIC </w:instrText>
      </w:r>
      <w:r w:rsidR="001E5B09">
        <w:fldChar w:fldCharType="separate"/>
      </w:r>
      <w:r w:rsidR="001E5B09">
        <w:rPr>
          <w:noProof/>
        </w:rPr>
        <w:t>7</w:t>
      </w:r>
      <w:r w:rsidR="001E5B09">
        <w:rPr>
          <w:noProof/>
        </w:rPr>
        <w:fldChar w:fldCharType="end"/>
      </w:r>
      <w:bookmarkEnd w:id="43"/>
      <w:r w:rsidRPr="0080356A">
        <w:t xml:space="preserve"> </w:t>
      </w:r>
      <w:r w:rsidR="001F2B31" w:rsidRPr="0080356A">
        <w:t>about here</w:t>
      </w:r>
    </w:p>
    <w:p w14:paraId="590CEFA7" w14:textId="002C30F2" w:rsidR="001F2B31" w:rsidRPr="0080356A" w:rsidRDefault="00876ED8" w:rsidP="0066414D">
      <w:r w:rsidRPr="0080356A">
        <w:t xml:space="preserve"> </w:t>
      </w:r>
      <w:r w:rsidR="001F2B31" w:rsidRPr="0080356A">
        <w:t>But of course, regardless of the stated reasons for individual justice’s ultimate decisions about plan unconstitutionality, there is always the suspicion that underlying those stated reasons are hidden partisan motivations.</w:t>
      </w:r>
    </w:p>
    <w:p w14:paraId="6052BAC6" w14:textId="4041A727" w:rsidR="001F2B31" w:rsidRPr="0080356A" w:rsidRDefault="001F2B31" w:rsidP="001F2B31">
      <w:r w:rsidRPr="0080356A">
        <w:t xml:space="preserve">To address the role of partisanship in affecting state court decisions about whether or not a given challenged congressional map was an egregious partisan gerrymander, it is useful to break down the actual votes of individual state Supreme Court Justices based on their party affiliation and to compare the votes of justices vis-a-vis their partisanship and the partisan bias direction in the plan they were evaluating. We are able to do this in most instances because so many of the state Justices are elected in partisan contests. In other </w:t>
      </w:r>
      <w:r w:rsidR="003B066A" w:rsidRPr="0080356A">
        <w:t>instances,</w:t>
      </w:r>
      <w:r w:rsidRPr="0080356A">
        <w:t xml:space="preserve"> we can identify the partisan identity of an appointing </w:t>
      </w:r>
      <w:commentRangeStart w:id="44"/>
      <w:commentRangeStart w:id="45"/>
      <w:r w:rsidRPr="0080356A">
        <w:t xml:space="preserve">governor. </w:t>
      </w:r>
      <w:commentRangeEnd w:id="44"/>
      <w:r w:rsidRPr="0080356A">
        <w:commentReference w:id="44"/>
      </w:r>
      <w:commentRangeEnd w:id="45"/>
      <w:r w:rsidR="003B066A" w:rsidRPr="0080356A">
        <w:rPr>
          <w:rStyle w:val="CommentReference"/>
        </w:rPr>
        <w:commentReference w:id="45"/>
      </w:r>
      <w:r w:rsidRPr="0080356A">
        <w:t xml:space="preserve">And we can identify the partisan character of a proposed map by who voted for it. </w:t>
      </w:r>
      <w:r w:rsidR="00366A2D" w:rsidRPr="0080356A">
        <w:fldChar w:fldCharType="begin"/>
      </w:r>
      <w:r w:rsidR="00366A2D" w:rsidRPr="0080356A">
        <w:instrText xml:space="preserve"> REF _Ref115641567 \h </w:instrText>
      </w:r>
      <w:r w:rsidR="004F4F44" w:rsidRPr="0080356A">
        <w:instrText xml:space="preserve"> \* MERGEFORMAT </w:instrText>
      </w:r>
      <w:r w:rsidR="00366A2D" w:rsidRPr="0080356A">
        <w:fldChar w:fldCharType="separate"/>
      </w:r>
      <w:r w:rsidR="001E5B09" w:rsidRPr="0080356A">
        <w:t xml:space="preserve">Table </w:t>
      </w:r>
      <w:r w:rsidR="001E5B09">
        <w:rPr>
          <w:noProof/>
        </w:rPr>
        <w:t>8</w:t>
      </w:r>
      <w:r w:rsidR="00366A2D" w:rsidRPr="0080356A">
        <w:fldChar w:fldCharType="end"/>
      </w:r>
      <w:r w:rsidR="00366A2D" w:rsidRPr="0080356A">
        <w:t xml:space="preserve"> </w:t>
      </w:r>
      <w:r w:rsidRPr="0080356A">
        <w:t xml:space="preserve">shows this data, with the number (percentage) of state court justices finding or not finding a gerrymander categorized by party affiliation in one column, with the partisan nature of the plan identified in the next column as either R or D or bi-partisan, and with the vote by party for the adopted plan in each branch of the legislature shown in the last column. </w:t>
      </w:r>
    </w:p>
    <w:p w14:paraId="60D4275A" w14:textId="77777777" w:rsidR="001F2B31" w:rsidRPr="0080356A" w:rsidRDefault="001F2B31" w:rsidP="001F2B31"/>
    <w:p w14:paraId="45F69757" w14:textId="1730D135" w:rsidR="001F2B31" w:rsidRPr="0080356A" w:rsidRDefault="00366A2D" w:rsidP="00366A2D">
      <w:pPr>
        <w:pStyle w:val="Caption"/>
      </w:pPr>
      <w:bookmarkStart w:id="46" w:name="_Ref115641567"/>
      <w:r w:rsidRPr="0080356A">
        <w:t xml:space="preserve">Table </w:t>
      </w:r>
      <w:r w:rsidR="001E5B09">
        <w:fldChar w:fldCharType="begin"/>
      </w:r>
      <w:r w:rsidR="001E5B09">
        <w:instrText xml:space="preserve"> SEQ Table \* ARABIC </w:instrText>
      </w:r>
      <w:r w:rsidR="001E5B09">
        <w:fldChar w:fldCharType="separate"/>
      </w:r>
      <w:r w:rsidR="001E5B09">
        <w:rPr>
          <w:noProof/>
        </w:rPr>
        <w:t>8</w:t>
      </w:r>
      <w:r w:rsidR="001E5B09">
        <w:rPr>
          <w:noProof/>
        </w:rPr>
        <w:fldChar w:fldCharType="end"/>
      </w:r>
      <w:bookmarkEnd w:id="46"/>
      <w:r w:rsidR="001F2B31" w:rsidRPr="0080356A">
        <w:t xml:space="preserve"> about here &gt;&gt;</w:t>
      </w:r>
    </w:p>
    <w:p w14:paraId="2018B0CF" w14:textId="77777777" w:rsidR="001F2B31" w:rsidRPr="0080356A" w:rsidRDefault="001F2B31" w:rsidP="001F2B31"/>
    <w:p w14:paraId="6E43C49F" w14:textId="77777777" w:rsidR="001F2B31" w:rsidRPr="0080356A" w:rsidRDefault="001F2B31" w:rsidP="001F2B31">
      <w:r w:rsidRPr="0080356A">
        <w:t xml:space="preserve">We would expect that </w:t>
      </w:r>
    </w:p>
    <w:p w14:paraId="38DAF648" w14:textId="77777777" w:rsidR="001F2B31" w:rsidRPr="0080356A" w:rsidRDefault="001F2B31" w:rsidP="001F2B31"/>
    <w:p w14:paraId="4326FF00" w14:textId="4B99C1D6" w:rsidR="001F2B31" w:rsidRPr="0080356A" w:rsidRDefault="00142571" w:rsidP="00142571">
      <w:pPr>
        <w:pStyle w:val="Caption"/>
        <w:rPr>
          <w:i w:val="0"/>
          <w:iCs w:val="0"/>
        </w:rPr>
      </w:pPr>
      <w:r w:rsidRPr="0080356A">
        <w:t xml:space="preserve">HYPOTHESIS </w:t>
      </w:r>
      <w:r w:rsidR="001E5B09">
        <w:fldChar w:fldCharType="begin"/>
      </w:r>
      <w:r w:rsidR="001E5B09">
        <w:instrText xml:space="preserve"> SEQ HYPOTHESIS \* ARABIC </w:instrText>
      </w:r>
      <w:r w:rsidR="001E5B09">
        <w:fldChar w:fldCharType="separate"/>
      </w:r>
      <w:r w:rsidR="001E5B09">
        <w:rPr>
          <w:noProof/>
        </w:rPr>
        <w:t>7</w:t>
      </w:r>
      <w:r w:rsidR="001E5B09">
        <w:rPr>
          <w:noProof/>
        </w:rPr>
        <w:fldChar w:fldCharType="end"/>
      </w:r>
      <w:r w:rsidR="001F2B31" w:rsidRPr="0080356A">
        <w:t>: Ceteris paribus, in each state, Democratic (Republican) appointed justices would be less likely to vote against a plan proposed (favoring) by their own party than justices who would see the plan as favoring the other party.</w:t>
      </w:r>
    </w:p>
    <w:p w14:paraId="4A116A7B" w14:textId="77777777" w:rsidR="001F2B31" w:rsidRPr="0080356A" w:rsidRDefault="001F2B31" w:rsidP="001F2B31"/>
    <w:p w14:paraId="192ED577" w14:textId="75257217" w:rsidR="001F2B31" w:rsidRPr="0080356A" w:rsidRDefault="001F2B31" w:rsidP="001F2B31">
      <w:commentRangeStart w:id="47"/>
      <w:r w:rsidRPr="0080356A">
        <w:t xml:space="preserve">As we see, this hypothesis is confirmed. </w:t>
      </w:r>
      <w:commentRangeEnd w:id="47"/>
      <w:r w:rsidRPr="0080356A">
        <w:commentReference w:id="47"/>
      </w:r>
    </w:p>
    <w:p w14:paraId="3896D60A" w14:textId="7357A4FA" w:rsidR="004E254B" w:rsidRPr="0080356A" w:rsidRDefault="004E254B" w:rsidP="001F2B31"/>
    <w:p w14:paraId="046106D5" w14:textId="5A82003E" w:rsidR="004E254B" w:rsidRPr="0080356A" w:rsidRDefault="004E254B" w:rsidP="004072F1">
      <w:pPr>
        <w:pStyle w:val="Heading1"/>
      </w:pPr>
      <w:bookmarkStart w:id="48" w:name="_Toc119509814"/>
      <w:r w:rsidRPr="0080356A">
        <w:t>EVALUATING THE EFFECTS OF COURT ORDERED MAPS AS COMPARED TO THEIR REJECTED LEGISLATIVE COUNTERPART</w:t>
      </w:r>
      <w:bookmarkEnd w:id="48"/>
    </w:p>
    <w:p w14:paraId="48AEFE79" w14:textId="7C65507B" w:rsidR="004E254B" w:rsidRPr="0080356A" w:rsidRDefault="004E254B" w:rsidP="004E254B">
      <w:pPr>
        <w:pStyle w:val="Level1"/>
        <w:ind w:left="0" w:firstLine="0"/>
        <w:jc w:val="center"/>
      </w:pPr>
    </w:p>
    <w:p w14:paraId="5CAC2F64" w14:textId="77777777" w:rsidR="00AD0D28" w:rsidRPr="0080356A" w:rsidRDefault="00AD0D28" w:rsidP="006C6679">
      <w:pPr>
        <w:pStyle w:val="Heading2"/>
        <w:numPr>
          <w:ilvl w:val="1"/>
          <w:numId w:val="6"/>
        </w:numPr>
        <w:rPr>
          <w:iCs/>
        </w:rPr>
      </w:pPr>
      <w:bookmarkStart w:id="49" w:name="_Toc119509815"/>
      <w:r w:rsidRPr="0080356A">
        <w:rPr>
          <w:iCs/>
        </w:rPr>
        <w:t>Measures of vote dilution and how they were used</w:t>
      </w:r>
      <w:bookmarkEnd w:id="49"/>
    </w:p>
    <w:p w14:paraId="54A3069D" w14:textId="0E2BE552" w:rsidR="00AD0D28" w:rsidRPr="0080356A" w:rsidRDefault="00AD0D28" w:rsidP="00AD0D28">
      <w:r w:rsidRPr="0080356A">
        <w:t xml:space="preserve">The </w:t>
      </w:r>
      <w:r w:rsidR="00A14C29">
        <w:t>U.S.</w:t>
      </w:r>
      <w:r w:rsidRPr="0080356A">
        <w:t xml:space="preserve"> Supreme Court said in </w:t>
      </w:r>
      <w:r w:rsidRPr="0080356A">
        <w:rPr>
          <w:i/>
          <w:iCs/>
        </w:rPr>
        <w:t>Rucho</w:t>
      </w:r>
      <w:r w:rsidRPr="0080356A">
        <w:t xml:space="preserve"> “how much representation [does a] particular political parties deserve —based on the votes of their supporters” and “federal courts are not equipped to apportion political power as a matter of fairness” at 3499.</w:t>
      </w:r>
      <w:r w:rsidR="00876ED8" w:rsidRPr="0080356A">
        <w:t xml:space="preserve"> </w:t>
      </w:r>
      <w:r w:rsidRPr="0080356A">
        <w:t xml:space="preserve">To the first question, we agree that it is difficult to determine the proper amount of representation </w:t>
      </w:r>
      <w:r w:rsidRPr="0080356A">
        <w:rPr>
          <w:i/>
          <w:iCs/>
        </w:rPr>
        <w:t xml:space="preserve">in some </w:t>
      </w:r>
      <w:r w:rsidRPr="0080356A">
        <w:t xml:space="preserve">states—but not in other state. We disagree that the federal courts are not equipped. We want to say more about the type of metrics developed by social scientist and mathematical experts upon which are relied on by justices who cited statistical evidence to support their view that a plan was a partisan gerrymander. In states that are closely divided, such that the parties receive roughly the same vote share statewide, there is an academic consensus that several measures of partisan gerrymandering and vote dilution work equally well in determining when a state is gerrymandered based on partisan interests such that some voters have diluted influence over outcomes </w:t>
      </w:r>
      <w:sdt>
        <w:sdtPr>
          <w:rPr>
            <w:color w:val="000000"/>
          </w:rPr>
          <w:tag w:val="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
          <w:id w:val="174308907"/>
          <w:placeholder>
            <w:docPart w:val="53F3B3596E7D48D5A88C9B6FC25CEE6E"/>
          </w:placeholder>
        </w:sdtPr>
        <w:sdtEndPr/>
        <w:sdtContent>
          <w:r w:rsidR="00217C5F" w:rsidRPr="00217C5F">
            <w:rPr>
              <w:color w:val="000000"/>
            </w:rPr>
            <w:t>(Nagle 2015, 2017)</w:t>
          </w:r>
        </w:sdtContent>
      </w:sdt>
      <w:commentRangeStart w:id="50"/>
      <w:r w:rsidRPr="0080356A">
        <w:t>CITES</w:t>
      </w:r>
      <w:commentRangeEnd w:id="50"/>
      <w:r w:rsidRPr="0080356A">
        <w:rPr>
          <w:rStyle w:val="CommentReference"/>
        </w:rPr>
        <w:commentReference w:id="50"/>
      </w:r>
      <w:r w:rsidRPr="0080356A">
        <w:t xml:space="preserve">. At least in these states, there should be no controversy about federal court intervention. In states where one party wins an overwhelming share of the vote, it is admittedly more difficult to determine the proper share of representation </w:t>
      </w:r>
      <w:sdt>
        <w:sdtPr>
          <w:rPr>
            <w:color w:val="000000"/>
          </w:rPr>
          <w:tag w:val="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
          <w:id w:val="589051957"/>
          <w:placeholder>
            <w:docPart w:val="53F3B3596E7D48D5A88C9B6FC25CEE6E"/>
          </w:placeholder>
        </w:sdtPr>
        <w:sdtEndPr/>
        <w:sdtContent>
          <w:r w:rsidR="00217C5F" w:rsidRPr="00217C5F">
            <w:rPr>
              <w:color w:val="000000"/>
            </w:rPr>
            <w:t>(Nagle and Ramsay 2021)</w:t>
          </w:r>
        </w:sdtContent>
      </w:sdt>
      <w:r w:rsidRPr="0080356A">
        <w:t>.</w:t>
      </w:r>
    </w:p>
    <w:p w14:paraId="0D419579" w14:textId="0F3D3933" w:rsidR="00AD0D28" w:rsidRPr="0080356A" w:rsidRDefault="00AD0D28" w:rsidP="00AD0D28">
      <w:r w:rsidRPr="0080356A">
        <w:t xml:space="preserve">We review and cite to several of the measures found in academic literature below. We can generalize the methods to three categories; vote-based measures of dilution, deviations from geographic-adjusted baselines measured typically be computer simulation of random plans, and deviations from traditional redistricting criteria. The three types have distinct advantages. Vote-based measures of dilution allow </w:t>
      </w:r>
      <w:r w:rsidR="00A14C29">
        <w:t>U.S.</w:t>
      </w:r>
      <w:r w:rsidRPr="0080356A">
        <w:t xml:space="preserve"> to determine if some set of voters has more influence in the translation of votes into seats. The other two types are used to show intent on the first. Ensemble generation allows for hypothesis testing. For instance, a court might want to know if the level of vote dilution found in a plan is explainable. For instance, geographic cluster of voters </w:t>
      </w:r>
      <w:sdt>
        <w:sdtPr>
          <w:rPr>
            <w:color w:val="000000"/>
          </w:rPr>
          <w:tag w:val="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
          <w:id w:val="-1609044644"/>
          <w:placeholder>
            <w:docPart w:val="6ACEB9DE27924824AA188F2B2B03503C"/>
          </w:placeholder>
        </w:sdtPr>
        <w:sdtEndPr/>
        <w:sdtContent>
          <w:r w:rsidR="00217C5F" w:rsidRPr="00217C5F">
            <w:rPr>
              <w:color w:val="000000"/>
            </w:rPr>
            <w:t>(Rodden 2019)</w:t>
          </w:r>
        </w:sdtContent>
      </w:sdt>
      <w:r w:rsidRPr="0080356A">
        <w:t xml:space="preserve"> can lead to a “packing” of voters that makes them less efficient at translating votes into seats. It could alternatively demonstrate, as in </w:t>
      </w:r>
      <w:r w:rsidRPr="0080356A">
        <w:rPr>
          <w:i/>
          <w:iCs/>
        </w:rPr>
        <w:t>LWV</w:t>
      </w:r>
      <w:r w:rsidRPr="0080356A">
        <w:t xml:space="preserve">, that a legislature found some combination of people to form districts that is a statistical outlier compared to maps produced under a similar set of rules. That is, it can show that an enacted plan is more biased than most maps. The third set of measures relate to what has become known a “traditional redistricting criteria.” Nonconformity to these criteria as been used by the </w:t>
      </w:r>
      <w:r w:rsidR="00A14C29">
        <w:t>U.S.</w:t>
      </w:r>
      <w:r w:rsidRPr="0080356A">
        <w:t xml:space="preserve"> Supreme Court in racial predominance cases to show that other factors were subordinated to race. (“a plaintiff must prove that the legislature subordinated traditional race-neutral districting principles . . . to racial considerations,” </w:t>
      </w:r>
      <w:r w:rsidRPr="0080356A">
        <w:rPr>
          <w:i/>
          <w:iCs/>
        </w:rPr>
        <w:t>Miller v. Johnson</w:t>
      </w:r>
      <w:r w:rsidRPr="0080356A">
        <w:t xml:space="preserve">, 515 U.S. 900, 916 (1995) “legislatures that engage in impermissible race-based redistricting will find it necessary to depart from traditional principles in order to do so.” </w:t>
      </w:r>
      <w:r w:rsidRPr="0080356A">
        <w:rPr>
          <w:i/>
          <w:iCs/>
        </w:rPr>
        <w:t>Bethune-Hill</w:t>
      </w:r>
      <w:r w:rsidRPr="0080356A">
        <w:t xml:space="preserve">, 137 S. Ct. at 798 (quoting </w:t>
      </w:r>
      <w:r w:rsidRPr="0080356A">
        <w:rPr>
          <w:i/>
          <w:iCs/>
        </w:rPr>
        <w:t>Shaw II</w:t>
      </w:r>
      <w:r w:rsidRPr="0080356A">
        <w:t xml:space="preserve">, 517 U.S. at 907)). Departure from traditional criteria can be used to show that a legislature intended to achieve some non-traditional goal, such as sorting voters based on race or political preferences. We caution that plans that adhere closely to traditional principles or even call in the center of a distribution of random plans can still fail on vote-dilution measures. We have called plans of this nature </w:t>
      </w:r>
      <w:r w:rsidRPr="0080356A">
        <w:rPr>
          <w:i/>
          <w:iCs/>
        </w:rPr>
        <w:t xml:space="preserve">stealth gerrymanders </w:t>
      </w:r>
      <w:sdt>
        <w:sdtPr>
          <w:rPr>
            <w:iCs/>
            <w:color w:val="000000"/>
          </w:rPr>
          <w:tag w:val="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
          <w:id w:val="460930891"/>
          <w:placeholder>
            <w:docPart w:val="6ACEB9DE27924824AA188F2B2B03503C"/>
          </w:placeholder>
        </w:sdtPr>
        <w:sdtEndPr/>
        <w:sdtContent>
          <w:r w:rsidR="00217C5F" w:rsidRPr="00217C5F">
            <w:rPr>
              <w:color w:val="000000"/>
            </w:rPr>
            <w:t>(J. R. Cervas and Grofman 2018)</w:t>
          </w:r>
        </w:sdtContent>
      </w:sdt>
      <w:r w:rsidRPr="0080356A">
        <w:t>.</w:t>
      </w:r>
    </w:p>
    <w:p w14:paraId="280FEDAB" w14:textId="77777777" w:rsidR="00AD0D28" w:rsidRPr="0080356A" w:rsidRDefault="00AD0D28" w:rsidP="00AD0D28">
      <w:pPr>
        <w:pStyle w:val="Heading4"/>
      </w:pPr>
      <w:r w:rsidRPr="0080356A">
        <w:t>Bias or responsiveness measures based on seats-votes relationships</w:t>
      </w:r>
    </w:p>
    <w:p w14:paraId="061D8122" w14:textId="77777777" w:rsidR="00AD0D28" w:rsidRPr="0080356A" w:rsidRDefault="00AD0D28" w:rsidP="006C6679">
      <w:pPr>
        <w:pStyle w:val="LetteredList"/>
      </w:pPr>
      <w:r w:rsidRPr="0080356A">
        <w:t xml:space="preserve">partisan bias in terms of the difference between hypothesized seat share at a 50% vote share and 50% </w:t>
      </w:r>
    </w:p>
    <w:p w14:paraId="34EF97D2" w14:textId="0BC4141E" w:rsidR="00AD0D28" w:rsidRPr="0080356A" w:rsidRDefault="00AD0D28" w:rsidP="006C6679">
      <w:pPr>
        <w:pStyle w:val="LetteredList"/>
      </w:pPr>
      <w:r w:rsidRPr="0080356A">
        <w:t xml:space="preserve">partisan bias in terms of the difference between hypothesized vote share at a 50% seat share and 50% </w:t>
      </w:r>
      <w:sdt>
        <w:sdtPr>
          <w:rPr>
            <w:color w:val="000000"/>
          </w:rPr>
          <w:tag w:val="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
          <w:id w:val="-466432907"/>
          <w:placeholder>
            <w:docPart w:val="53F3B3596E7D48D5A88C9B6FC25CEE6E"/>
          </w:placeholder>
        </w:sdtPr>
        <w:sdtEndPr/>
        <w:sdtContent>
          <w:r w:rsidR="00217C5F" w:rsidRPr="00217C5F">
            <w:rPr>
              <w:color w:val="000000"/>
            </w:rPr>
            <w:t>(Katz, King, and Rosenblatt 2020)</w:t>
          </w:r>
        </w:sdtContent>
      </w:sdt>
    </w:p>
    <w:p w14:paraId="66A01C0B" w14:textId="78CA3678" w:rsidR="00AD0D28" w:rsidRPr="0080356A" w:rsidRDefault="00AD0D28" w:rsidP="006C6679">
      <w:pPr>
        <w:pStyle w:val="LetteredList"/>
      </w:pPr>
      <w:r w:rsidRPr="0080356A">
        <w:t xml:space="preserve">mean minus median gap </w:t>
      </w:r>
      <w:sdt>
        <w:sdtPr>
          <w:rPr>
            <w:color w:val="000000"/>
          </w:rPr>
          <w:tag w:val="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
          <w:id w:val="1076555753"/>
          <w:placeholder>
            <w:docPart w:val="53F3B3596E7D48D5A88C9B6FC25CEE6E"/>
          </w:placeholder>
        </w:sdtPr>
        <w:sdtEndPr/>
        <w:sdtContent>
          <w:r w:rsidR="00217C5F" w:rsidRPr="00217C5F">
            <w:rPr>
              <w:color w:val="000000"/>
            </w:rPr>
            <w:t>(Best et al. 2018)</w:t>
          </w:r>
        </w:sdtContent>
      </w:sdt>
    </w:p>
    <w:p w14:paraId="2760BA26" w14:textId="68842A6A" w:rsidR="00AD0D28" w:rsidRPr="0080356A" w:rsidRDefault="00AD0D28" w:rsidP="006C6679">
      <w:pPr>
        <w:pStyle w:val="LetteredList"/>
      </w:pPr>
      <w:r w:rsidRPr="0080356A">
        <w:t xml:space="preserve">efficiency gap </w:t>
      </w:r>
      <w:sdt>
        <w:sdtPr>
          <w:rPr>
            <w:color w:val="000000"/>
          </w:rPr>
          <w:tag w:val="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
          <w:id w:val="328728715"/>
          <w:placeholder>
            <w:docPart w:val="53F3B3596E7D48D5A88C9B6FC25CEE6E"/>
          </w:placeholder>
        </w:sdtPr>
        <w:sdtEndPr/>
        <w:sdtContent>
          <w:r w:rsidR="00217C5F" w:rsidRPr="00217C5F">
            <w:rPr>
              <w:color w:val="000000"/>
            </w:rPr>
            <w:t>(McGhee 2017)</w:t>
          </w:r>
        </w:sdtContent>
      </w:sdt>
    </w:p>
    <w:p w14:paraId="44D209B6" w14:textId="633F359B" w:rsidR="00AD0D28" w:rsidRPr="0080356A" w:rsidRDefault="00AD0D28" w:rsidP="006C6679">
      <w:pPr>
        <w:pStyle w:val="LetteredList"/>
      </w:pPr>
      <w:r w:rsidRPr="0080356A">
        <w:t xml:space="preserve">comparison to seat shares from an ensemble (simulation) </w:t>
      </w:r>
      <w:sdt>
        <w:sdtPr>
          <w:rPr>
            <w:color w:val="000000"/>
          </w:rPr>
          <w:tag w:val="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
          <w:id w:val="1346524092"/>
          <w:placeholder>
            <w:docPart w:val="53F3B3596E7D48D5A88C9B6FC25CEE6E"/>
          </w:placeholder>
        </w:sdtPr>
        <w:sdtEndPr/>
        <w:sdtContent>
          <w:r w:rsidR="00217C5F" w:rsidRPr="00217C5F">
            <w:rPr>
              <w:color w:val="000000"/>
            </w:rPr>
            <w:t>(Becker et al. 2021; Liu, Cho, and Wang 2016)</w:t>
          </w:r>
        </w:sdtContent>
      </w:sdt>
    </w:p>
    <w:p w14:paraId="48CB7704" w14:textId="77777777" w:rsidR="00AD0D28" w:rsidRPr="0080356A" w:rsidRDefault="00AD0D28" w:rsidP="006C6679">
      <w:pPr>
        <w:pStyle w:val="LetteredList"/>
      </w:pPr>
      <w:r w:rsidRPr="0080356A">
        <w:t>number of competitive districts</w:t>
      </w:r>
      <w:r w:rsidRPr="0080356A">
        <w:rPr>
          <w:vertAlign w:val="superscript"/>
        </w:rPr>
        <w:footnoteReference w:id="48"/>
      </w:r>
    </w:p>
    <w:p w14:paraId="40A19D82" w14:textId="77777777" w:rsidR="00AD0D28" w:rsidRPr="0080356A" w:rsidRDefault="00AD0D28" w:rsidP="006C6679">
      <w:pPr>
        <w:pStyle w:val="LetteredList"/>
      </w:pPr>
      <w:r w:rsidRPr="0080356A">
        <w:t>inspection of an overlay of (expected) number of highly competitive, somewhat competitive, and non-competitive districts in a proposed map and in a good-government-based simulation</w:t>
      </w:r>
    </w:p>
    <w:p w14:paraId="132461E4" w14:textId="77777777" w:rsidR="00AD0D28" w:rsidRPr="0080356A" w:rsidRDefault="00AD0D28" w:rsidP="00AD0D28">
      <w:pPr>
        <w:pStyle w:val="Heading4"/>
      </w:pPr>
      <w:r w:rsidRPr="0080356A">
        <w:t>Measures based on good government criteria</w:t>
      </w:r>
    </w:p>
    <w:p w14:paraId="75CC1D40" w14:textId="426C27F6" w:rsidR="00AD0D28" w:rsidRPr="0080356A" w:rsidRDefault="00AD0D28" w:rsidP="006C6679">
      <w:pPr>
        <w:pStyle w:val="LetteredList"/>
      </w:pPr>
      <w:r w:rsidRPr="0080356A">
        <w:t xml:space="preserve">malapportionment measured by the total population deviation </w:t>
      </w:r>
      <w:sdt>
        <w:sdtPr>
          <w:rPr>
            <w:color w:val="000000"/>
          </w:rPr>
          <w:tag w:val="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
          <w:id w:val="1308905655"/>
          <w:placeholder>
            <w:docPart w:val="53F3B3596E7D48D5A88C9B6FC25CEE6E"/>
          </w:placeholder>
        </w:sdtPr>
        <w:sdtEndPr/>
        <w:sdtContent>
          <w:r w:rsidR="00217C5F" w:rsidRPr="00217C5F">
            <w:rPr>
              <w:color w:val="000000"/>
            </w:rPr>
            <w:t>(J. Cervas and Grofman 2020)</w:t>
          </w:r>
        </w:sdtContent>
      </w:sdt>
    </w:p>
    <w:p w14:paraId="328B0DA5" w14:textId="1EE89D36" w:rsidR="00AD0D28" w:rsidRPr="0080356A" w:rsidRDefault="00AD0D28" w:rsidP="006C6679">
      <w:pPr>
        <w:pStyle w:val="LetteredList"/>
      </w:pPr>
      <w:r w:rsidRPr="0080356A">
        <w:t xml:space="preserve">compactness (usually measured by Polsby-Popper or Reock) </w:t>
      </w:r>
      <w:sdt>
        <w:sdtPr>
          <w:rPr>
            <w:color w:val="000000"/>
          </w:rPr>
          <w:tag w:val="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
          <w:id w:val="-300848929"/>
          <w:placeholder>
            <w:docPart w:val="53F3B3596E7D48D5A88C9B6FC25CEE6E"/>
          </w:placeholder>
        </w:sdtPr>
        <w:sdtEndPr/>
        <w:sdtContent>
          <w:r w:rsidR="00217C5F" w:rsidRPr="00217C5F">
            <w:rPr>
              <w:color w:val="000000"/>
            </w:rPr>
            <w:t>(Kaufman, King, and Komisarchik 2021; Polsby and Popper 1991; Reock 1961)</w:t>
          </w:r>
        </w:sdtContent>
      </w:sdt>
    </w:p>
    <w:p w14:paraId="1B975447" w14:textId="7128B929" w:rsidR="00AD0D28" w:rsidRPr="0080356A" w:rsidRDefault="00AD0D28" w:rsidP="006C6679">
      <w:pPr>
        <w:pStyle w:val="LetteredList"/>
      </w:pPr>
      <w:r w:rsidRPr="0080356A">
        <w:t xml:space="preserve">county splits (total number of counties split into two or more districts, total number of country pieces) </w:t>
      </w:r>
      <w:sdt>
        <w:sdtPr>
          <w:rPr>
            <w:color w:val="000000"/>
          </w:rPr>
          <w:tag w:val="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
          <w:id w:val="-1441680821"/>
          <w:placeholder>
            <w:docPart w:val="53F3B3596E7D48D5A88C9B6FC25CEE6E"/>
          </w:placeholder>
        </w:sdtPr>
        <w:sdtEndPr/>
        <w:sdtContent>
          <w:r w:rsidR="00217C5F" w:rsidRPr="00217C5F">
            <w:rPr>
              <w:color w:val="000000"/>
            </w:rPr>
            <w:t>(Carter et al. 2020)</w:t>
          </w:r>
        </w:sdtContent>
      </w:sdt>
    </w:p>
    <w:p w14:paraId="1788D966" w14:textId="77777777" w:rsidR="00AD0D28" w:rsidRPr="0080356A" w:rsidRDefault="00AD0D28" w:rsidP="006C6679">
      <w:pPr>
        <w:pStyle w:val="LetteredList"/>
      </w:pPr>
      <w:r w:rsidRPr="0080356A">
        <w:t>city splits (total number of cities split into two or more districts, total number of city pieces)- usually with comparison to a good-government-based computer simulation</w:t>
      </w:r>
    </w:p>
    <w:p w14:paraId="7808DAF8" w14:textId="77777777" w:rsidR="00AD0D28" w:rsidRPr="0080356A" w:rsidRDefault="00AD0D28" w:rsidP="00AD0D28">
      <w:pPr>
        <w:ind w:firstLine="0"/>
      </w:pPr>
    </w:p>
    <w:p w14:paraId="7FD788DE" w14:textId="77777777" w:rsidR="001E5B09" w:rsidRPr="001E5B09" w:rsidRDefault="00AD0D28" w:rsidP="001E5B09">
      <w:r w:rsidRPr="0080356A">
        <w:t xml:space="preserve">State courts have utilized this toolkit for determining when excessive partisanship has resulted in illegal vote dilution. </w:t>
      </w:r>
      <w:r w:rsidRPr="0080356A">
        <w:fldChar w:fldCharType="begin"/>
      </w:r>
      <w:r w:rsidRPr="0080356A">
        <w:instrText xml:space="preserve"> REF _Ref115632052 \h </w:instrText>
      </w:r>
      <w:r w:rsidR="004F4F44" w:rsidRPr="0080356A">
        <w:instrText xml:space="preserve"> \* MERGEFORMAT </w:instrText>
      </w:r>
      <w:r w:rsidRPr="0080356A">
        <w:fldChar w:fldCharType="separate"/>
      </w:r>
      <w:r w:rsidR="001E5B09" w:rsidRPr="0080356A">
        <w:br w:type="page"/>
      </w:r>
    </w:p>
    <w:p w14:paraId="06C54FC9" w14:textId="4EFB4CDC" w:rsidR="00AD0D28" w:rsidRPr="0080356A" w:rsidRDefault="001E5B09" w:rsidP="00AD0D28">
      <w:r w:rsidRPr="0080356A">
        <w:rPr>
          <w:noProof/>
        </w:rPr>
        <w:t>Table</w:t>
      </w:r>
      <w:r w:rsidRPr="0080356A">
        <w:t xml:space="preserve"> 7</w:t>
      </w:r>
      <w:r w:rsidR="00AD0D28" w:rsidRPr="0080356A">
        <w:fldChar w:fldCharType="end"/>
      </w:r>
      <w:r w:rsidR="00AD0D28" w:rsidRPr="0080356A">
        <w:t xml:space="preserve"> generalizes from court opinions the evidence for a finding of gerrymandering from the set of eleven metrics above from the state court decisions.</w:t>
      </w:r>
      <w:r w:rsidR="00AD0D28" w:rsidRPr="0080356A">
        <w:rPr>
          <w:vertAlign w:val="superscript"/>
        </w:rPr>
        <w:footnoteReference w:id="49"/>
      </w:r>
    </w:p>
    <w:p w14:paraId="5A9296E1" w14:textId="77777777" w:rsidR="00AD0D28" w:rsidRPr="0080356A" w:rsidRDefault="00AD0D28" w:rsidP="00AD0D28">
      <w:pPr>
        <w:ind w:firstLine="0"/>
        <w:jc w:val="center"/>
      </w:pPr>
    </w:p>
    <w:p w14:paraId="70B8E6FA" w14:textId="77777777" w:rsidR="00AD0D28" w:rsidRPr="0080356A" w:rsidRDefault="00AD0D28">
      <w:pPr>
        <w:widowControl/>
        <w:spacing w:before="0"/>
        <w:ind w:firstLine="0"/>
        <w:jc w:val="left"/>
        <w:rPr>
          <w:i/>
          <w:iCs/>
          <w:szCs w:val="18"/>
        </w:rPr>
      </w:pPr>
      <w:bookmarkStart w:id="51" w:name="_Ref115632052"/>
      <w:r w:rsidRPr="0080356A">
        <w:br w:type="page"/>
      </w:r>
    </w:p>
    <w:p w14:paraId="44B30CCE" w14:textId="66323626" w:rsidR="00AD0D28" w:rsidRPr="0080356A" w:rsidRDefault="00AD0D28" w:rsidP="00AD0D28">
      <w:pPr>
        <w:pStyle w:val="Caption"/>
      </w:pPr>
      <w:r w:rsidRPr="0080356A">
        <w:t xml:space="preserve">Table </w:t>
      </w:r>
      <w:r w:rsidR="00852FB1" w:rsidRPr="0080356A">
        <w:t>7</w:t>
      </w:r>
      <w:bookmarkEnd w:id="51"/>
      <w:r w:rsidRPr="0080356A">
        <w:t>-Measures of vote dilution used in state court cases</w:t>
      </w:r>
    </w:p>
    <w:tbl>
      <w:tblPr>
        <w:tblStyle w:val="TableGrid"/>
        <w:tblW w:w="0" w:type="auto"/>
        <w:jc w:val="center"/>
        <w:tblLook w:val="04A0" w:firstRow="1" w:lastRow="0" w:firstColumn="1" w:lastColumn="0" w:noHBand="0" w:noVBand="1"/>
      </w:tblPr>
      <w:tblGrid>
        <w:gridCol w:w="1497"/>
        <w:gridCol w:w="1167"/>
      </w:tblGrid>
      <w:tr w:rsidR="0080356A" w:rsidRPr="0080356A" w14:paraId="5ECC91FD" w14:textId="77777777" w:rsidTr="00714FD9">
        <w:trPr>
          <w:jc w:val="center"/>
        </w:trPr>
        <w:tc>
          <w:tcPr>
            <w:tcW w:w="1497" w:type="dxa"/>
          </w:tcPr>
          <w:p w14:paraId="23FF1739" w14:textId="77777777" w:rsidR="00AD0D28" w:rsidRPr="0080356A" w:rsidRDefault="00AD0D28" w:rsidP="00714FD9">
            <w:pPr>
              <w:ind w:firstLine="0"/>
              <w:jc w:val="center"/>
            </w:pPr>
          </w:p>
        </w:tc>
        <w:tc>
          <w:tcPr>
            <w:tcW w:w="1167" w:type="dxa"/>
          </w:tcPr>
          <w:p w14:paraId="0C2ABE20" w14:textId="77777777" w:rsidR="00AD0D28" w:rsidRPr="0080356A" w:rsidRDefault="00AD0D28" w:rsidP="00714FD9">
            <w:pPr>
              <w:ind w:firstLine="0"/>
              <w:jc w:val="center"/>
            </w:pPr>
            <w:r w:rsidRPr="0080356A">
              <w:t>Measures</w:t>
            </w:r>
          </w:p>
        </w:tc>
      </w:tr>
      <w:tr w:rsidR="0080356A" w:rsidRPr="0080356A" w14:paraId="1BDC07FC" w14:textId="77777777" w:rsidTr="00714FD9">
        <w:trPr>
          <w:jc w:val="center"/>
        </w:trPr>
        <w:tc>
          <w:tcPr>
            <w:tcW w:w="1497" w:type="dxa"/>
          </w:tcPr>
          <w:p w14:paraId="690971DF" w14:textId="77777777" w:rsidR="00AD0D28" w:rsidRPr="0080356A" w:rsidRDefault="00AD0D28" w:rsidP="00714FD9">
            <w:pPr>
              <w:ind w:firstLine="0"/>
              <w:jc w:val="center"/>
            </w:pPr>
            <w:r w:rsidRPr="0080356A">
              <w:t>Florida (2015)</w:t>
            </w:r>
          </w:p>
        </w:tc>
        <w:tc>
          <w:tcPr>
            <w:tcW w:w="1167" w:type="dxa"/>
          </w:tcPr>
          <w:p w14:paraId="2A62657C" w14:textId="77777777" w:rsidR="00AD0D28" w:rsidRPr="0080356A" w:rsidRDefault="00AD0D28" w:rsidP="00714FD9">
            <w:pPr>
              <w:ind w:firstLine="0"/>
              <w:jc w:val="center"/>
            </w:pPr>
          </w:p>
        </w:tc>
      </w:tr>
      <w:tr w:rsidR="0080356A" w:rsidRPr="0080356A" w14:paraId="2A64425A" w14:textId="77777777" w:rsidTr="00714FD9">
        <w:trPr>
          <w:jc w:val="center"/>
        </w:trPr>
        <w:tc>
          <w:tcPr>
            <w:tcW w:w="1497" w:type="dxa"/>
          </w:tcPr>
          <w:p w14:paraId="632B2264" w14:textId="77777777" w:rsidR="00AD0D28" w:rsidRPr="0080356A" w:rsidRDefault="00AD0D28" w:rsidP="00714FD9">
            <w:pPr>
              <w:ind w:firstLine="0"/>
              <w:jc w:val="center"/>
            </w:pPr>
            <w:r w:rsidRPr="0080356A">
              <w:t>Pennsylvania (2018)</w:t>
            </w:r>
          </w:p>
        </w:tc>
        <w:tc>
          <w:tcPr>
            <w:tcW w:w="1167" w:type="dxa"/>
          </w:tcPr>
          <w:p w14:paraId="08D339FD" w14:textId="77777777" w:rsidR="00AD0D28" w:rsidRPr="0080356A" w:rsidRDefault="00AD0D28" w:rsidP="00714FD9">
            <w:pPr>
              <w:ind w:firstLine="0"/>
              <w:jc w:val="center"/>
            </w:pPr>
            <w:r w:rsidRPr="0080356A">
              <w:t>j</w:t>
            </w:r>
          </w:p>
        </w:tc>
      </w:tr>
      <w:tr w:rsidR="0080356A" w:rsidRPr="0080356A" w14:paraId="544E2424" w14:textId="77777777" w:rsidTr="00714FD9">
        <w:trPr>
          <w:jc w:val="center"/>
        </w:trPr>
        <w:tc>
          <w:tcPr>
            <w:tcW w:w="1497" w:type="dxa"/>
          </w:tcPr>
          <w:p w14:paraId="63524D50" w14:textId="77777777" w:rsidR="00AD0D28" w:rsidRPr="0080356A" w:rsidRDefault="00AD0D28" w:rsidP="00714FD9">
            <w:pPr>
              <w:ind w:firstLine="0"/>
              <w:jc w:val="center"/>
            </w:pPr>
            <w:r w:rsidRPr="0080356A">
              <w:t>Pennsylvania (2022)</w:t>
            </w:r>
          </w:p>
        </w:tc>
        <w:tc>
          <w:tcPr>
            <w:tcW w:w="1167" w:type="dxa"/>
          </w:tcPr>
          <w:p w14:paraId="676CCF00" w14:textId="77777777" w:rsidR="00AD0D28" w:rsidRPr="0080356A" w:rsidRDefault="00AD0D28" w:rsidP="00714FD9">
            <w:pPr>
              <w:ind w:firstLine="0"/>
              <w:jc w:val="center"/>
            </w:pPr>
          </w:p>
        </w:tc>
      </w:tr>
      <w:tr w:rsidR="0080356A" w:rsidRPr="0080356A" w14:paraId="20A5E2DD" w14:textId="77777777" w:rsidTr="00714FD9">
        <w:trPr>
          <w:jc w:val="center"/>
        </w:trPr>
        <w:tc>
          <w:tcPr>
            <w:tcW w:w="1497" w:type="dxa"/>
          </w:tcPr>
          <w:p w14:paraId="54CD5D8E" w14:textId="77777777" w:rsidR="00AD0D28" w:rsidRPr="0080356A" w:rsidRDefault="00AD0D28" w:rsidP="00714FD9">
            <w:pPr>
              <w:ind w:firstLine="0"/>
              <w:jc w:val="center"/>
            </w:pPr>
            <w:r w:rsidRPr="0080356A">
              <w:t>New York</w:t>
            </w:r>
          </w:p>
        </w:tc>
        <w:tc>
          <w:tcPr>
            <w:tcW w:w="1167" w:type="dxa"/>
          </w:tcPr>
          <w:p w14:paraId="658B00AD" w14:textId="77777777" w:rsidR="00AD0D28" w:rsidRPr="0080356A" w:rsidRDefault="00AD0D28" w:rsidP="00714FD9">
            <w:pPr>
              <w:ind w:firstLine="0"/>
              <w:jc w:val="center"/>
            </w:pPr>
            <w:r w:rsidRPr="0080356A">
              <w:t>g</w:t>
            </w:r>
          </w:p>
        </w:tc>
      </w:tr>
      <w:tr w:rsidR="0080356A" w:rsidRPr="0080356A" w14:paraId="57C96947" w14:textId="77777777" w:rsidTr="00714FD9">
        <w:trPr>
          <w:jc w:val="center"/>
        </w:trPr>
        <w:tc>
          <w:tcPr>
            <w:tcW w:w="1497" w:type="dxa"/>
          </w:tcPr>
          <w:p w14:paraId="16FCEEFC" w14:textId="77777777" w:rsidR="00AD0D28" w:rsidRPr="0080356A" w:rsidRDefault="00AD0D28" w:rsidP="00714FD9">
            <w:pPr>
              <w:ind w:firstLine="0"/>
              <w:jc w:val="center"/>
            </w:pPr>
            <w:r w:rsidRPr="0080356A">
              <w:t>North Carolina (2019)</w:t>
            </w:r>
          </w:p>
        </w:tc>
        <w:tc>
          <w:tcPr>
            <w:tcW w:w="1167" w:type="dxa"/>
          </w:tcPr>
          <w:p w14:paraId="006903F4" w14:textId="77777777" w:rsidR="00AD0D28" w:rsidRPr="0080356A" w:rsidRDefault="00AD0D28" w:rsidP="00714FD9">
            <w:pPr>
              <w:ind w:firstLine="0"/>
              <w:jc w:val="center"/>
            </w:pPr>
          </w:p>
        </w:tc>
      </w:tr>
      <w:tr w:rsidR="0080356A" w:rsidRPr="0080356A" w14:paraId="4F8490AE" w14:textId="77777777" w:rsidTr="00714FD9">
        <w:trPr>
          <w:jc w:val="center"/>
        </w:trPr>
        <w:tc>
          <w:tcPr>
            <w:tcW w:w="1497" w:type="dxa"/>
          </w:tcPr>
          <w:p w14:paraId="64D8A721" w14:textId="77777777" w:rsidR="00AD0D28" w:rsidRPr="0080356A" w:rsidRDefault="00AD0D28" w:rsidP="00714FD9">
            <w:pPr>
              <w:ind w:firstLine="0"/>
              <w:jc w:val="center"/>
            </w:pPr>
            <w:r w:rsidRPr="0080356A">
              <w:t>North Carolina (2022)</w:t>
            </w:r>
          </w:p>
        </w:tc>
        <w:tc>
          <w:tcPr>
            <w:tcW w:w="1167" w:type="dxa"/>
          </w:tcPr>
          <w:p w14:paraId="66907926" w14:textId="77777777" w:rsidR="00AD0D28" w:rsidRPr="0080356A" w:rsidRDefault="00AD0D28" w:rsidP="00714FD9">
            <w:pPr>
              <w:ind w:firstLine="0"/>
              <w:jc w:val="center"/>
            </w:pPr>
          </w:p>
        </w:tc>
      </w:tr>
      <w:tr w:rsidR="0080356A" w:rsidRPr="0080356A" w14:paraId="6E0EB236" w14:textId="77777777" w:rsidTr="00714FD9">
        <w:trPr>
          <w:jc w:val="center"/>
        </w:trPr>
        <w:tc>
          <w:tcPr>
            <w:tcW w:w="1497" w:type="dxa"/>
          </w:tcPr>
          <w:p w14:paraId="2BAF2FF0" w14:textId="77777777" w:rsidR="00AD0D28" w:rsidRPr="0080356A" w:rsidRDefault="00AD0D28" w:rsidP="00714FD9">
            <w:pPr>
              <w:ind w:firstLine="0"/>
              <w:jc w:val="center"/>
            </w:pPr>
            <w:r w:rsidRPr="0080356A">
              <w:t>Ohio</w:t>
            </w:r>
          </w:p>
        </w:tc>
        <w:tc>
          <w:tcPr>
            <w:tcW w:w="1167" w:type="dxa"/>
          </w:tcPr>
          <w:p w14:paraId="7ACEE406" w14:textId="77777777" w:rsidR="00AD0D28" w:rsidRPr="0080356A" w:rsidRDefault="00AD0D28" w:rsidP="00714FD9">
            <w:pPr>
              <w:ind w:firstLine="0"/>
              <w:jc w:val="center"/>
            </w:pPr>
          </w:p>
        </w:tc>
      </w:tr>
      <w:tr w:rsidR="00AD0D28" w:rsidRPr="0080356A" w14:paraId="29EAFD11" w14:textId="77777777" w:rsidTr="00714FD9">
        <w:trPr>
          <w:jc w:val="center"/>
        </w:trPr>
        <w:tc>
          <w:tcPr>
            <w:tcW w:w="1497" w:type="dxa"/>
          </w:tcPr>
          <w:p w14:paraId="44D7C185" w14:textId="77777777" w:rsidR="00AD0D28" w:rsidRPr="0080356A" w:rsidRDefault="00AD0D28" w:rsidP="00714FD9">
            <w:pPr>
              <w:ind w:firstLine="0"/>
              <w:jc w:val="center"/>
            </w:pPr>
          </w:p>
        </w:tc>
        <w:tc>
          <w:tcPr>
            <w:tcW w:w="1167" w:type="dxa"/>
          </w:tcPr>
          <w:p w14:paraId="2427E78E" w14:textId="77777777" w:rsidR="00AD0D28" w:rsidRPr="0080356A" w:rsidRDefault="00AD0D28" w:rsidP="00714FD9">
            <w:pPr>
              <w:ind w:firstLine="0"/>
              <w:jc w:val="center"/>
            </w:pPr>
          </w:p>
        </w:tc>
      </w:tr>
    </w:tbl>
    <w:p w14:paraId="36830D90" w14:textId="77777777" w:rsidR="00AD0D28" w:rsidRPr="0080356A" w:rsidRDefault="00AD0D28" w:rsidP="004E254B">
      <w:pPr>
        <w:pStyle w:val="Level1"/>
        <w:ind w:left="0" w:firstLine="0"/>
        <w:jc w:val="center"/>
      </w:pPr>
    </w:p>
    <w:p w14:paraId="333483AD" w14:textId="453EA1B4" w:rsidR="00852FB1" w:rsidRPr="0080356A" w:rsidRDefault="00852FB1">
      <w:pPr>
        <w:widowControl/>
        <w:spacing w:before="0"/>
        <w:ind w:firstLine="0"/>
        <w:jc w:val="left"/>
      </w:pPr>
      <w:r w:rsidRPr="0080356A">
        <w:br w:type="page"/>
      </w:r>
    </w:p>
    <w:p w14:paraId="1B16E28C" w14:textId="6396AA9A" w:rsidR="00852FB1" w:rsidRPr="0080356A" w:rsidRDefault="00852FB1" w:rsidP="00852FB1">
      <w:pPr>
        <w:pStyle w:val="Caption"/>
        <w:rPr>
          <w:i w:val="0"/>
          <w:iCs w:val="0"/>
        </w:rPr>
      </w:pPr>
      <w:r w:rsidRPr="0080356A">
        <w:t xml:space="preserve">HYPOTHESIS </w:t>
      </w:r>
      <w:r w:rsidR="001E5B09">
        <w:fldChar w:fldCharType="begin"/>
      </w:r>
      <w:r w:rsidR="001E5B09">
        <w:instrText xml:space="preserve"> SEQ HYPOTHESIS \* ARABIC </w:instrText>
      </w:r>
      <w:r w:rsidR="001E5B09">
        <w:fldChar w:fldCharType="separate"/>
      </w:r>
      <w:r w:rsidR="001E5B09">
        <w:rPr>
          <w:noProof/>
        </w:rPr>
        <w:t>8</w:t>
      </w:r>
      <w:r w:rsidR="001E5B09">
        <w:rPr>
          <w:noProof/>
        </w:rPr>
        <w:fldChar w:fldCharType="end"/>
      </w:r>
      <w:r w:rsidRPr="0080356A">
        <w:t xml:space="preserve">: Ceteris paribus, in each state, the most common metric referenced by justices who made use of criteria based on seats-votes relationships (or competition levels) was the </w:t>
      </w:r>
      <w:commentRangeStart w:id="52"/>
      <w:r w:rsidRPr="0080356A">
        <w:t>efficiency gap.</w:t>
      </w:r>
      <w:commentRangeEnd w:id="52"/>
      <w:r w:rsidRPr="0080356A">
        <w:rPr>
          <w:rStyle w:val="CommentReference"/>
          <w:i w:val="0"/>
          <w:iCs w:val="0"/>
          <w:szCs w:val="20"/>
        </w:rPr>
        <w:commentReference w:id="52"/>
      </w:r>
    </w:p>
    <w:p w14:paraId="57FDE82E" w14:textId="29E5EE45" w:rsidR="00852FB1" w:rsidRPr="0080356A" w:rsidRDefault="00852FB1" w:rsidP="00852FB1">
      <w:r w:rsidRPr="0080356A">
        <w:t xml:space="preserve">Turning to </w:t>
      </w:r>
      <w:r w:rsidRPr="0080356A">
        <w:fldChar w:fldCharType="begin"/>
      </w:r>
      <w:r w:rsidRPr="0080356A">
        <w:instrText xml:space="preserve"> REF _Ref115641617 \h </w:instrText>
      </w:r>
      <w:r w:rsidR="004F4F44" w:rsidRPr="0080356A">
        <w:instrText xml:space="preserve"> \* MERGEFORMAT </w:instrText>
      </w:r>
      <w:r w:rsidRPr="0080356A">
        <w:fldChar w:fldCharType="separate"/>
      </w:r>
      <w:r w:rsidR="001E5B09" w:rsidRPr="0080356A">
        <w:t xml:space="preserve">Table </w:t>
      </w:r>
      <w:r w:rsidR="001E5B09">
        <w:rPr>
          <w:noProof/>
        </w:rPr>
        <w:t>7</w:t>
      </w:r>
      <w:r w:rsidRPr="0080356A">
        <w:fldChar w:fldCharType="end"/>
      </w:r>
      <w:r w:rsidRPr="0080356A">
        <w:t>, we see that</w:t>
      </w:r>
    </w:p>
    <w:p w14:paraId="0ECE4AC3" w14:textId="77777777" w:rsidR="004E254B" w:rsidRPr="0080356A" w:rsidRDefault="004E254B" w:rsidP="001F2B31"/>
    <w:p w14:paraId="2D20B64B" w14:textId="1F324FCC" w:rsidR="00AD0D28" w:rsidRPr="0080356A" w:rsidRDefault="00876ED8" w:rsidP="004072F1">
      <w:pPr>
        <w:pStyle w:val="Heading2"/>
        <w:numPr>
          <w:ilvl w:val="1"/>
          <w:numId w:val="1"/>
        </w:numPr>
      </w:pPr>
      <w:r w:rsidRPr="0080356A">
        <w:t xml:space="preserve"> </w:t>
      </w:r>
      <w:bookmarkStart w:id="53" w:name="_Toc119509816"/>
      <w:r w:rsidR="00AD0D28" w:rsidRPr="0080356A">
        <w:t>Measuring the Effects of State Courts in Limiting Partisan Gerrymandering</w:t>
      </w:r>
      <w:bookmarkEnd w:id="53"/>
    </w:p>
    <w:p w14:paraId="2419DE06" w14:textId="77777777" w:rsidR="00AD0D28" w:rsidRPr="0080356A" w:rsidRDefault="00AD0D28" w:rsidP="00AD0D28">
      <w:pPr>
        <w:pStyle w:val="Level1"/>
        <w:ind w:left="0" w:firstLine="0"/>
        <w:jc w:val="center"/>
        <w:rPr>
          <w:sz w:val="32"/>
          <w:szCs w:val="32"/>
        </w:rPr>
      </w:pPr>
      <w:r w:rsidRPr="0080356A">
        <w:rPr>
          <w:sz w:val="32"/>
          <w:szCs w:val="32"/>
        </w:rPr>
        <w:t>JONATHAN TO BE COMPLETED</w:t>
      </w:r>
    </w:p>
    <w:p w14:paraId="6472D31D" w14:textId="77777777" w:rsidR="00AD0D28" w:rsidRPr="0080356A" w:rsidRDefault="00AD0D28" w:rsidP="00AD0D28"/>
    <w:p w14:paraId="2C5D00C1" w14:textId="77777777" w:rsidR="004E254B" w:rsidRPr="0080356A" w:rsidRDefault="004E254B" w:rsidP="004E254B">
      <w:r w:rsidRPr="0080356A">
        <w:t xml:space="preserve">We can attempt to assess the magnitude of the state court decision on the degree of partisan bias in the plan by looking at (a) an estimate of how many districts would have been won by the majority party under the challenged plan versus how many districts were expected to be won under the Court-ordered plan if there was one (b) and, to control for delegation size, an estimate of the proportion of districts that would have been won by the majority party under the challenged plan versus the proportion of districts were expected to be won under the Court-ordered plan if there was one (with a label of NO FINDING OF UNCONSTITUTIONaLITY otherwise). This information is provided in Table 4. </w:t>
      </w:r>
    </w:p>
    <w:p w14:paraId="06F2B758" w14:textId="77777777" w:rsidR="004E254B" w:rsidRPr="0080356A" w:rsidRDefault="004E254B" w:rsidP="004E254B"/>
    <w:p w14:paraId="28706C88" w14:textId="6B9FCF8B" w:rsidR="004E254B" w:rsidRPr="0080356A" w:rsidRDefault="004E254B" w:rsidP="004E254B">
      <w:r w:rsidRPr="0080356A">
        <w:t>&lt;&lt;Table 4 about here &gt;&gt;</w:t>
      </w:r>
      <w:r w:rsidR="00852FB1" w:rsidRPr="0080356A">
        <w:t xml:space="preserve"> JONATHAN TO PROVIDE</w:t>
      </w:r>
    </w:p>
    <w:p w14:paraId="7C0074C5" w14:textId="77777777" w:rsidR="004E254B" w:rsidRPr="0080356A" w:rsidRDefault="004E254B" w:rsidP="004E254B"/>
    <w:p w14:paraId="6F725102" w14:textId="04732112" w:rsidR="004E254B" w:rsidRPr="0080356A" w:rsidRDefault="004E254B" w:rsidP="004E254B"/>
    <w:p w14:paraId="04E04FAB" w14:textId="77777777" w:rsidR="004E254B" w:rsidRPr="0080356A" w:rsidRDefault="004E254B" w:rsidP="001F2B31"/>
    <w:p w14:paraId="34BFF579" w14:textId="77777777" w:rsidR="001F2B31" w:rsidRPr="0080356A" w:rsidRDefault="001F2B31" w:rsidP="001F2B31"/>
    <w:p w14:paraId="7549D8FE" w14:textId="08EC92A0" w:rsidR="00221AB6" w:rsidRPr="0080356A" w:rsidRDefault="005E5C4F" w:rsidP="00221AB6">
      <w:pPr>
        <w:pStyle w:val="Heading1"/>
      </w:pPr>
      <w:bookmarkStart w:id="54" w:name="_Toc115802523"/>
      <w:bookmarkStart w:id="55" w:name="_Toc119509817"/>
      <w:r w:rsidRPr="0080356A">
        <w:t>DISCUSSION</w:t>
      </w:r>
      <w:bookmarkEnd w:id="54"/>
      <w:bookmarkEnd w:id="55"/>
      <w:r w:rsidR="0041484F" w:rsidRPr="0080356A">
        <w:t xml:space="preserve"> </w:t>
      </w:r>
    </w:p>
    <w:p w14:paraId="2D1681E2" w14:textId="7E1DFE1A" w:rsidR="00221AB6" w:rsidRPr="0080356A" w:rsidRDefault="00221AB6" w:rsidP="00221AB6">
      <w:r w:rsidRPr="0080356A">
        <w:t>As we discussed above, there</w:t>
      </w:r>
      <w:r w:rsidR="00876ED8" w:rsidRPr="0080356A">
        <w:t xml:space="preserve"> </w:t>
      </w:r>
      <w:r w:rsidRPr="0080356A">
        <w:t>are many reasons why the 2020 round of redistricting is very different from previous round, with one key aspect of that difference being the</w:t>
      </w:r>
      <w:r w:rsidR="0041484F" w:rsidRPr="0080356A">
        <w:t xml:space="preserve"> </w:t>
      </w:r>
      <w:r w:rsidRPr="0080356A">
        <w:t>Supreme Court’s definitive opting out of any role in controlling gerrymandering and the concomitant new</w:t>
      </w:r>
      <w:r w:rsidR="00876ED8" w:rsidRPr="0080356A">
        <w:t xml:space="preserve"> </w:t>
      </w:r>
      <w:r w:rsidRPr="0080356A">
        <w:t>role of state courts in regulating partisan gerrymandering as the last avenue of defense. The existence of new constitutional amendments with explicit prohibitions on partisan gerrymandering has given some state courts power to address the issue of partisan gerrymandering.</w:t>
      </w:r>
      <w:r w:rsidR="00876ED8" w:rsidRPr="0080356A">
        <w:t xml:space="preserve"> </w:t>
      </w:r>
      <w:r w:rsidRPr="0080356A">
        <w:t>But state courts have also shown creativity in</w:t>
      </w:r>
      <w:r w:rsidR="00876ED8" w:rsidRPr="0080356A">
        <w:t xml:space="preserve"> </w:t>
      </w:r>
      <w:r w:rsidRPr="0080356A">
        <w:t xml:space="preserve">reinterpreting older state constitutional provisions. Not all state court justices, however, have been willing to consider partisan gerrymandering to be something appropriate for state courts to deal with using state constitutional provisions, at least in the absence of specific provisions for them to rely upon. And even when there are such provisions, some state court justices have found reasons to conclude that the challenged map really does not rise to the level of a constitutional violation. </w:t>
      </w:r>
    </w:p>
    <w:p w14:paraId="53818D72" w14:textId="1B627332" w:rsidR="00221AB6" w:rsidRPr="0080356A" w:rsidRDefault="00221AB6" w:rsidP="00221AB6">
      <w:r w:rsidRPr="0080356A">
        <w:t>As we assess the overall evidence,</w:t>
      </w:r>
      <w:r w:rsidR="00876ED8" w:rsidRPr="0080356A">
        <w:t xml:space="preserve"> </w:t>
      </w:r>
      <w:r w:rsidRPr="0080356A">
        <w:t>gerrymandering is more egregious and more pervasive than in the past at least in legislatively controlled states, but the combination of taking redistricting out of the hands of the legislature, and state courts taking an much more aggressive stance in applying provisions of their state constitution as bars to gerrymandering, has meant that the overall level of egregious gerrymandering is less in the congressional maps being used in 2022</w:t>
      </w:r>
      <w:r w:rsidR="0041484F" w:rsidRPr="0080356A">
        <w:t xml:space="preserve"> </w:t>
      </w:r>
      <w:r w:rsidRPr="0080356A">
        <w:t xml:space="preserve">than many scholars anticipated would be the case after </w:t>
      </w:r>
      <w:r w:rsidRPr="0080356A">
        <w:rPr>
          <w:i/>
          <w:iCs/>
        </w:rPr>
        <w:t>Rucho</w:t>
      </w:r>
      <w:r w:rsidRPr="0080356A">
        <w:t xml:space="preserve"> was decided in 2018. But in our view, it is still unacceptably high, and a threat to democracy. JONATHAN THINK ABOUT LANGUAGE.</w:t>
      </w:r>
      <w:r w:rsidR="00876ED8" w:rsidRPr="0080356A">
        <w:t xml:space="preserve"> </w:t>
      </w:r>
    </w:p>
    <w:p w14:paraId="4338E21F" w14:textId="6DBA7EB4" w:rsidR="001F2B31" w:rsidRPr="0080356A" w:rsidRDefault="001F2B31" w:rsidP="004E254B">
      <w:pPr>
        <w:pStyle w:val="Heading2"/>
        <w:ind w:left="2430"/>
        <w:jc w:val="both"/>
      </w:pPr>
    </w:p>
    <w:p w14:paraId="17995F12" w14:textId="71E0E26B" w:rsidR="007B020E" w:rsidRPr="0080356A" w:rsidRDefault="007B020E" w:rsidP="001F2B31"/>
    <w:p w14:paraId="731A5353" w14:textId="77777777" w:rsidR="004E254B" w:rsidRPr="0080356A" w:rsidRDefault="004E254B" w:rsidP="00605AC8"/>
    <w:p w14:paraId="1B6FCDBE" w14:textId="77777777" w:rsidR="00097ABD" w:rsidRPr="0080356A" w:rsidRDefault="00097ABD" w:rsidP="00097ABD">
      <w:pPr>
        <w:pStyle w:val="Heading1"/>
      </w:pPr>
      <w:bookmarkStart w:id="56" w:name="_Toc119509818"/>
      <w:r w:rsidRPr="0080356A">
        <w:t>LOOKING TO THE FUTURE</w:t>
      </w:r>
      <w:bookmarkEnd w:id="56"/>
    </w:p>
    <w:p w14:paraId="2864D733" w14:textId="5F8FF386" w:rsidR="00971DBE" w:rsidRPr="0080356A" w:rsidRDefault="00876ED8" w:rsidP="00023FD6">
      <w:pPr>
        <w:pStyle w:val="Heading2"/>
      </w:pPr>
      <w:r w:rsidRPr="0080356A">
        <w:t xml:space="preserve"> </w:t>
      </w:r>
      <w:bookmarkStart w:id="57" w:name="_Toc119509819"/>
      <w:r w:rsidR="005E5C4F" w:rsidRPr="0080356A">
        <w:t xml:space="preserve">A. </w:t>
      </w:r>
      <w:r w:rsidR="00971DBE" w:rsidRPr="0080356A">
        <w:t>Further institutional remedies to limit partisan gerrymandering are going to be hard to implement</w:t>
      </w:r>
      <w:r w:rsidR="00FC3AF1" w:rsidRPr="0080356A">
        <w:t xml:space="preserve"> and/or</w:t>
      </w:r>
      <w:r w:rsidR="002C5684" w:rsidRPr="0080356A">
        <w:t xml:space="preserve"> of</w:t>
      </w:r>
      <w:r w:rsidR="00FC3AF1" w:rsidRPr="0080356A">
        <w:t xml:space="preserve"> limited utility</w:t>
      </w:r>
      <w:bookmarkEnd w:id="57"/>
      <w:r w:rsidR="00FC3AF1" w:rsidRPr="0080356A">
        <w:t xml:space="preserve"> </w:t>
      </w:r>
    </w:p>
    <w:p w14:paraId="16D85B27" w14:textId="77777777" w:rsidR="00FC3AF1" w:rsidRPr="0080356A" w:rsidRDefault="00FC3AF1" w:rsidP="00FC3AF1">
      <w:pPr>
        <w:ind w:left="360" w:firstLine="0"/>
      </w:pPr>
    </w:p>
    <w:p w14:paraId="49744FE1" w14:textId="27190785" w:rsidR="002C5684" w:rsidRPr="0080356A" w:rsidRDefault="00FC3AF1" w:rsidP="007E66F7">
      <w:r w:rsidRPr="0080356A">
        <w:t>In rejecting a federal role in policing gerrymandering while not condoning gerrymand</w:t>
      </w:r>
      <w:r w:rsidR="002C5684" w:rsidRPr="0080356A">
        <w:t>er</w:t>
      </w:r>
      <w:r w:rsidRPr="0080356A">
        <w:t>ing,</w:t>
      </w:r>
      <w:r w:rsidR="00840DC6">
        <w:t xml:space="preserve"> the</w:t>
      </w:r>
      <w:r w:rsidRPr="0080356A">
        <w:t xml:space="preserve"> </w:t>
      </w:r>
      <w:r w:rsidR="00840DC6" w:rsidRPr="00840DC6">
        <w:rPr>
          <w:i/>
          <w:iCs/>
        </w:rPr>
        <w:t>Rucho</w:t>
      </w:r>
      <w:r w:rsidR="00840DC6">
        <w:t xml:space="preserve"> court </w:t>
      </w:r>
      <w:r w:rsidRPr="0080356A">
        <w:t>majority explicitly states that it is not</w:t>
      </w:r>
      <w:r w:rsidR="002C5684" w:rsidRPr="0080356A">
        <w:t xml:space="preserve"> expect to</w:t>
      </w:r>
      <w:r w:rsidR="00876ED8" w:rsidRPr="0080356A">
        <w:t xml:space="preserve"> </w:t>
      </w:r>
      <w:r w:rsidRPr="0080356A">
        <w:t>“condemn</w:t>
      </w:r>
      <w:r w:rsidR="00876ED8" w:rsidRPr="0080356A">
        <w:t xml:space="preserve"> </w:t>
      </w:r>
      <w:r w:rsidRPr="0080356A">
        <w:t xml:space="preserve">complaints about districting to echo into a void” </w:t>
      </w:r>
      <w:r w:rsidR="00840DC6">
        <w:rPr>
          <w:i/>
          <w:iCs/>
        </w:rPr>
        <w:t>Rucho</w:t>
      </w:r>
      <w:r w:rsidRPr="0080356A">
        <w:t xml:space="preserve"> at 2507. Among the options left available to police bad behavior, according to the Court, are “state amendments and legislation placing power to draw electoral districts in the hands of independent commissions, mandating particular districting criteria for their mapmakers, or prohibiting drawing district lines for partisan advantage” </w:t>
      </w:r>
      <w:r w:rsidRPr="0080356A">
        <w:rPr>
          <w:i/>
          <w:iCs/>
        </w:rPr>
        <w:t>Id</w:t>
      </w:r>
      <w:r w:rsidRPr="0080356A">
        <w:t xml:space="preserve">. </w:t>
      </w:r>
      <w:r w:rsidR="000638A7" w:rsidRPr="0080356A">
        <w:t>But</w:t>
      </w:r>
      <w:r w:rsidRPr="0080356A">
        <w:t xml:space="preserve">, as we have emphasized, the </w:t>
      </w:r>
      <w:r w:rsidRPr="0080356A">
        <w:rPr>
          <w:i/>
          <w:iCs/>
        </w:rPr>
        <w:t>Rucho</w:t>
      </w:r>
      <w:r w:rsidRPr="0080356A">
        <w:t xml:space="preserve"> opinion, in effect, encouraged state courts to involve themselves in policing gerrymandering </w:t>
      </w:r>
      <w:r w:rsidR="002C5684" w:rsidRPr="0080356A">
        <w:t>and left open the potential for a state court to take</w:t>
      </w:r>
      <w:r w:rsidR="00876ED8" w:rsidRPr="0080356A">
        <w:t xml:space="preserve"> </w:t>
      </w:r>
      <w:r w:rsidRPr="0080356A">
        <w:t>partisan considerations into account if it was given responsibility for state redistricting because of the failures of redistricting bodies.</w:t>
      </w:r>
      <w:r w:rsidR="00876ED8" w:rsidRPr="0080356A">
        <w:t xml:space="preserve"> </w:t>
      </w:r>
      <w:r w:rsidRPr="0080356A">
        <w:t xml:space="preserve">Further, the Court says that Congress can use the Election Clause to reform the redistricting process. </w:t>
      </w:r>
      <w:r w:rsidRPr="0080356A">
        <w:rPr>
          <w:i/>
          <w:iCs/>
        </w:rPr>
        <w:t>Id.</w:t>
      </w:r>
      <w:r w:rsidR="00E32558" w:rsidRPr="0080356A">
        <w:rPr>
          <w:i/>
          <w:iCs/>
        </w:rPr>
        <w:t xml:space="preserve"> </w:t>
      </w:r>
      <w:r w:rsidR="00E32558" w:rsidRPr="0080356A">
        <w:t>And it mentions</w:t>
      </w:r>
      <w:r w:rsidR="00E32558" w:rsidRPr="0080356A">
        <w:rPr>
          <w:i/>
          <w:iCs/>
        </w:rPr>
        <w:t xml:space="preserve"> </w:t>
      </w:r>
      <w:r w:rsidR="00E32558" w:rsidRPr="0080356A">
        <w:t xml:space="preserve">other ways states can limit partisanship in districting. “Missouri is trying a different tack. Voters there overwhelmingly approved the creation of a new position—state demographer—to draw state legislative district lines. Mo. Const., Art. III, § 3.”). </w:t>
      </w:r>
    </w:p>
    <w:p w14:paraId="5440390D" w14:textId="3E2C6194" w:rsidR="00FC3AF1" w:rsidRPr="0080356A" w:rsidRDefault="00FC3AF1" w:rsidP="002C5684">
      <w:r w:rsidRPr="0080356A">
        <w:rPr>
          <w:i/>
          <w:iCs/>
        </w:rPr>
        <w:t xml:space="preserve"> </w:t>
      </w:r>
      <w:r w:rsidRPr="0080356A">
        <w:t>But each of</w:t>
      </w:r>
      <w:r w:rsidR="00876ED8" w:rsidRPr="0080356A">
        <w:t xml:space="preserve"> </w:t>
      </w:r>
      <w:r w:rsidRPr="0080356A">
        <w:t>these potential</w:t>
      </w:r>
      <w:r w:rsidR="00876ED8" w:rsidRPr="0080356A">
        <w:t xml:space="preserve"> </w:t>
      </w:r>
      <w:r w:rsidRPr="0080356A">
        <w:t xml:space="preserve">mechanisms is </w:t>
      </w:r>
      <w:r w:rsidR="002C5684" w:rsidRPr="0080356A">
        <w:t>limited</w:t>
      </w:r>
      <w:r w:rsidRPr="0080356A">
        <w:t>.</w:t>
      </w:r>
    </w:p>
    <w:p w14:paraId="0320834B" w14:textId="3EB4E333" w:rsidR="00971DBE" w:rsidRPr="0080356A" w:rsidRDefault="00FC3AF1" w:rsidP="00FC3AF1">
      <w:r w:rsidRPr="0080356A">
        <w:t>S</w:t>
      </w:r>
      <w:r w:rsidR="00971DBE" w:rsidRPr="0080356A">
        <w:t>tate legislatures in control of redistricting are the same ones that benefit from the self-perpetuation of incumbents and the maintenance of partisan control based in part on partisan gerrymandering and have little incentive to eliminate their own power to gerrymander</w:t>
      </w:r>
      <w:r w:rsidR="00876ED8" w:rsidRPr="0080356A">
        <w:t xml:space="preserve"> </w:t>
      </w:r>
      <w:sdt>
        <w:sdtPr>
          <w:rPr>
            <w:color w:val="000000"/>
          </w:rPr>
          <w:tag w:val="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
          <w:id w:val="-1417243492"/>
          <w:placeholder>
            <w:docPart w:val="BC393896FB714BA7A0AF1927906E6E80"/>
          </w:placeholder>
        </w:sdtPr>
        <w:sdtEndPr/>
        <w:sdtContent>
          <w:r w:rsidR="00217C5F" w:rsidRPr="00217C5F">
            <w:rPr>
              <w:color w:val="000000"/>
            </w:rPr>
            <w:t>(Wang et al. 2021)</w:t>
          </w:r>
        </w:sdtContent>
      </w:sdt>
      <w:r w:rsidR="00971DBE" w:rsidRPr="0080356A">
        <w:t xml:space="preserve">. Less than half the states </w:t>
      </w:r>
      <w:r w:rsidR="002C5684" w:rsidRPr="0080356A">
        <w:t xml:space="preserve">that presently leave redistricting in the hand of the state legislature </w:t>
      </w:r>
      <w:r w:rsidR="00971DBE" w:rsidRPr="0080356A">
        <w:t xml:space="preserve">permit citizen initiatives </w:t>
      </w:r>
      <w:r w:rsidR="002C5684" w:rsidRPr="0080356A">
        <w:t xml:space="preserve">JONATHAN IS THIS CORRECT?? </w:t>
      </w:r>
      <w:r w:rsidR="00971DBE" w:rsidRPr="0080356A">
        <w:t>that might take control of redistricting out of the hands of legislatures</w:t>
      </w:r>
      <w:r w:rsidR="002C5684" w:rsidRPr="0080356A">
        <w:t xml:space="preserve"> or add language which</w:t>
      </w:r>
      <w:r w:rsidR="00876ED8" w:rsidRPr="0080356A">
        <w:t xml:space="preserve"> </w:t>
      </w:r>
      <w:r w:rsidR="002C5684" w:rsidRPr="0080356A">
        <w:t xml:space="preserve">might directly or indirectly limit gerrymandering. </w:t>
      </w:r>
      <w:r w:rsidR="00971DBE" w:rsidRPr="0080356A">
        <w:t>Even where initiative potential exists,</w:t>
      </w:r>
      <w:r w:rsidR="00876ED8" w:rsidRPr="0080356A">
        <w:t xml:space="preserve"> </w:t>
      </w:r>
      <w:r w:rsidR="00971DBE" w:rsidRPr="0080356A">
        <w:t>initiatives are very expensive to get on the ballot and then very expensive to run if you want any chance of success, especially if there is a determined and well-funded opposition.</w:t>
      </w:r>
      <w:r w:rsidR="00876ED8" w:rsidRPr="0080356A">
        <w:t xml:space="preserve"> </w:t>
      </w:r>
      <w:r w:rsidR="000869B1" w:rsidRPr="0080356A">
        <w:t>Still, we know such initiatives did get on the ballot in the past and some did pass, and so we can expect at least some states to change their constitution to take redistricting out of the hands of the legislature in the future or attempt to limit gerrymandering in other ways.</w:t>
      </w:r>
    </w:p>
    <w:p w14:paraId="12CE19AC" w14:textId="2DE5AA20" w:rsidR="00B5093B" w:rsidRPr="0080356A" w:rsidRDefault="007A20F8" w:rsidP="007A20F8">
      <w:r w:rsidRPr="0080356A">
        <w:t>Unfortunately,</w:t>
      </w:r>
      <w:r w:rsidR="00876ED8" w:rsidRPr="0080356A">
        <w:t xml:space="preserve"> </w:t>
      </w:r>
      <w:r w:rsidRPr="0080356A">
        <w:t>however, few redistricting</w:t>
      </w:r>
      <w:r w:rsidR="00876ED8" w:rsidRPr="0080356A">
        <w:t xml:space="preserve"> </w:t>
      </w:r>
      <w:r w:rsidRPr="0080356A">
        <w:t>commissions are</w:t>
      </w:r>
      <w:r w:rsidR="00876ED8" w:rsidRPr="0080356A">
        <w:t xml:space="preserve"> </w:t>
      </w:r>
      <w:r w:rsidRPr="0080356A">
        <w:t>truly independent of partisanship, and the newest ones are, on balance, as flawed as ones created earlier. Many have legislators or other political figures on them; others have the nomination process for some or all of the commission members in the hands of politicians; and some have rules that allow legislatures to amend commission recommendations or reject them entirely. Moreover, some of the new commission rules were, in essence, designed as recipes for failure, because they were likely to lead to partisan deadlock (Virginia), or to a cycle of irreconcilable conflict between the state legislature and the state court (Ohio), or simply to a bipartisan deal with incumbents of both parties protected and the status quo frozen. Thus, even though some states have attempted to remove</w:t>
      </w:r>
      <w:r w:rsidR="00876ED8" w:rsidRPr="0080356A">
        <w:t xml:space="preserve"> </w:t>
      </w:r>
      <w:r w:rsidRPr="0080356A">
        <w:t xml:space="preserve">partisanship from the redistricting process by </w:t>
      </w:r>
      <w:r w:rsidR="007E66F7" w:rsidRPr="0080356A">
        <w:t>shifting</w:t>
      </w:r>
      <w:r w:rsidRPr="0080356A">
        <w:t xml:space="preserve"> responsibility in redistricting commissions, not all commission states are likely to end </w:t>
      </w:r>
      <w:r w:rsidR="007E66F7" w:rsidRPr="0080356A">
        <w:t xml:space="preserve">up. </w:t>
      </w:r>
      <w:r w:rsidRPr="0080356A">
        <w:t>with good government maps.</w:t>
      </w:r>
      <w:r w:rsidR="00876ED8" w:rsidRPr="0080356A">
        <w:t xml:space="preserve"> </w:t>
      </w:r>
      <w:r w:rsidR="00B5093B" w:rsidRPr="0080356A">
        <w:t xml:space="preserve">Similarly, advisory commissions or state demographers can be overruled by legislatures. </w:t>
      </w:r>
    </w:p>
    <w:p w14:paraId="54FAA86F" w14:textId="2F5B747E" w:rsidR="00F85FAB" w:rsidRPr="0080356A" w:rsidRDefault="00F85FAB" w:rsidP="007A20F8">
      <w:r w:rsidRPr="0080356A">
        <w:t>P</w:t>
      </w:r>
      <w:r w:rsidR="00225EA3" w:rsidRPr="0080356A">
        <w:t xml:space="preserve">assing new initiatives </w:t>
      </w:r>
      <w:r w:rsidRPr="0080356A">
        <w:t>specify redistricting criteria has the same problem as passing new initiatives to take redistricting out</w:t>
      </w:r>
      <w:r w:rsidR="00876ED8" w:rsidRPr="0080356A">
        <w:t xml:space="preserve"> </w:t>
      </w:r>
      <w:r w:rsidR="00225EA3" w:rsidRPr="0080356A">
        <w:t xml:space="preserve">of the </w:t>
      </w:r>
      <w:r w:rsidRPr="0080356A">
        <w:t xml:space="preserve">hands of the </w:t>
      </w:r>
      <w:r w:rsidR="00225EA3" w:rsidRPr="0080356A">
        <w:t>legislature</w:t>
      </w:r>
      <w:r w:rsidRPr="0080356A">
        <w:t xml:space="preserve">. </w:t>
      </w:r>
      <w:r w:rsidR="00225EA3" w:rsidRPr="0080356A">
        <w:t xml:space="preserve">But perhaps even more </w:t>
      </w:r>
      <w:r w:rsidRPr="0080356A">
        <w:t>importantly, it is an error to rely</w:t>
      </w:r>
      <w:r w:rsidR="00876ED8" w:rsidRPr="0080356A">
        <w:t xml:space="preserve"> </w:t>
      </w:r>
      <w:r w:rsidRPr="0080356A">
        <w:t>on</w:t>
      </w:r>
      <w:r w:rsidR="00876ED8" w:rsidRPr="0080356A">
        <w:t xml:space="preserve"> </w:t>
      </w:r>
      <w:r w:rsidRPr="0080356A">
        <w:t>specifying criteria to be</w:t>
      </w:r>
      <w:r w:rsidR="00876ED8" w:rsidRPr="0080356A">
        <w:t xml:space="preserve"> </w:t>
      </w:r>
      <w:r w:rsidRPr="0080356A">
        <w:t xml:space="preserve">used for redistricting </w:t>
      </w:r>
      <w:r w:rsidR="0001650D" w:rsidRPr="0080356A">
        <w:t>to</w:t>
      </w:r>
      <w:r w:rsidRPr="0080356A">
        <w:t xml:space="preserve"> prevent partisan gerrymandering. As we have seen,</w:t>
      </w:r>
      <w:r w:rsidR="00876ED8" w:rsidRPr="0080356A">
        <w:t xml:space="preserve"> </w:t>
      </w:r>
      <w:r w:rsidRPr="0080356A">
        <w:t>even states with clear anti-gerrymandering rules may fail to see those rules enforced, and even with a litany of good government criteria enshrined, unless partisan bias is directly evaluated, there is always the potential for what we have called a “stealth gerrymander” (Cervas and Grofman, 2018).</w:t>
      </w:r>
      <w:r w:rsidR="00876ED8" w:rsidRPr="0080356A">
        <w:t xml:space="preserve"> </w:t>
      </w:r>
      <w:r w:rsidRPr="0080356A">
        <w:t>Moreover, parchment rules, are only as good as the will</w:t>
      </w:r>
      <w:r w:rsidR="00876ED8" w:rsidRPr="0080356A">
        <w:t xml:space="preserve"> </w:t>
      </w:r>
      <w:r w:rsidRPr="0080356A">
        <w:t xml:space="preserve">and efficacy of the enforcing agency. </w:t>
      </w:r>
    </w:p>
    <w:p w14:paraId="2DB7CA34" w14:textId="6372C3E5" w:rsidR="007A20F8" w:rsidRPr="0080356A" w:rsidRDefault="00F85FAB" w:rsidP="00F85FAB">
      <w:pPr>
        <w:ind w:firstLine="720"/>
      </w:pPr>
      <w:r w:rsidRPr="0080356A">
        <w:t xml:space="preserve"> </w:t>
      </w:r>
      <w:r w:rsidR="00B5093B" w:rsidRPr="0080356A">
        <w:t>Moreover</w:t>
      </w:r>
      <w:r w:rsidR="007A20F8" w:rsidRPr="0080356A">
        <w:t>, waiting for Congress to act</w:t>
      </w:r>
      <w:r w:rsidR="00876ED8" w:rsidRPr="0080356A">
        <w:t xml:space="preserve"> </w:t>
      </w:r>
      <w:r w:rsidR="007A20F8" w:rsidRPr="0080356A">
        <w:t>to remedy gerrymandering is likely to be futile, since it would require trifecta control</w:t>
      </w:r>
      <w:r w:rsidR="00876ED8" w:rsidRPr="0080356A">
        <w:t xml:space="preserve"> </w:t>
      </w:r>
      <w:r w:rsidR="007A20F8" w:rsidRPr="0080356A">
        <w:t>of Congress in the hands of the party then most greatly suffering from gerrymandering, but the fact of gerrymandering makes it unlikely that that</w:t>
      </w:r>
      <w:r w:rsidR="00B5093B" w:rsidRPr="0080356A">
        <w:t xml:space="preserve"> would be the</w:t>
      </w:r>
      <w:r w:rsidR="00876ED8" w:rsidRPr="0080356A">
        <w:t xml:space="preserve"> </w:t>
      </w:r>
      <w:r w:rsidR="007A20F8" w:rsidRPr="0080356A">
        <w:t>party would have such trifecta control.</w:t>
      </w:r>
      <w:r w:rsidR="00876ED8" w:rsidRPr="0080356A">
        <w:t xml:space="preserve"> </w:t>
      </w:r>
      <w:r w:rsidR="00B5093B" w:rsidRPr="0080356A">
        <w:t xml:space="preserve">Moreover, even with trifecta control it is likely that there would be divergence of opinion among the party’s House members. </w:t>
      </w:r>
    </w:p>
    <w:p w14:paraId="772653F7" w14:textId="13F41DC2" w:rsidR="000869B1" w:rsidRPr="0080356A" w:rsidRDefault="00E32558" w:rsidP="00FC3AF1">
      <w:r w:rsidRPr="0080356A">
        <w:t xml:space="preserve">Similarly </w:t>
      </w:r>
      <w:r w:rsidR="00B5093B" w:rsidRPr="0080356A">
        <w:t>r</w:t>
      </w:r>
      <w:r w:rsidR="000869B1" w:rsidRPr="0080356A">
        <w:t>elying on state courts to police gerrymandering is also limited though we have seen its importance in the 2010 round in three states and in the 2020 round in XX states. One reason for concern is that political parties are now seeing control of state courts as much more important than it had been seen in the past, with the actual or potential role of state courts in redistricting</w:t>
      </w:r>
      <w:r w:rsidR="00876ED8" w:rsidRPr="0080356A">
        <w:t xml:space="preserve"> </w:t>
      </w:r>
      <w:r w:rsidR="000869B1" w:rsidRPr="0080356A">
        <w:t>a major</w:t>
      </w:r>
      <w:r w:rsidR="00876ED8" w:rsidRPr="0080356A">
        <w:t xml:space="preserve"> </w:t>
      </w:r>
      <w:r w:rsidR="000869B1" w:rsidRPr="0080356A">
        <w:t>element</w:t>
      </w:r>
      <w:r w:rsidR="00876ED8" w:rsidRPr="0080356A">
        <w:t xml:space="preserve"> </w:t>
      </w:r>
      <w:r w:rsidR="000869B1" w:rsidRPr="0080356A">
        <w:t>of that increased concern.</w:t>
      </w:r>
      <w:r w:rsidR="00876ED8" w:rsidRPr="0080356A">
        <w:t xml:space="preserve"> </w:t>
      </w:r>
      <w:r w:rsidR="000869B1" w:rsidRPr="0080356A">
        <w:t>Much more money is being spent on state court judicial contest</w:t>
      </w:r>
      <w:r w:rsidR="00023FD6" w:rsidRPr="0080356A">
        <w:t>s</w:t>
      </w:r>
      <w:r w:rsidR="000869B1" w:rsidRPr="0080356A">
        <w:t xml:space="preserve"> where (as in XX states) state court judges are elected.</w:t>
      </w:r>
      <w:r w:rsidR="0041484F" w:rsidRPr="0080356A">
        <w:t xml:space="preserve"> </w:t>
      </w:r>
      <w:r w:rsidR="00B5093B" w:rsidRPr="0080356A">
        <w:t>As money in judicial elections become more important it is also likely that state judges will be more ideological and more partisan than in the past.</w:t>
      </w:r>
    </w:p>
    <w:p w14:paraId="786A03BB" w14:textId="7D5B9738" w:rsidR="002C5684" w:rsidRPr="0080356A" w:rsidRDefault="002C5684" w:rsidP="000869B1">
      <w:r w:rsidRPr="0080356A">
        <w:t xml:space="preserve">Expecting Congress to police partisan gerrymandering is </w:t>
      </w:r>
      <w:r w:rsidR="007A20F8" w:rsidRPr="0080356A">
        <w:t xml:space="preserve">also </w:t>
      </w:r>
      <w:r w:rsidRPr="0080356A">
        <w:t>highly unrealistic</w:t>
      </w:r>
      <w:r w:rsidR="000638A7" w:rsidRPr="0080356A">
        <w:t>.</w:t>
      </w:r>
      <w:r w:rsidR="00876ED8" w:rsidRPr="0080356A">
        <w:t xml:space="preserve"> </w:t>
      </w:r>
      <w:r w:rsidR="000638A7" w:rsidRPr="0080356A">
        <w:t>Congress is highly polarized and both the Senate and the House are closely divided in party terms so that even if one party controlled both branches and the presidency, it would be hard to get sufficient agreement t</w:t>
      </w:r>
      <w:r w:rsidR="000869B1" w:rsidRPr="0080356A">
        <w:t>hat a bill regulating gerrymandering could pass.</w:t>
      </w:r>
      <w:r w:rsidR="00876ED8" w:rsidRPr="0080356A">
        <w:t xml:space="preserve"> </w:t>
      </w:r>
      <w:r w:rsidR="000869B1" w:rsidRPr="0080356A">
        <w:t>Moreover, if there were trifecta control at the federal level, it is highly</w:t>
      </w:r>
      <w:r w:rsidR="00876ED8" w:rsidRPr="0080356A">
        <w:t xml:space="preserve"> </w:t>
      </w:r>
      <w:r w:rsidR="000869B1" w:rsidRPr="0080356A">
        <w:t>likely that the political party with that control would also be the party that was benefiting the most from partisan gerrymandering and thus unlikely to want to undo its current advantages no matter how concerned it might be about what might happen to it in future redistricting decades.</w:t>
      </w:r>
      <w:r w:rsidR="00876ED8" w:rsidRPr="0080356A">
        <w:t xml:space="preserve"> </w:t>
      </w:r>
    </w:p>
    <w:p w14:paraId="0155985E" w14:textId="11597DD6" w:rsidR="00971DBE" w:rsidRPr="0080356A" w:rsidRDefault="00971DBE" w:rsidP="006C6679">
      <w:pPr>
        <w:pStyle w:val="Heading2"/>
        <w:numPr>
          <w:ilvl w:val="0"/>
          <w:numId w:val="3"/>
        </w:numPr>
      </w:pPr>
    </w:p>
    <w:p w14:paraId="425E68D8" w14:textId="65EB8AD8" w:rsidR="00023FD6" w:rsidRPr="0080356A" w:rsidRDefault="00023FD6" w:rsidP="006C6679">
      <w:pPr>
        <w:pStyle w:val="Heading2"/>
        <w:numPr>
          <w:ilvl w:val="1"/>
          <w:numId w:val="4"/>
        </w:numPr>
        <w:ind w:left="0" w:firstLine="0"/>
      </w:pPr>
      <w:bookmarkStart w:id="58" w:name="_Toc119509820"/>
      <w:r w:rsidRPr="0080356A">
        <w:t>Mid-decadal redistricting</w:t>
      </w:r>
      <w:bookmarkEnd w:id="58"/>
      <w:r w:rsidRPr="0080356A">
        <w:t xml:space="preserve"> </w:t>
      </w:r>
    </w:p>
    <w:p w14:paraId="40610E76" w14:textId="7264B2F7" w:rsidR="004E254B" w:rsidRPr="0080356A" w:rsidRDefault="004E254B" w:rsidP="004E254B">
      <w:r w:rsidRPr="0080356A">
        <w:t>Four states have maps that are currently ruled unconstitutional being used in the 2022 election, accounting for 10% of all districts, likely costing the Democrats between 5 and 6 seats.</w:t>
      </w:r>
      <w:r w:rsidR="00876ED8" w:rsidRPr="0080356A">
        <w:t xml:space="preserve"> </w:t>
      </w:r>
      <w:r w:rsidRPr="0080356A">
        <w:t>If their unconstitutionality is sustained by higher courts, they will need to be redrawn for the 2024 election.</w:t>
      </w:r>
      <w:r w:rsidR="00876ED8" w:rsidRPr="0080356A">
        <w:t xml:space="preserve"> </w:t>
      </w:r>
      <w:r w:rsidRPr="0080356A">
        <w:t>But these will not be the only “new” maps in 2024. The Supreme Court has held that there is no bar on mid-decadal congressional redistricting and states under trifecta role may well choose to polish their previous partisan gerrymandering efforts by tinkering with their map to improve its partisan performance.</w:t>
      </w:r>
    </w:p>
    <w:p w14:paraId="183A7ECD" w14:textId="66748E5F" w:rsidR="004E254B" w:rsidRPr="0080356A" w:rsidRDefault="004E254B" w:rsidP="004E254B"/>
    <w:p w14:paraId="407914AC" w14:textId="1D1B7B85" w:rsidR="00097ABD" w:rsidRPr="0080356A" w:rsidRDefault="00023FD6" w:rsidP="00023FD6">
      <w:pPr>
        <w:pStyle w:val="Heading2"/>
      </w:pPr>
      <w:bookmarkStart w:id="59" w:name="_Toc119509821"/>
      <w:r w:rsidRPr="0080356A">
        <w:t>C</w:t>
      </w:r>
      <w:r w:rsidR="00971DBE" w:rsidRPr="0080356A">
        <w:t xml:space="preserve">. </w:t>
      </w:r>
      <w:r w:rsidR="00097ABD" w:rsidRPr="0080356A">
        <w:t>Independent state legislature theory</w:t>
      </w:r>
      <w:bookmarkEnd w:id="59"/>
      <w:r w:rsidR="00097ABD" w:rsidRPr="0080356A">
        <w:t xml:space="preserve"> </w:t>
      </w:r>
    </w:p>
    <w:p w14:paraId="001AD38B" w14:textId="27E12E73" w:rsidR="00097ABD" w:rsidRPr="0080356A" w:rsidRDefault="00097ABD" w:rsidP="00097ABD">
      <w:r w:rsidRPr="0080356A">
        <w:t>Can state courts constrain partisan gerrymandering?</w:t>
      </w:r>
      <w:r w:rsidR="0041484F" w:rsidRPr="0080356A">
        <w:t xml:space="preserve"> </w:t>
      </w:r>
      <w:r w:rsidR="00792BFC" w:rsidRPr="0080356A">
        <w:t>In both the 2010 round and the 2020 round</w:t>
      </w:r>
      <w:r w:rsidRPr="0080356A">
        <w:t xml:space="preserve"> state courts have</w:t>
      </w:r>
      <w:r w:rsidR="00876ED8" w:rsidRPr="0080356A">
        <w:t xml:space="preserve"> </w:t>
      </w:r>
      <w:r w:rsidR="00792BFC" w:rsidRPr="0080356A">
        <w:t>rejected</w:t>
      </w:r>
      <w:r w:rsidRPr="0080356A">
        <w:t xml:space="preserve"> plans they determined to be partisan gerrymandering, using a variety of evidence</w:t>
      </w:r>
      <w:r w:rsidR="00792BFC" w:rsidRPr="0080356A">
        <w:t xml:space="preserve">, even if they then allowed the previous redistricting authority to propose a revised map which they </w:t>
      </w:r>
      <w:r w:rsidR="007E66F7" w:rsidRPr="0080356A">
        <w:t>subsequently</w:t>
      </w:r>
      <w:r w:rsidR="00792BFC" w:rsidRPr="0080356A">
        <w:t xml:space="preserve"> approved.</w:t>
      </w:r>
      <w:r w:rsidR="0041484F" w:rsidRPr="0080356A">
        <w:t xml:space="preserve"> </w:t>
      </w:r>
      <w:r w:rsidRPr="0080356A">
        <w:t xml:space="preserve">However, a new challenge has emerged that would threaten this power to hold accountable political manipulation of district maps for </w:t>
      </w:r>
      <w:r w:rsidRPr="0080356A">
        <w:rPr>
          <w:u w:val="single"/>
        </w:rPr>
        <w:t>federal</w:t>
      </w:r>
      <w:r w:rsidRPr="0080356A">
        <w:t xml:space="preserve"> elections. The independent state legislature theory is based on the premise that state legislatures are vested with full and unconstrainted authority in the </w:t>
      </w:r>
      <w:r w:rsidR="00A14C29">
        <w:t>U.S.</w:t>
      </w:r>
      <w:r w:rsidRPr="0080356A">
        <w:t xml:space="preserve"> constitution for exercising its power over federal elections. </w:t>
      </w:r>
      <w:r w:rsidR="00023FD6" w:rsidRPr="0080356A">
        <w:t>This theory asserts that</w:t>
      </w:r>
      <w:r w:rsidR="00876ED8" w:rsidRPr="0080356A">
        <w:t xml:space="preserve"> </w:t>
      </w:r>
      <w:r w:rsidRPr="0080356A">
        <w:t xml:space="preserve">the Electors Clause and Elections Clause found in Article 2, Section 2, and Article I, Section 4, respectively, “vests state legislatures with plenary power to craft rules for Congressional and Presidential elections </w:t>
      </w:r>
      <w:r w:rsidRPr="0080356A">
        <w:rPr>
          <w:u w:val="single"/>
        </w:rPr>
        <w:t>unbound by state constitutions and free from review by state courts</w:t>
      </w:r>
      <w:r w:rsidRPr="0080356A">
        <w:t xml:space="preserve">” </w:t>
      </w:r>
      <w:sdt>
        <w:sdtPr>
          <w:rPr>
            <w:color w:val="000000"/>
          </w:rPr>
          <w:tag w:val="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
          <w:id w:val="1612702415"/>
          <w:placeholder>
            <w:docPart w:val="6A20FB430809475B8A1F8E7F8E9B1066"/>
          </w:placeholder>
        </w:sdtPr>
        <w:sdtEndPr/>
        <w:sdtContent>
          <w:r w:rsidR="00217C5F" w:rsidRPr="00217C5F">
            <w:rPr>
              <w:color w:val="000000"/>
            </w:rPr>
            <w:t>(Weingartner 2023 emphasis added)</w:t>
          </w:r>
        </w:sdtContent>
      </w:sdt>
      <w:r w:rsidRPr="0080356A">
        <w:t>.</w:t>
      </w:r>
      <w:r w:rsidRPr="0080356A">
        <w:rPr>
          <w:vertAlign w:val="superscript"/>
        </w:rPr>
        <w:footnoteReference w:id="50"/>
      </w:r>
      <w:r w:rsidRPr="0080356A">
        <w:t xml:space="preserve"> </w:t>
      </w:r>
    </w:p>
    <w:p w14:paraId="3C690624" w14:textId="4C0788AD" w:rsidR="007E66F7" w:rsidRPr="0080356A" w:rsidRDefault="00097ABD" w:rsidP="007E66F7">
      <w:r w:rsidRPr="0080356A">
        <w:t xml:space="preserve">The </w:t>
      </w:r>
      <w:r w:rsidR="00A14C29">
        <w:t>U.S.</w:t>
      </w:r>
      <w:r w:rsidRPr="0080356A">
        <w:t xml:space="preserve"> Supreme Court has agreed to hear a case in the October 2022 term that challenges the North Carolina Supreme Court’s ability to replace a congressional plan</w:t>
      </w:r>
      <w:r w:rsidR="00876ED8" w:rsidRPr="0080356A">
        <w:t xml:space="preserve"> </w:t>
      </w:r>
      <w:r w:rsidR="007E66F7" w:rsidRPr="0080356A">
        <w:t>from</w:t>
      </w:r>
      <w:r w:rsidRPr="0080356A">
        <w:t xml:space="preserve"> the state legislature with one of their own, after </w:t>
      </w:r>
      <w:r w:rsidR="007E66F7" w:rsidRPr="0080356A">
        <w:t xml:space="preserve">having ruled </w:t>
      </w:r>
      <w:r w:rsidRPr="0080356A">
        <w:t>that the legislature’s plan violates the state constitution.</w:t>
      </w:r>
      <w:r w:rsidR="00876ED8" w:rsidRPr="0080356A">
        <w:t xml:space="preserve"> </w:t>
      </w:r>
      <w:r w:rsidR="007E66F7" w:rsidRPr="0080356A">
        <w:t xml:space="preserve">If the petitioners are successful in </w:t>
      </w:r>
      <w:r w:rsidR="007E66F7" w:rsidRPr="0080356A">
        <w:rPr>
          <w:i/>
          <w:iCs/>
        </w:rPr>
        <w:t>Moore v. Harper</w:t>
      </w:r>
      <w:r w:rsidR="007E66F7" w:rsidRPr="0080356A">
        <w:t xml:space="preserve"> 413PA21 (2022), all</w:t>
      </w:r>
      <w:r w:rsidR="00876ED8" w:rsidRPr="0080356A">
        <w:t xml:space="preserve"> </w:t>
      </w:r>
      <w:r w:rsidR="007E66F7" w:rsidRPr="0080356A">
        <w:t>non-legislative solutions to cure partisan gerrymandering are suspect.</w:t>
      </w:r>
      <w:r w:rsidR="00876ED8" w:rsidRPr="0080356A">
        <w:t xml:space="preserve"> </w:t>
      </w:r>
      <w:r w:rsidR="007E66F7" w:rsidRPr="0080356A">
        <w:t xml:space="preserve">In particular, the 2022 </w:t>
      </w:r>
      <w:r w:rsidRPr="0080356A">
        <w:t xml:space="preserve">plans in Pennsylvania and New York </w:t>
      </w:r>
      <w:r w:rsidR="007E66F7" w:rsidRPr="0080356A">
        <w:t>would also be unconstitutional</w:t>
      </w:r>
      <w:r w:rsidRPr="0080356A">
        <w:t>, since they</w:t>
      </w:r>
      <w:r w:rsidR="007E66F7" w:rsidRPr="0080356A">
        <w:t>,</w:t>
      </w:r>
      <w:r w:rsidRPr="0080356A">
        <w:t xml:space="preserve"> too</w:t>
      </w:r>
      <w:r w:rsidR="007E66F7" w:rsidRPr="0080356A">
        <w:t>,</w:t>
      </w:r>
      <w:r w:rsidRPr="0080356A">
        <w:t xml:space="preserve"> were put into place by state courts. </w:t>
      </w:r>
      <w:r w:rsidR="007E66F7" w:rsidRPr="0080356A">
        <w:t>Of course, were the U</w:t>
      </w:r>
      <w:r w:rsidR="0016138E">
        <w:t>.</w:t>
      </w:r>
      <w:r w:rsidR="007E66F7" w:rsidRPr="0080356A">
        <w:t>S</w:t>
      </w:r>
      <w:r w:rsidR="0016138E">
        <w:t>.</w:t>
      </w:r>
      <w:r w:rsidR="007E66F7" w:rsidRPr="0080356A">
        <w:t xml:space="preserve"> Supreme Court to adopt the independent state legislature theory it would have to reject one of its own recent precedents, that</w:t>
      </w:r>
      <w:r w:rsidR="00876ED8" w:rsidRPr="0080356A">
        <w:t xml:space="preserve"> </w:t>
      </w:r>
      <w:r w:rsidR="007E66F7" w:rsidRPr="0080356A">
        <w:t xml:space="preserve">in </w:t>
      </w:r>
      <w:r w:rsidR="007E66F7" w:rsidRPr="0080356A">
        <w:rPr>
          <w:i/>
          <w:iCs/>
        </w:rPr>
        <w:t>Rucho</w:t>
      </w:r>
      <w:r w:rsidR="007E66F7" w:rsidRPr="0080356A">
        <w:t xml:space="preserve">, where the Court, </w:t>
      </w:r>
      <w:r w:rsidR="007E66F7" w:rsidRPr="0080356A">
        <w:rPr>
          <w:i/>
          <w:iCs/>
        </w:rPr>
        <w:t>after its own condemnation of</w:t>
      </w:r>
      <w:r w:rsidR="00876ED8" w:rsidRPr="0080356A">
        <w:rPr>
          <w:i/>
          <w:iCs/>
        </w:rPr>
        <w:t xml:space="preserve"> </w:t>
      </w:r>
      <w:r w:rsidR="007E66F7" w:rsidRPr="0080356A">
        <w:rPr>
          <w:i/>
          <w:iCs/>
        </w:rPr>
        <w:t>excessive partisan gerrymandering,</w:t>
      </w:r>
      <w:r w:rsidR="007E66F7" w:rsidRPr="0080356A">
        <w:t xml:space="preserve"> points to state courts as a potential remedy -- in language quoted earlier in this essay. </w:t>
      </w:r>
    </w:p>
    <w:p w14:paraId="57B60A12" w14:textId="241D7550" w:rsidR="00792BFC" w:rsidRPr="0080356A" w:rsidRDefault="00792BFC" w:rsidP="00097ABD"/>
    <w:p w14:paraId="3AB6DC2C" w14:textId="14295D60" w:rsidR="003D5E9F" w:rsidRPr="0080356A" w:rsidRDefault="003D5E9F" w:rsidP="00097ABD"/>
    <w:p w14:paraId="6F0A6CB3" w14:textId="4A02F7AA" w:rsidR="003D5E9F" w:rsidRPr="0080356A" w:rsidRDefault="00E32558" w:rsidP="007E66F7">
      <w:pPr>
        <w:pStyle w:val="Heading2"/>
        <w:rPr>
          <w:iCs/>
        </w:rPr>
      </w:pPr>
      <w:bookmarkStart w:id="60" w:name="_Toc119509822"/>
      <w:r w:rsidRPr="0080356A">
        <w:rPr>
          <w:iCs/>
        </w:rPr>
        <w:t>D.</w:t>
      </w:r>
      <w:r w:rsidR="00876ED8" w:rsidRPr="0080356A">
        <w:rPr>
          <w:iCs/>
        </w:rPr>
        <w:t xml:space="preserve"> </w:t>
      </w:r>
      <w:r w:rsidRPr="0080356A">
        <w:rPr>
          <w:iCs/>
        </w:rPr>
        <w:t>Congressional power to seat members</w:t>
      </w:r>
      <w:bookmarkEnd w:id="60"/>
    </w:p>
    <w:p w14:paraId="58320ACB" w14:textId="2B293AAB" w:rsidR="003D5E9F" w:rsidRPr="0080356A" w:rsidRDefault="003D5E9F" w:rsidP="003D5E9F">
      <w:r w:rsidRPr="0080356A">
        <w:t xml:space="preserve">There are a number of issues re election administration in terms of the power of entities under partisan control to refuse to accept the </w:t>
      </w:r>
      <w:r w:rsidR="00E32558" w:rsidRPr="0080356A">
        <w:t xml:space="preserve">(legitimate) </w:t>
      </w:r>
      <w:r w:rsidRPr="0080356A">
        <w:t>results of elections.</w:t>
      </w:r>
      <w:r w:rsidR="00E32558" w:rsidRPr="0080356A">
        <w:rPr>
          <w:rStyle w:val="FootnoteReference"/>
        </w:rPr>
        <w:footnoteReference w:id="51"/>
      </w:r>
      <w:r w:rsidRPr="0080356A">
        <w:t xml:space="preserve"> One that is particular</w:t>
      </w:r>
      <w:r w:rsidR="00E32558" w:rsidRPr="0080356A">
        <w:t>ly</w:t>
      </w:r>
      <w:r w:rsidRPr="0080356A">
        <w:t xml:space="preserve"> relevant to redistricting is about the use of Congress</w:t>
      </w:r>
      <w:r w:rsidR="00E32558" w:rsidRPr="0080356A">
        <w:t>ional power</w:t>
      </w:r>
      <w:r w:rsidRPr="0080356A">
        <w:t xml:space="preserve"> to refuse to seat members.</w:t>
      </w:r>
      <w:r w:rsidR="00876ED8" w:rsidRPr="0080356A">
        <w:t xml:space="preserve"> </w:t>
      </w:r>
      <w:r w:rsidRPr="0080356A">
        <w:t>Could</w:t>
      </w:r>
      <w:r w:rsidR="00E32558" w:rsidRPr="0080356A">
        <w:t xml:space="preserve"> the House refuse to seat members from a</w:t>
      </w:r>
      <w:r w:rsidR="00876ED8" w:rsidRPr="0080356A">
        <w:t xml:space="preserve"> </w:t>
      </w:r>
      <w:r w:rsidRPr="0080356A">
        <w:t>state</w:t>
      </w:r>
      <w:r w:rsidR="00E32558" w:rsidRPr="0080356A">
        <w:t xml:space="preserve"> whose map they viewed as a</w:t>
      </w:r>
      <w:r w:rsidR="00876ED8" w:rsidRPr="0080356A">
        <w:t xml:space="preserve"> </w:t>
      </w:r>
      <w:r w:rsidRPr="0080356A">
        <w:t xml:space="preserve">partisan </w:t>
      </w:r>
      <w:r w:rsidR="00E32558" w:rsidRPr="0080356A">
        <w:t>gerrymander</w:t>
      </w:r>
      <w:r w:rsidRPr="0080356A">
        <w:t>?</w:t>
      </w:r>
      <w:r w:rsidR="00876ED8" w:rsidRPr="0080356A">
        <w:t xml:space="preserve"> </w:t>
      </w:r>
      <w:r w:rsidR="00E32558" w:rsidRPr="0080356A">
        <w:t>What about refusing to seat just those members whose individual districts were categorized</w:t>
      </w:r>
      <w:r w:rsidR="00876ED8" w:rsidRPr="0080356A">
        <w:t xml:space="preserve"> </w:t>
      </w:r>
      <w:r w:rsidR="00E32558" w:rsidRPr="0080356A">
        <w:t>as partisan gerrymanders?</w:t>
      </w:r>
      <w:r w:rsidR="0041484F" w:rsidRPr="0080356A">
        <w:t xml:space="preserve"> </w:t>
      </w:r>
      <w:r w:rsidR="00E32558" w:rsidRPr="0080356A">
        <w:t>Were this to happen, one can readily imagine a constitutional crisis.</w:t>
      </w:r>
    </w:p>
    <w:p w14:paraId="5490F5C9" w14:textId="77777777" w:rsidR="003D5E9F" w:rsidRPr="0080356A" w:rsidRDefault="003D5E9F" w:rsidP="00097ABD"/>
    <w:p w14:paraId="40808C4B" w14:textId="522BBEDC" w:rsidR="008F2382" w:rsidRPr="0080356A" w:rsidRDefault="000917CA" w:rsidP="008F2382">
      <w:pPr>
        <w:pStyle w:val="Heading1"/>
      </w:pPr>
      <w:r w:rsidRPr="0080356A">
        <w:t xml:space="preserve"> </w:t>
      </w:r>
    </w:p>
    <w:p w14:paraId="45DCBE62" w14:textId="77777777" w:rsidR="008F2382" w:rsidRPr="0080356A" w:rsidRDefault="008F2382" w:rsidP="001F2B31"/>
    <w:p w14:paraId="634C9CE6" w14:textId="4715D0C1" w:rsidR="00221AB6" w:rsidRPr="0080356A" w:rsidRDefault="0041484F" w:rsidP="00221AB6">
      <w:pPr>
        <w:pStyle w:val="Heading1"/>
      </w:pPr>
      <w:r w:rsidRPr="0080356A">
        <w:t xml:space="preserve"> </w:t>
      </w:r>
      <w:bookmarkStart w:id="61" w:name="_Toc119509823"/>
      <w:r w:rsidR="005E5C4F" w:rsidRPr="0080356A">
        <w:t>RECOMMENDATIONS</w:t>
      </w:r>
      <w:bookmarkEnd w:id="61"/>
    </w:p>
    <w:p w14:paraId="1929576A" w14:textId="7C8AE477" w:rsidR="00CE7615" w:rsidRPr="0080356A" w:rsidRDefault="00221AB6" w:rsidP="003573E0">
      <w:r w:rsidRPr="0080356A">
        <w:t xml:space="preserve"> </w:t>
      </w:r>
      <w:r w:rsidR="00CE7615" w:rsidRPr="0080356A">
        <w:t xml:space="preserve">There are </w:t>
      </w:r>
      <w:r w:rsidR="0016138E" w:rsidRPr="0080356A">
        <w:t>several</w:t>
      </w:r>
      <w:r w:rsidR="00CE7615" w:rsidRPr="0080356A">
        <w:t xml:space="preserve"> aspects of the 2022 redistricting</w:t>
      </w:r>
      <w:r w:rsidR="00876ED8" w:rsidRPr="0080356A">
        <w:t xml:space="preserve"> </w:t>
      </w:r>
      <w:r w:rsidR="00CE7615" w:rsidRPr="0080356A">
        <w:t>that we think can and should be improved prior to 2030 districting.</w:t>
      </w:r>
    </w:p>
    <w:p w14:paraId="0F8CD112" w14:textId="283D6693" w:rsidR="00CE7615" w:rsidRPr="0080356A" w:rsidRDefault="00CE7615" w:rsidP="003573E0"/>
    <w:p w14:paraId="3A7F5774" w14:textId="6F161006" w:rsidR="00CE7615" w:rsidRPr="0080356A" w:rsidRDefault="00CE7615" w:rsidP="00CE7615">
      <w:r w:rsidRPr="0080356A">
        <w:t>1.</w:t>
      </w:r>
      <w:r w:rsidR="00876ED8" w:rsidRPr="0080356A">
        <w:t xml:space="preserve"> </w:t>
      </w:r>
      <w:r w:rsidRPr="0080356A">
        <w:t>The notion that changes in election law should not come too close to an election is a sensible insofar as there is “potential for public confusion and election chaos” but,</w:t>
      </w:r>
      <w:r w:rsidR="0041484F" w:rsidRPr="0080356A">
        <w:t xml:space="preserve"> </w:t>
      </w:r>
      <w:r w:rsidRPr="0080356A">
        <w:t xml:space="preserve">in our view, the </w:t>
      </w:r>
      <w:r w:rsidRPr="0080356A">
        <w:rPr>
          <w:i/>
          <w:iCs/>
        </w:rPr>
        <w:t>Purcell</w:t>
      </w:r>
      <w:r w:rsidRPr="0080356A">
        <w:t xml:space="preserve"> </w:t>
      </w:r>
      <w:r w:rsidR="005D7D74" w:rsidRPr="0080356A">
        <w:rPr>
          <w:i/>
          <w:iCs/>
        </w:rPr>
        <w:t>P</w:t>
      </w:r>
      <w:r w:rsidRPr="0080356A">
        <w:rPr>
          <w:i/>
          <w:iCs/>
        </w:rPr>
        <w:t>rinciple</w:t>
      </w:r>
      <w:r w:rsidRPr="0080356A">
        <w:t xml:space="preserve"> has been wrongly applied in the 2020 round.</w:t>
      </w:r>
      <w:r w:rsidR="00876ED8" w:rsidRPr="0080356A">
        <w:t xml:space="preserve"> </w:t>
      </w:r>
      <w:r w:rsidRPr="0080356A">
        <w:t>The Supreme Court has given too much credibility to state legislative claims that there was not enough time to draw a congressional map that was constitutional.</w:t>
      </w:r>
      <w:r w:rsidR="00876ED8" w:rsidRPr="0080356A">
        <w:t xml:space="preserve"> </w:t>
      </w:r>
      <w:r w:rsidRPr="0080356A">
        <w:t xml:space="preserve">Even in New York it took a team led by one of </w:t>
      </w:r>
      <w:r w:rsidR="00A14C29">
        <w:t>U.S.</w:t>
      </w:r>
      <w:r w:rsidRPr="0080356A">
        <w:t xml:space="preserve"> </w:t>
      </w:r>
      <w:r w:rsidR="0099639A" w:rsidRPr="0080356A">
        <w:t xml:space="preserve">only </w:t>
      </w:r>
      <w:r w:rsidRPr="0080356A">
        <w:t>JONATHAN FILL IN</w:t>
      </w:r>
      <w:r w:rsidR="00ED2BFB" w:rsidRPr="0080356A">
        <w:t xml:space="preserve"> </w:t>
      </w:r>
      <w:r w:rsidRPr="0080356A">
        <w:t xml:space="preserve">number of </w:t>
      </w:r>
      <w:r w:rsidR="00ED2BFB" w:rsidRPr="0080356A">
        <w:t>days</w:t>
      </w:r>
      <w:r w:rsidRPr="0080356A">
        <w:t xml:space="preserve"> to draw the congressional map for a state court and make it available for public comment and redraw it extensively after public comment was received.</w:t>
      </w:r>
      <w:r w:rsidR="00876ED8" w:rsidRPr="0080356A">
        <w:t xml:space="preserve"> </w:t>
      </w:r>
      <w:r w:rsidRPr="0080356A">
        <w:t>It was</w:t>
      </w:r>
      <w:r w:rsidR="00ED2BFB" w:rsidRPr="0080356A">
        <w:t>, in</w:t>
      </w:r>
      <w:r w:rsidRPr="0080356A">
        <w:t xml:space="preserve"> our view</w:t>
      </w:r>
      <w:r w:rsidR="00ED2BFB" w:rsidRPr="0080356A">
        <w:t>,</w:t>
      </w:r>
      <w:r w:rsidRPr="0080356A">
        <w:t xml:space="preserve"> clearly a superior map to the partisan gerrymander proffered by</w:t>
      </w:r>
      <w:r w:rsidR="00876ED8" w:rsidRPr="0080356A">
        <w:t xml:space="preserve"> </w:t>
      </w:r>
      <w:r w:rsidRPr="0080356A">
        <w:t>the state.</w:t>
      </w:r>
      <w:r w:rsidR="0041484F" w:rsidRPr="0080356A">
        <w:t xml:space="preserve"> </w:t>
      </w:r>
      <w:r w:rsidRPr="0080356A">
        <w:t>Moreover,</w:t>
      </w:r>
      <w:r w:rsidR="00876ED8" w:rsidRPr="0080356A">
        <w:t xml:space="preserve"> </w:t>
      </w:r>
      <w:r w:rsidRPr="0080356A">
        <w:t xml:space="preserve">as Hasen (CITE) argues, the public interest of having constitutional plans </w:t>
      </w:r>
      <w:r w:rsidR="00974764" w:rsidRPr="0080356A">
        <w:t xml:space="preserve">(as judged by the trial court) </w:t>
      </w:r>
      <w:r w:rsidRPr="0080356A">
        <w:t>at the time of an election outweighs overstated</w:t>
      </w:r>
      <w:r w:rsidR="00876ED8" w:rsidRPr="0080356A">
        <w:t xml:space="preserve"> </w:t>
      </w:r>
      <w:r w:rsidR="00ED2BFB" w:rsidRPr="0080356A">
        <w:t xml:space="preserve">claims about the dangers of changing deadlines for things like the collection of nomination petitions. </w:t>
      </w:r>
      <w:r w:rsidR="00974764" w:rsidRPr="0080356A">
        <w:t xml:space="preserve">Even if the Supreme Court were to eventually overturn a lower court map the balance of risks seems to </w:t>
      </w:r>
      <w:r w:rsidR="00A14C29">
        <w:t>U.S.</w:t>
      </w:r>
      <w:r w:rsidR="00974764" w:rsidRPr="0080356A">
        <w:t xml:space="preserve"> such that we are better off using that map for one election than using a map the trial court found unconstitutional for that same election.</w:t>
      </w:r>
      <w:r w:rsidR="00876ED8" w:rsidRPr="0080356A">
        <w:t xml:space="preserve"> </w:t>
      </w:r>
      <w:r w:rsidR="00ED2BFB" w:rsidRPr="0080356A">
        <w:t>JONATHAN PLEASE THINK ABOUT BETTER WORDING</w:t>
      </w:r>
    </w:p>
    <w:p w14:paraId="5694D05F" w14:textId="1ACC5519" w:rsidR="00CE7615" w:rsidRPr="0080356A" w:rsidRDefault="005D7D74" w:rsidP="00CD5337">
      <w:r w:rsidRPr="0080356A">
        <w:t>We propose</w:t>
      </w:r>
      <w:r w:rsidR="0099639A" w:rsidRPr="0080356A">
        <w:t xml:space="preserve"> a simple solution</w:t>
      </w:r>
      <w:r w:rsidRPr="0080356A">
        <w:t xml:space="preserve"> as to how to avoid situations where the </w:t>
      </w:r>
      <w:r w:rsidRPr="0080356A">
        <w:rPr>
          <w:i/>
          <w:iCs/>
        </w:rPr>
        <w:t>Purcell Principle</w:t>
      </w:r>
      <w:r w:rsidRPr="0080356A">
        <w:t xml:space="preserve"> might </w:t>
      </w:r>
      <w:r w:rsidR="00974764" w:rsidRPr="0080356A">
        <w:t>be likely to</w:t>
      </w:r>
      <w:r w:rsidR="00876ED8" w:rsidRPr="0080356A">
        <w:t xml:space="preserve"> </w:t>
      </w:r>
      <w:r w:rsidRPr="0080356A">
        <w:t>apply</w:t>
      </w:r>
      <w:r w:rsidR="0099639A" w:rsidRPr="0080356A">
        <w:t>. Once it appears that the legislature may not be able to offer a constitutional map in a timely enough fashion, the Court should bring in a special master in advance</w:t>
      </w:r>
      <w:r w:rsidR="0099639A" w:rsidRPr="0080356A">
        <w:rPr>
          <w:rStyle w:val="FootnoteReference"/>
        </w:rPr>
        <w:footnoteReference w:id="52"/>
      </w:r>
      <w:r w:rsidR="0099639A" w:rsidRPr="0080356A">
        <w:t xml:space="preserve"> so as to have a map in place that can then be circulated for public comment on a very tight schedule. </w:t>
      </w:r>
      <w:r w:rsidRPr="0080356A">
        <w:rPr>
          <w:rStyle w:val="FootnoteReference"/>
        </w:rPr>
        <w:footnoteReference w:id="53"/>
      </w:r>
      <w:r w:rsidR="00CD5337" w:rsidRPr="0080356A">
        <w:t xml:space="preserve"> JONATHAN PLEASE THINK ABOUT BETTER WORDING</w:t>
      </w:r>
    </w:p>
    <w:p w14:paraId="5D995CF5" w14:textId="18FE01C2" w:rsidR="00225EA3" w:rsidRPr="0080356A" w:rsidRDefault="00225EA3" w:rsidP="003573E0">
      <w:r w:rsidRPr="0080356A">
        <w:t>2.</w:t>
      </w:r>
      <w:r w:rsidR="00876ED8" w:rsidRPr="0080356A">
        <w:t xml:space="preserve"> </w:t>
      </w:r>
      <w:r w:rsidRPr="0080356A">
        <w:t>As we suggested above most legislative commissions are badly designed.</w:t>
      </w:r>
      <w:r w:rsidR="00876ED8" w:rsidRPr="0080356A">
        <w:t xml:space="preserve"> </w:t>
      </w:r>
      <w:r w:rsidRPr="0080356A">
        <w:t>Here we suggest the California model, with a mix of citizens with different partisan preferences, including those who have no expressed party preference.</w:t>
      </w:r>
      <w:r w:rsidR="00876ED8" w:rsidRPr="0080356A">
        <w:t xml:space="preserve"> </w:t>
      </w:r>
      <w:r w:rsidRPr="0080356A">
        <w:t>One thing to definitely avoid are commissions with an even number of members and no “neutral”</w:t>
      </w:r>
      <w:r w:rsidR="00876ED8" w:rsidRPr="0080356A">
        <w:t xml:space="preserve"> </w:t>
      </w:r>
      <w:r w:rsidRPr="0080356A">
        <w:t>chair to steer the progress away from partisan extremism or simple incumbency protection. JONATHAN, PLEASE THINK ABOUT</w:t>
      </w:r>
      <w:r w:rsidR="00876ED8" w:rsidRPr="0080356A">
        <w:t xml:space="preserve"> </w:t>
      </w:r>
    </w:p>
    <w:p w14:paraId="5FF5F578" w14:textId="152335A6" w:rsidR="00CD5337" w:rsidRPr="0080356A" w:rsidRDefault="00CD5337" w:rsidP="003573E0">
      <w:r w:rsidRPr="0080356A">
        <w:t>3.</w:t>
      </w:r>
      <w:r w:rsidR="00876ED8" w:rsidRPr="0080356A">
        <w:t xml:space="preserve"> </w:t>
      </w:r>
      <w:r w:rsidRPr="0080356A">
        <w:rPr>
          <w:sz w:val="32"/>
          <w:szCs w:val="32"/>
        </w:rPr>
        <w:t>JONATHAN PLEASE THINK ABOUT</w:t>
      </w:r>
      <w:r w:rsidR="00974764" w:rsidRPr="0080356A">
        <w:rPr>
          <w:sz w:val="32"/>
          <w:szCs w:val="32"/>
        </w:rPr>
        <w:t xml:space="preserve"> MORE RECOMMENDATIONS</w:t>
      </w:r>
    </w:p>
    <w:p w14:paraId="2802E6AA" w14:textId="1257BE62" w:rsidR="00A734B3" w:rsidRPr="0080356A" w:rsidRDefault="00A734B3" w:rsidP="003573E0"/>
    <w:p w14:paraId="354FC36E" w14:textId="77777777" w:rsidR="00605AC8" w:rsidRPr="0080356A" w:rsidRDefault="00605AC8" w:rsidP="003573E0"/>
    <w:p w14:paraId="4E728D40" w14:textId="1BA1BFBF" w:rsidR="00687E77" w:rsidRPr="0080356A" w:rsidRDefault="00687E77" w:rsidP="00021928"/>
    <w:p w14:paraId="164B979B" w14:textId="77777777" w:rsidR="00966299" w:rsidRPr="0080356A" w:rsidRDefault="00966299">
      <w:pPr>
        <w:widowControl/>
        <w:spacing w:before="0"/>
        <w:ind w:firstLine="0"/>
        <w:jc w:val="left"/>
        <w:rPr>
          <w:sz w:val="36"/>
          <w:szCs w:val="36"/>
        </w:rPr>
      </w:pPr>
      <w:r w:rsidRPr="0080356A">
        <w:rPr>
          <w:sz w:val="36"/>
          <w:szCs w:val="36"/>
        </w:rPr>
        <w:br w:type="page"/>
      </w:r>
    </w:p>
    <w:p w14:paraId="09603673" w14:textId="77777777" w:rsidR="00CD5337" w:rsidRPr="0080356A" w:rsidRDefault="00CD5337" w:rsidP="00CD5337">
      <w:pPr>
        <w:rPr>
          <w:sz w:val="36"/>
          <w:szCs w:val="36"/>
        </w:rPr>
      </w:pPr>
    </w:p>
    <w:p w14:paraId="332835E0" w14:textId="77777777" w:rsidR="003F3780" w:rsidRPr="0080356A" w:rsidRDefault="003F3780" w:rsidP="003F3780">
      <w:pPr>
        <w:pStyle w:val="Heading1"/>
      </w:pPr>
      <w:bookmarkStart w:id="62" w:name="_Toc119509824"/>
      <w:r w:rsidRPr="0080356A">
        <w:t>Cases Referenced</w:t>
      </w:r>
      <w:bookmarkEnd w:id="62"/>
    </w:p>
    <w:p w14:paraId="28A7AD57" w14:textId="5413E935" w:rsidR="003F3780" w:rsidRPr="0080356A" w:rsidRDefault="003F3780" w:rsidP="003F3780">
      <w:pPr>
        <w:pStyle w:val="Default"/>
        <w:rPr>
          <w:color w:val="auto"/>
        </w:rPr>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hyperlink r:id="rId12" w:anchor="p738" w:history="1">
        <w:r w:rsidRPr="0080356A">
          <w:rPr>
            <w:rStyle w:val="Hyperlink"/>
            <w:color w:val="auto"/>
          </w:rPr>
          <w:t>https://casetext.com/case/gaffney-v-cummings#p738</w:t>
        </w:r>
      </w:hyperlink>
    </w:p>
    <w:p w14:paraId="43B1A9B6" w14:textId="182FFA52" w:rsidR="003F3780" w:rsidRPr="0080356A" w:rsidRDefault="003F3780" w:rsidP="003F3780">
      <w:pPr>
        <w:pStyle w:val="Default"/>
        <w:rPr>
          <w:color w:val="auto"/>
        </w:rPr>
      </w:pPr>
      <w:r w:rsidRPr="0080356A">
        <w:rPr>
          <w:i/>
          <w:iCs/>
          <w:color w:val="auto"/>
        </w:rPr>
        <w:t>Davis v. Bandemer</w:t>
      </w:r>
      <w:r w:rsidRPr="0080356A">
        <w:rPr>
          <w:color w:val="auto"/>
          <w:shd w:val="clear" w:color="auto" w:fill="FFFFFF"/>
        </w:rPr>
        <w:t>, 478 U.S. 109, 106 S. Ct. 2797 (1986)</w:t>
      </w:r>
      <w:r w:rsidRPr="0080356A">
        <w:rPr>
          <w:color w:val="auto"/>
        </w:rPr>
        <w:t xml:space="preserve"> </w:t>
      </w:r>
      <w:hyperlink r:id="rId13" w:anchor="p116" w:history="1">
        <w:r w:rsidRPr="0080356A">
          <w:rPr>
            <w:rStyle w:val="Hyperlink"/>
            <w:color w:val="auto"/>
          </w:rPr>
          <w:t>https://casetext.com/case/davis-v-bandemer#p116</w:t>
        </w:r>
      </w:hyperlink>
    </w:p>
    <w:p w14:paraId="11C8936C" w14:textId="19F5DE5C" w:rsidR="003F3780" w:rsidRPr="0080356A" w:rsidRDefault="003F3780" w:rsidP="003F3780">
      <w:pPr>
        <w:pStyle w:val="Default"/>
        <w:rPr>
          <w:color w:val="auto"/>
        </w:rPr>
      </w:pPr>
      <w:r w:rsidRPr="0080356A">
        <w:rPr>
          <w:i/>
          <w:iCs/>
          <w:color w:val="auto"/>
        </w:rPr>
        <w:t>Vieth v. Jubelirer</w:t>
      </w:r>
      <w:r w:rsidRPr="0080356A">
        <w:rPr>
          <w:color w:val="auto"/>
          <w:shd w:val="clear" w:color="auto" w:fill="FFFFFF"/>
        </w:rPr>
        <w:t>, 541 U.S. 267, 124 S. Ct. 1769 (2004)</w:t>
      </w:r>
      <w:r w:rsidRPr="0080356A">
        <w:rPr>
          <w:color w:val="auto"/>
        </w:rPr>
        <w:t xml:space="preserve"> </w:t>
      </w:r>
      <w:hyperlink r:id="rId14" w:anchor="p272" w:history="1">
        <w:r w:rsidRPr="0080356A">
          <w:rPr>
            <w:rStyle w:val="Hyperlink"/>
            <w:color w:val="auto"/>
          </w:rPr>
          <w:t>https://casetext.com/case/vieth-v-jubelirer-4#p272</w:t>
        </w:r>
      </w:hyperlink>
    </w:p>
    <w:p w14:paraId="56CC43B7" w14:textId="6A642C05" w:rsidR="003F3780" w:rsidRPr="0080356A" w:rsidRDefault="003F3780" w:rsidP="003F3780">
      <w:pPr>
        <w:pStyle w:val="Default"/>
        <w:rPr>
          <w:color w:val="auto"/>
        </w:rPr>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hyperlink r:id="rId15" w:anchor="p414" w:history="1">
        <w:r w:rsidRPr="0080356A">
          <w:rPr>
            <w:rStyle w:val="Hyperlink"/>
            <w:color w:val="auto"/>
          </w:rPr>
          <w:t>https://casetext.com/case/league-v-perry-3#p414</w:t>
        </w:r>
      </w:hyperlink>
      <w:r w:rsidRPr="0080356A">
        <w:rPr>
          <w:color w:val="auto"/>
        </w:rPr>
        <w:t xml:space="preserve"> (or is this Romo v. Detzner?)</w:t>
      </w:r>
    </w:p>
    <w:p w14:paraId="754EA722" w14:textId="469E4C4E" w:rsidR="003F3780" w:rsidRPr="0080356A" w:rsidRDefault="003F3780" w:rsidP="003F3780">
      <w:pPr>
        <w:pStyle w:val="Default"/>
        <w:rPr>
          <w:color w:val="auto"/>
        </w:rPr>
      </w:pPr>
      <w:r w:rsidRPr="0080356A">
        <w:rPr>
          <w:i/>
          <w:iCs/>
          <w:color w:val="auto"/>
        </w:rPr>
        <w:t>League of Women Voters of Pa. v. Commonwealth</w:t>
      </w:r>
      <w:r w:rsidRPr="0080356A">
        <w:rPr>
          <w:color w:val="auto"/>
          <w:shd w:val="clear" w:color="auto" w:fill="FFFFFF"/>
        </w:rPr>
        <w:t>, 178 A.3d 737 (Pa. 2018)</w:t>
      </w:r>
      <w:r w:rsidRPr="0080356A">
        <w:rPr>
          <w:color w:val="auto"/>
        </w:rPr>
        <w:t xml:space="preserve"> </w:t>
      </w:r>
      <w:hyperlink r:id="rId16" w:history="1">
        <w:r w:rsidRPr="0080356A">
          <w:rPr>
            <w:rStyle w:val="Hyperlink"/>
            <w:color w:val="auto"/>
          </w:rPr>
          <w:t>https://casetext.com/case/league-of-women-voters-of-pa-v-commonwealth-15</w:t>
        </w:r>
      </w:hyperlink>
    </w:p>
    <w:p w14:paraId="656EB384" w14:textId="1B27664D" w:rsidR="003F3780" w:rsidRPr="0080356A" w:rsidRDefault="003F3780" w:rsidP="003F3780">
      <w:pPr>
        <w:pStyle w:val="Default"/>
        <w:rPr>
          <w:color w:val="auto"/>
        </w:rPr>
      </w:pPr>
      <w:r w:rsidRPr="0080356A">
        <w:rPr>
          <w:i/>
          <w:iCs/>
          <w:color w:val="auto"/>
        </w:rPr>
        <w:t>Harper v. Lewis</w:t>
      </w:r>
      <w:r w:rsidRPr="0080356A">
        <w:rPr>
          <w:color w:val="auto"/>
          <w:shd w:val="clear" w:color="auto" w:fill="FFFFFF"/>
        </w:rPr>
        <w:t>, NO. 5:19-CV-452-FL (E.D.N.C. Oct. 22, 2019)</w:t>
      </w:r>
      <w:r w:rsidRPr="0080356A">
        <w:rPr>
          <w:color w:val="auto"/>
        </w:rPr>
        <w:t xml:space="preserve"> </w:t>
      </w:r>
      <w:hyperlink r:id="rId17" w:history="1">
        <w:r w:rsidRPr="0080356A">
          <w:rPr>
            <w:rStyle w:val="Hyperlink"/>
            <w:color w:val="auto"/>
          </w:rPr>
          <w:t>https://casetext.com/case/harper-v-lewis-1</w:t>
        </w:r>
      </w:hyperlink>
    </w:p>
    <w:p w14:paraId="62E9CC02" w14:textId="0D6E1581" w:rsidR="003F3780" w:rsidRPr="0080356A" w:rsidRDefault="003F3780" w:rsidP="003F3780">
      <w:pPr>
        <w:pStyle w:val="Default"/>
        <w:rPr>
          <w:color w:val="auto"/>
        </w:rPr>
      </w:pPr>
      <w:r w:rsidRPr="0080356A">
        <w:rPr>
          <w:i/>
          <w:iCs/>
          <w:color w:val="auto"/>
        </w:rPr>
        <w:t>Rucho v. Common Cause</w:t>
      </w:r>
      <w:r w:rsidRPr="0080356A">
        <w:rPr>
          <w:color w:val="auto"/>
          <w:shd w:val="clear" w:color="auto" w:fill="FFFFFF"/>
        </w:rPr>
        <w:t>, 139 S. Ct. 2484, 204 L. Ed. 2d 931 (2019)</w:t>
      </w:r>
      <w:r w:rsidRPr="0080356A">
        <w:rPr>
          <w:color w:val="auto"/>
        </w:rPr>
        <w:t xml:space="preserve"> </w:t>
      </w:r>
      <w:hyperlink r:id="rId18" w:history="1">
        <w:r w:rsidRPr="0080356A">
          <w:rPr>
            <w:rStyle w:val="Hyperlink"/>
            <w:color w:val="auto"/>
          </w:rPr>
          <w:t>https://casetext.com/case/rucho-v-common-cause-2</w:t>
        </w:r>
      </w:hyperlink>
    </w:p>
    <w:p w14:paraId="3E4448A3" w14:textId="35C79EA7" w:rsidR="003F3780" w:rsidRPr="0080356A" w:rsidRDefault="003F3780" w:rsidP="003F3780">
      <w:pPr>
        <w:pStyle w:val="Default"/>
        <w:rPr>
          <w:color w:val="auto"/>
        </w:rPr>
      </w:pPr>
      <w:r w:rsidRPr="0080356A">
        <w:rPr>
          <w:i/>
          <w:iCs/>
          <w:color w:val="auto"/>
        </w:rPr>
        <w:t>Carter v. Chapman</w:t>
      </w:r>
      <w:r w:rsidRPr="0080356A">
        <w:rPr>
          <w:color w:val="auto"/>
        </w:rPr>
        <w:t xml:space="preserve">, 7 MM 2022 (Pa. Mar. 9, 2022) </w:t>
      </w:r>
      <w:hyperlink r:id="rId19" w:history="1">
        <w:r w:rsidRPr="0080356A">
          <w:rPr>
            <w:rStyle w:val="Hyperlink"/>
            <w:color w:val="auto"/>
          </w:rPr>
          <w:t>https://casetext.com/case/carter-v-chapman-7</w:t>
        </w:r>
      </w:hyperlink>
    </w:p>
    <w:p w14:paraId="5CA35BDF" w14:textId="12D9F706" w:rsidR="003F3780" w:rsidRPr="0080356A" w:rsidRDefault="003F3780" w:rsidP="003F3780">
      <w:pPr>
        <w:pStyle w:val="Default"/>
        <w:rPr>
          <w:color w:val="auto"/>
        </w:rPr>
      </w:pPr>
      <w:r w:rsidRPr="0080356A">
        <w:rPr>
          <w:i/>
          <w:iCs/>
          <w:color w:val="auto"/>
        </w:rPr>
        <w:t>Harris v. McCrory</w:t>
      </w:r>
      <w:r w:rsidRPr="0080356A">
        <w:rPr>
          <w:color w:val="auto"/>
        </w:rPr>
        <w:t xml:space="preserve">, 159 F. Supp. 3d 600 (M.D.N.C. 2016) </w:t>
      </w:r>
      <w:hyperlink r:id="rId20" w:history="1">
        <w:r w:rsidRPr="0080356A">
          <w:rPr>
            <w:rStyle w:val="Hyperlink"/>
            <w:color w:val="auto"/>
          </w:rPr>
          <w:t>https://casetext.com/case/harris-v-mccrory</w:t>
        </w:r>
      </w:hyperlink>
    </w:p>
    <w:p w14:paraId="02085EDF" w14:textId="73F19238" w:rsidR="003F3780" w:rsidRPr="0080356A" w:rsidRDefault="003F3780" w:rsidP="003F3780">
      <w:pPr>
        <w:pStyle w:val="Default"/>
        <w:rPr>
          <w:rStyle w:val="Hyperlink"/>
          <w:color w:val="auto"/>
        </w:rPr>
      </w:pPr>
      <w:r w:rsidRPr="0080356A">
        <w:rPr>
          <w:i/>
          <w:iCs/>
          <w:color w:val="auto"/>
        </w:rPr>
        <w:t>Common Cause v. Rucho,</w:t>
      </w:r>
      <w:r w:rsidRPr="0080356A">
        <w:rPr>
          <w:color w:val="auto"/>
        </w:rPr>
        <w:t xml:space="preserve"> No. 1:16-CV-1026 318 F.Supp.3d 777 </w:t>
      </w:r>
      <w:hyperlink r:id="rId21" w:history="1">
        <w:r w:rsidRPr="0080356A">
          <w:rPr>
            <w:rStyle w:val="Hyperlink"/>
            <w:color w:val="auto"/>
          </w:rPr>
          <w:t>https://case-law.vlex.com/vid/common-cause-v-rucho-893750595</w:t>
        </w:r>
      </w:hyperlink>
    </w:p>
    <w:p w14:paraId="162C30DC" w14:textId="77777777" w:rsidR="003F3780" w:rsidRPr="0080356A" w:rsidRDefault="003F3780" w:rsidP="003F3780">
      <w:pPr>
        <w:pStyle w:val="Default"/>
        <w:rPr>
          <w:i/>
          <w:iCs/>
          <w:color w:val="auto"/>
        </w:rPr>
      </w:pPr>
      <w:r w:rsidRPr="0080356A">
        <w:rPr>
          <w:i/>
          <w:iCs/>
          <w:color w:val="auto"/>
        </w:rPr>
        <w:t>Shaw v. Reno, 509 U.S. 630, 642 (1993) (Shaw I)</w:t>
      </w:r>
    </w:p>
    <w:p w14:paraId="385B22F8" w14:textId="6D828A9F" w:rsidR="003F3780" w:rsidRPr="0080356A" w:rsidRDefault="003F3780" w:rsidP="003F3780">
      <w:pPr>
        <w:pStyle w:val="Default"/>
        <w:rPr>
          <w:i/>
          <w:iCs/>
          <w:color w:val="auto"/>
        </w:rPr>
      </w:pPr>
      <w:r w:rsidRPr="0080356A">
        <w:rPr>
          <w:rStyle w:val="serif"/>
          <w:i/>
          <w:iCs/>
          <w:color w:val="auto"/>
        </w:rPr>
        <w:t>Harkenrider v. Hochul</w:t>
      </w:r>
      <w:r w:rsidRPr="0080356A">
        <w:rPr>
          <w:rStyle w:val="serif"/>
          <w:color w:val="auto"/>
        </w:rPr>
        <w:t>, 2022 N.Y. Slip Op. 31471 (N.Y. Sup. Ct. 2022)</w:t>
      </w:r>
      <w:r w:rsidRPr="0080356A">
        <w:rPr>
          <w:i/>
          <w:iCs/>
          <w:color w:val="auto"/>
        </w:rPr>
        <w:t xml:space="preserve">. </w:t>
      </w:r>
      <w:hyperlink r:id="rId22" w:history="1">
        <w:r w:rsidRPr="0080356A">
          <w:rPr>
            <w:rStyle w:val="Hyperlink"/>
            <w:i/>
            <w:iCs/>
            <w:color w:val="auto"/>
          </w:rPr>
          <w:t>https://casetext.com/case/harkenrider-v-hochul-7</w:t>
        </w:r>
      </w:hyperlink>
    </w:p>
    <w:p w14:paraId="1B5953AC" w14:textId="3F4AC1A7" w:rsidR="003F3780" w:rsidRPr="0080356A" w:rsidRDefault="003F3780" w:rsidP="003F3780">
      <w:pPr>
        <w:pStyle w:val="Default"/>
        <w:rPr>
          <w:color w:val="auto"/>
        </w:rPr>
      </w:pPr>
      <w:r w:rsidRPr="0080356A">
        <w:rPr>
          <w:i/>
          <w:iCs/>
          <w:color w:val="auto"/>
        </w:rPr>
        <w:t>Shelby County. v. Holder</w:t>
      </w:r>
      <w:r w:rsidRPr="0080356A">
        <w:rPr>
          <w:color w:val="auto"/>
        </w:rPr>
        <w:t xml:space="preserve">, 570 U.S. 529 (2013) </w:t>
      </w:r>
      <w:hyperlink r:id="rId23" w:history="1">
        <w:r w:rsidRPr="0080356A">
          <w:rPr>
            <w:rStyle w:val="Hyperlink"/>
            <w:color w:val="auto"/>
          </w:rPr>
          <w:t>https://casetext.com/case/shelby-cnty-v-holder-8</w:t>
        </w:r>
      </w:hyperlink>
    </w:p>
    <w:p w14:paraId="4CEB9D37" w14:textId="77777777" w:rsidR="003F3780" w:rsidRPr="0080356A" w:rsidRDefault="003F3780" w:rsidP="003F3780">
      <w:pPr>
        <w:pStyle w:val="Default"/>
        <w:rPr>
          <w:color w:val="auto"/>
        </w:rPr>
      </w:pPr>
      <w:r w:rsidRPr="0080356A">
        <w:rPr>
          <w:i/>
          <w:iCs/>
          <w:color w:val="auto"/>
        </w:rPr>
        <w:t>Miller v. Johnson</w:t>
      </w:r>
      <w:r w:rsidRPr="0080356A">
        <w:rPr>
          <w:color w:val="auto"/>
        </w:rPr>
        <w:t xml:space="preserve">, 515 U.S. 900, 916 (1995). </w:t>
      </w:r>
    </w:p>
    <w:p w14:paraId="05FB1582" w14:textId="77777777" w:rsidR="003F3780" w:rsidRPr="0080356A" w:rsidRDefault="003F3780" w:rsidP="003F3780">
      <w:pPr>
        <w:pStyle w:val="Default"/>
        <w:rPr>
          <w:color w:val="auto"/>
        </w:rPr>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0C74DD7E" w14:textId="77777777" w:rsidR="003F3780" w:rsidRPr="0080356A" w:rsidRDefault="003F3780" w:rsidP="003F3780">
      <w:pPr>
        <w:pStyle w:val="Default"/>
        <w:rPr>
          <w:color w:val="auto"/>
        </w:rPr>
      </w:pPr>
      <w:r w:rsidRPr="0080356A">
        <w:rPr>
          <w:i/>
          <w:iCs/>
          <w:color w:val="auto"/>
        </w:rPr>
        <w:t>Alabama v. Alabama Legislative Black Caucus v. Alabama</w:t>
      </w:r>
      <w:r w:rsidRPr="0080356A">
        <w:rPr>
          <w:color w:val="auto"/>
        </w:rPr>
        <w:t>, 575 U.S. 254 (2015)</w:t>
      </w:r>
    </w:p>
    <w:p w14:paraId="7A61E643" w14:textId="77777777" w:rsidR="003F3780" w:rsidRPr="0080356A" w:rsidRDefault="003F3780" w:rsidP="003F3780">
      <w:pPr>
        <w:pStyle w:val="Default"/>
        <w:rPr>
          <w:color w:val="auto"/>
        </w:rPr>
      </w:pPr>
      <w:r w:rsidRPr="0080356A">
        <w:rPr>
          <w:i/>
          <w:iCs/>
          <w:color w:val="auto"/>
        </w:rPr>
        <w:t>Purcell v. Gonzalez</w:t>
      </w:r>
      <w:r w:rsidRPr="0080356A">
        <w:rPr>
          <w:color w:val="auto"/>
        </w:rPr>
        <w:t>, 549 U.S. 1 (2006)</w:t>
      </w:r>
    </w:p>
    <w:p w14:paraId="18CBA116" w14:textId="77777777" w:rsidR="003F3780" w:rsidRPr="0080356A" w:rsidRDefault="003F3780" w:rsidP="003F3780">
      <w:pPr>
        <w:pStyle w:val="Default"/>
        <w:rPr>
          <w:color w:val="auto"/>
        </w:rPr>
      </w:pPr>
      <w:r w:rsidRPr="0080356A">
        <w:rPr>
          <w:i/>
          <w:iCs/>
          <w:color w:val="auto"/>
        </w:rPr>
        <w:t>Merrill v. Milligan</w:t>
      </w:r>
      <w:r w:rsidRPr="0080356A">
        <w:rPr>
          <w:color w:val="auto"/>
        </w:rPr>
        <w:t>, No. 21A375 (U.S. Feb. 7, 2022)</w:t>
      </w:r>
    </w:p>
    <w:p w14:paraId="56EF8F80" w14:textId="77777777" w:rsidR="003F3780" w:rsidRPr="0080356A" w:rsidRDefault="003F3780" w:rsidP="003F3780">
      <w:pPr>
        <w:pStyle w:val="Default"/>
        <w:rPr>
          <w:color w:val="auto"/>
        </w:rPr>
      </w:pPr>
      <w:r w:rsidRPr="0080356A">
        <w:rPr>
          <w:i/>
          <w:iCs/>
          <w:color w:val="auto"/>
        </w:rPr>
        <w:t>Galmon v. Ardoin</w:t>
      </w:r>
      <w:r w:rsidRPr="0080356A">
        <w:rPr>
          <w:color w:val="auto"/>
        </w:rPr>
        <w:t>, No. 3:22-CV-214 (M.D. La. Mar. 30, 2022).</w:t>
      </w:r>
    </w:p>
    <w:p w14:paraId="12222C6E" w14:textId="115BBC35" w:rsidR="00021928" w:rsidRPr="0080356A" w:rsidRDefault="008F4561" w:rsidP="008F4561">
      <w:pPr>
        <w:ind w:firstLine="0"/>
        <w:rPr>
          <w:szCs w:val="24"/>
        </w:rPr>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075008DC" w14:textId="7F96F2EF" w:rsidR="00297E17" w:rsidRPr="0080356A" w:rsidRDefault="00297E17" w:rsidP="008F4561">
      <w:pPr>
        <w:ind w:firstLine="0"/>
        <w:rPr>
          <w:szCs w:val="24"/>
        </w:rPr>
      </w:pPr>
      <w:r w:rsidRPr="0080356A">
        <w:rPr>
          <w:i/>
          <w:iCs/>
          <w:szCs w:val="24"/>
        </w:rPr>
        <w:t>Rucho v. Common Cause</w:t>
      </w:r>
      <w:r w:rsidRPr="0080356A">
        <w:rPr>
          <w:szCs w:val="24"/>
        </w:rPr>
        <w:t>, 139 S. Ct. 2484 (2019)</w:t>
      </w:r>
    </w:p>
    <w:p w14:paraId="32CE1F5D" w14:textId="2895FF37" w:rsidR="009C5BB6" w:rsidRPr="0080356A" w:rsidRDefault="009C5BB6" w:rsidP="008F4561">
      <w:pPr>
        <w:ind w:firstLine="0"/>
      </w:pPr>
      <w:r w:rsidRPr="0080356A">
        <w:rPr>
          <w:i/>
          <w:iCs/>
        </w:rPr>
        <w:t>Lamone v. Benisek</w:t>
      </w:r>
      <w:r w:rsidRPr="0080356A">
        <w:t>, 139 S. Ct. 783 (2019</w:t>
      </w:r>
    </w:p>
    <w:sectPr w:rsidR="009C5BB6" w:rsidRPr="0080356A" w:rsidSect="00777BA1">
      <w:headerReference w:type="even" r:id="rId24"/>
      <w:headerReference w:type="default" r:id="rId25"/>
      <w:pgSz w:w="12240" w:h="15840" w:code="1"/>
      <w:pgMar w:top="2016" w:right="2448" w:bottom="2016" w:left="2430" w:header="1512" w:footer="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nathan Cervas" w:date="2022-09-25T22:55:00Z" w:initials="JC">
    <w:p w14:paraId="022CD76C" w14:textId="1E85C7E5" w:rsidR="00962A0A" w:rsidRDefault="00962A0A" w:rsidP="00962A0A">
      <w:pPr>
        <w:jc w:val="left"/>
      </w:pPr>
      <w:r>
        <w:rPr>
          <w:rStyle w:val="CommentReference"/>
        </w:rPr>
        <w:annotationRef/>
      </w:r>
      <w:r>
        <w:rPr>
          <w:sz w:val="20"/>
        </w:rPr>
        <w:t xml:space="preserve">that, even though partisan gerrymandering was, in principle, justiciable (see </w:t>
      </w:r>
      <w:r>
        <w:rPr>
          <w:i/>
          <w:iCs/>
          <w:sz w:val="20"/>
        </w:rPr>
        <w:t>Bandemer</w:t>
      </w:r>
      <w:r>
        <w:rPr>
          <w:sz w:val="20"/>
        </w:rPr>
        <w:t>)</w:t>
      </w:r>
      <w:r>
        <w:rPr>
          <w:i/>
          <w:iCs/>
          <w:sz w:val="20"/>
        </w:rPr>
        <w:t xml:space="preserve"> </w:t>
      </w:r>
      <w:r>
        <w:rPr>
          <w:sz w:val="20"/>
        </w:rPr>
        <w:t xml:space="preserve">it looked hopeless to expect federal courts to rein in partisan gerrymandering since no federal court had ever found a single member district plan to be a partisan gerrymandering in three decades of litigation. While this situation changed in the latter part of the decade, with case such as XX </w:t>
      </w:r>
      <w:r>
        <w:rPr>
          <w:b/>
          <w:bCs/>
          <w:sz w:val="20"/>
        </w:rPr>
        <w:t>v. YY CITE</w:t>
      </w:r>
      <w:r>
        <w:rPr>
          <w:sz w:val="20"/>
        </w:rPr>
        <w:t xml:space="preserve"> in Wisconsin and PP </w:t>
      </w:r>
      <w:r>
        <w:rPr>
          <w:b/>
          <w:bCs/>
          <w:sz w:val="20"/>
        </w:rPr>
        <w:t xml:space="preserve">v. QQ </w:t>
      </w:r>
      <w:r>
        <w:rPr>
          <w:sz w:val="20"/>
        </w:rPr>
        <w:t xml:space="preserve">in </w:t>
      </w:r>
      <w:r>
        <w:rPr>
          <w:b/>
          <w:bCs/>
          <w:sz w:val="20"/>
        </w:rPr>
        <w:t>RR</w:t>
      </w:r>
      <w:r>
        <w:rPr>
          <w:sz w:val="20"/>
        </w:rPr>
        <w:t xml:space="preserve"> , after the Supreme Court reversed the trial court in </w:t>
      </w:r>
      <w:r>
        <w:rPr>
          <w:i/>
          <w:iCs/>
          <w:sz w:val="20"/>
        </w:rPr>
        <w:t>Rucho</w:t>
      </w:r>
      <w:r>
        <w:rPr>
          <w:sz w:val="20"/>
        </w:rPr>
        <w:t xml:space="preserve"> in 2018, and put paid to any federal path to curing the ills of gerrymandering (bar the completely implausible option of a totally polarized U.S. Congress enacting anti-gerrymandering legislation) there was additional incentive for reformers (or the minority party in the state) to try to get an initiative passed to take redistricting out of the hands of the legislature. And, indeed, in </w:t>
      </w:r>
      <w:r>
        <w:rPr>
          <w:b/>
          <w:bCs/>
          <w:sz w:val="20"/>
        </w:rPr>
        <w:t>XXXX</w:t>
      </w:r>
      <w:r>
        <w:rPr>
          <w:sz w:val="20"/>
        </w:rPr>
        <w:t xml:space="preserve"> in the state of </w:t>
      </w:r>
      <w:r>
        <w:rPr>
          <w:b/>
          <w:bCs/>
          <w:sz w:val="20"/>
        </w:rPr>
        <w:t>Y</w:t>
      </w:r>
      <w:r>
        <w:rPr>
          <w:sz w:val="20"/>
        </w:rPr>
        <w:t xml:space="preserve"> , XXXX in the state of Z and </w:t>
      </w:r>
      <w:r>
        <w:rPr>
          <w:b/>
          <w:bCs/>
          <w:sz w:val="20"/>
        </w:rPr>
        <w:t>XXXX</w:t>
      </w:r>
      <w:r>
        <w:rPr>
          <w:sz w:val="20"/>
        </w:rPr>
        <w:t xml:space="preserve"> in the state of </w:t>
      </w:r>
      <w:r>
        <w:rPr>
          <w:b/>
          <w:bCs/>
          <w:sz w:val="20"/>
        </w:rPr>
        <w:t>AA</w:t>
      </w:r>
      <w:r>
        <w:rPr>
          <w:sz w:val="20"/>
        </w:rPr>
        <w:t>, new redistricting initiatives</w:t>
      </w:r>
      <w:r>
        <w:rPr>
          <w:b/>
          <w:bCs/>
          <w:sz w:val="20"/>
        </w:rPr>
        <w:t xml:space="preserve"> </w:t>
      </w:r>
      <w:r>
        <w:rPr>
          <w:sz w:val="20"/>
        </w:rPr>
        <w:t>passed, XX, and XX</w:t>
      </w:r>
      <w:r>
        <w:rPr>
          <w:b/>
          <w:bCs/>
          <w:sz w:val="20"/>
        </w:rPr>
        <w:t>. ADD BRIEF early HISTORY OF FEDERAL CASE LAW RE PARTISAN GERRYMANDERING Bernie I did this in the main text ahead. I didn’t see you had this in a footnote.</w:t>
      </w:r>
      <w:r>
        <w:rPr>
          <w:sz w:val="20"/>
        </w:rPr>
        <w:t xml:space="preserve"> </w:t>
      </w:r>
    </w:p>
  </w:comment>
  <w:comment w:id="5" w:author="Jonathan Cervas" w:date="2022-10-30T11:43:00Z" w:initials="JC">
    <w:p w14:paraId="45BA0D70" w14:textId="77777777" w:rsidR="006F0DB5" w:rsidRDefault="006F0DB5" w:rsidP="00630276">
      <w:pPr>
        <w:jc w:val="left"/>
      </w:pPr>
      <w:r>
        <w:rPr>
          <w:rStyle w:val="CommentReference"/>
        </w:rPr>
        <w:annotationRef/>
      </w:r>
      <w:r>
        <w:rPr>
          <w:sz w:val="20"/>
        </w:rPr>
        <w:t>@Bernie, you might have a better cite for this.</w:t>
      </w:r>
    </w:p>
  </w:comment>
  <w:comment w:id="6" w:author="Jonathan Cervas" w:date="2022-10-30T17:08:00Z" w:initials="JC">
    <w:p w14:paraId="53F36242" w14:textId="77777777" w:rsidR="00610013" w:rsidRDefault="00610013" w:rsidP="00615763">
      <w:pPr>
        <w:jc w:val="left"/>
      </w:pPr>
      <w:r>
        <w:rPr>
          <w:rStyle w:val="CommentReference"/>
        </w:rPr>
        <w:annotationRef/>
      </w:r>
      <w:r>
        <w:rPr>
          <w:sz w:val="20"/>
        </w:rPr>
        <w:t>You wrote: Thus, even though legislative control over drawing congressional lines dwindled with an increase in the number of redistricting commissions with congressional responsibilities, the vast bulk of congressional gerrymanders in the 2020 redistricting round favored Republicans, with New York and Maryland key exceptions (see discussion below).</w:t>
      </w:r>
    </w:p>
  </w:comment>
  <w:comment w:id="7" w:author="Jonathan Cervas" w:date="2022-11-04T11:29:00Z" w:initials="JC">
    <w:p w14:paraId="0EF4175E" w14:textId="77777777" w:rsidR="00336B09" w:rsidRDefault="00336B09" w:rsidP="001B6222">
      <w:pPr>
        <w:jc w:val="left"/>
      </w:pPr>
      <w:r>
        <w:rPr>
          <w:rStyle w:val="CommentReference"/>
        </w:rPr>
        <w:annotationRef/>
      </w:r>
      <w:r>
        <w:rPr>
          <w:sz w:val="20"/>
        </w:rPr>
        <w:t xml:space="preserve">@Bernie wrote: On balance, the checks on partisan gerrymandering decreased in the 2020 round. Despite a growth in the number of commission states, many states were still under trifecta control in the 2020 round. </w:t>
      </w:r>
    </w:p>
  </w:comment>
  <w:comment w:id="8" w:author="Jonathan Cervas" w:date="2022-11-04T12:50:00Z" w:initials="JC">
    <w:p w14:paraId="31A563A3" w14:textId="77777777" w:rsidR="00FE0847" w:rsidRDefault="00FE0847" w:rsidP="008D0094">
      <w:pPr>
        <w:jc w:val="left"/>
      </w:pPr>
      <w:r>
        <w:rPr>
          <w:rStyle w:val="CommentReference"/>
        </w:rPr>
        <w:annotationRef/>
      </w:r>
      <w:r>
        <w:rPr>
          <w:sz w:val="20"/>
        </w:rPr>
        <w:t>@Bernie, do you have a CITE for this?  I could not uncover anything obvious (does this mean we need to write a paper?)</w:t>
      </w:r>
    </w:p>
  </w:comment>
  <w:comment w:id="9" w:author="Jonathan Cervas" w:date="2022-11-04T12:55:00Z" w:initials="JC">
    <w:p w14:paraId="10BA8D5B" w14:textId="77777777" w:rsidR="00025D4D" w:rsidRDefault="00025D4D" w:rsidP="00BB0959">
      <w:pPr>
        <w:jc w:val="left"/>
      </w:pPr>
      <w:r>
        <w:rPr>
          <w:rStyle w:val="CommentReference"/>
        </w:rPr>
        <w:annotationRef/>
      </w:r>
      <w:r>
        <w:rPr>
          <w:sz w:val="20"/>
        </w:rPr>
        <w:t xml:space="preserve">@bernie, your language did not make sense: of using </w:t>
      </w:r>
      <w:r>
        <w:rPr>
          <w:i/>
          <w:iCs/>
          <w:sz w:val="20"/>
        </w:rPr>
        <w:t>Shaw</w:t>
      </w:r>
      <w:r>
        <w:rPr>
          <w:sz w:val="20"/>
        </w:rPr>
        <w:t xml:space="preserve"> to at the manipulation of minority voters and unpack the most heavily minority districts </w:t>
      </w:r>
    </w:p>
  </w:comment>
  <w:comment w:id="14" w:author="Jonathan Cervas" w:date="2022-09-28T11:21:00Z" w:initials="JC">
    <w:p w14:paraId="29B5928D" w14:textId="363B7343" w:rsidR="002D23CB" w:rsidRDefault="002D23CB" w:rsidP="002D23CB">
      <w:pPr>
        <w:jc w:val="left"/>
      </w:pPr>
      <w:r>
        <w:rPr>
          <w:rStyle w:val="CommentReference"/>
        </w:rPr>
        <w:annotationRef/>
      </w:r>
      <w:r>
        <w:rPr>
          <w:sz w:val="20"/>
        </w:rPr>
        <w:t>We need to agree on a list of states that possibly could be gerrymanders</w:t>
      </w:r>
    </w:p>
  </w:comment>
  <w:comment w:id="15" w:author="Jonathan Cervas" w:date="2022-10-06T10:42:00Z" w:initials="JC">
    <w:p w14:paraId="73B41A55" w14:textId="77777777" w:rsidR="00DC6339" w:rsidRDefault="00DC6339" w:rsidP="000E203B">
      <w:pPr>
        <w:jc w:val="left"/>
      </w:pPr>
      <w:r>
        <w:rPr>
          <w:rStyle w:val="CommentReference"/>
        </w:rPr>
        <w:annotationRef/>
      </w:r>
      <w:r>
        <w:rPr>
          <w:sz w:val="20"/>
        </w:rPr>
        <w:t>JONATHAN, SHOULD THOSE STATES BE LISTED?</w:t>
      </w:r>
    </w:p>
  </w:comment>
  <w:comment w:id="17" w:author="Jonathan Cervas" w:date="2022-10-06T10:37:00Z" w:initials="JC">
    <w:p w14:paraId="66EA90B8" w14:textId="04A910F2" w:rsidR="00BD4F50" w:rsidRDefault="00BD4F50" w:rsidP="004F3233">
      <w:pPr>
        <w:jc w:val="left"/>
      </w:pPr>
      <w:r>
        <w:rPr>
          <w:rStyle w:val="CommentReference"/>
        </w:rPr>
        <w:annotationRef/>
      </w:r>
      <w:r>
        <w:rPr>
          <w:sz w:val="20"/>
        </w:rPr>
        <w:t>JONATHAN THE SET OF STATES IN TABLE 1 DOESN’T MATCH THE SET LISTED IN THE PARAGRAPH ABOVE</w:t>
      </w:r>
    </w:p>
  </w:comment>
  <w:comment w:id="18" w:author="Jonathan Cervas" w:date="2022-10-01T10:20:00Z" w:initials="JC">
    <w:p w14:paraId="5ED28226" w14:textId="40879DBA" w:rsidR="002366B8" w:rsidRDefault="002366B8" w:rsidP="00714FD9">
      <w:pPr>
        <w:jc w:val="left"/>
      </w:pPr>
      <w:r>
        <w:rPr>
          <w:rStyle w:val="CommentReference"/>
        </w:rPr>
        <w:annotationRef/>
      </w:r>
      <w:r>
        <w:rPr>
          <w:sz w:val="20"/>
        </w:rPr>
        <w:t>Might delete this column for space</w:t>
      </w:r>
    </w:p>
  </w:comment>
  <w:comment w:id="23" w:author="Jonathan Cervas" w:date="2022-10-05T17:34:00Z" w:initials="JC">
    <w:p w14:paraId="326A0D62" w14:textId="77777777" w:rsidR="002E53B7" w:rsidRDefault="002E53B7" w:rsidP="00714FD9">
      <w:pPr>
        <w:jc w:val="left"/>
      </w:pPr>
      <w:r>
        <w:rPr>
          <w:rStyle w:val="CommentReference"/>
        </w:rPr>
        <w:annotationRef/>
      </w:r>
      <w:r>
        <w:rPr>
          <w:sz w:val="20"/>
        </w:rPr>
        <w:t xml:space="preserve">JONATHAN THESE WILL NEED TO BE ARANGED APLHABETICALLY OR IN SOME OTHER ORDER THAT MAKES SENSE </w:t>
      </w:r>
    </w:p>
  </w:comment>
  <w:comment w:id="34" w:author="Jonathan Cervas" w:date="2022-09-28T18:09:00Z" w:initials="JC">
    <w:p w14:paraId="60898349" w14:textId="03E7D55A" w:rsidR="00B043C3" w:rsidRDefault="00B043C3" w:rsidP="00714FD9">
      <w:pPr>
        <w:jc w:val="left"/>
      </w:pPr>
      <w:r>
        <w:rPr>
          <w:rStyle w:val="CommentReference"/>
        </w:rPr>
        <w:annotationRef/>
      </w:r>
      <w:r>
        <w:rPr>
          <w:sz w:val="20"/>
        </w:rPr>
        <w:t>I keep finding more states, so we need to find a final number for this</w:t>
      </w:r>
    </w:p>
  </w:comment>
  <w:comment w:id="37" w:author="Jonathan Cervas" w:date="2022-09-28T17:44:00Z" w:initials="JC">
    <w:p w14:paraId="0A68F83A" w14:textId="6E0DDA6C" w:rsidR="00C26669" w:rsidRDefault="00C26669" w:rsidP="00714FD9">
      <w:pPr>
        <w:jc w:val="left"/>
      </w:pPr>
      <w:r>
        <w:rPr>
          <w:rStyle w:val="CommentReference"/>
        </w:rPr>
        <w:annotationRef/>
      </w:r>
      <w:r>
        <w:rPr>
          <w:sz w:val="20"/>
        </w:rPr>
        <w:t>Need more information to answer this hypothesis</w:t>
      </w:r>
    </w:p>
  </w:comment>
  <w:comment w:id="40" w:author="Jonathan Cervas" w:date="2022-09-27T16:40:00Z" w:initials="JC">
    <w:p w14:paraId="13CECCCA" w14:textId="77777777" w:rsidR="001F2B31" w:rsidRDefault="001F2B31" w:rsidP="001F2B31">
      <w:pPr>
        <w:jc w:val="left"/>
      </w:pPr>
      <w:r>
        <w:rPr>
          <w:rStyle w:val="CommentReference"/>
        </w:rPr>
        <w:annotationRef/>
      </w:r>
      <w:r>
        <w:rPr>
          <w:sz w:val="20"/>
        </w:rPr>
        <w:t xml:space="preserve">(CITE TO ENCYCLOPEDIA ARTICLE) </w:t>
      </w:r>
    </w:p>
  </w:comment>
  <w:comment w:id="42" w:author="Jonathan Cervas" w:date="2022-09-27T16:41:00Z" w:initials="JC">
    <w:p w14:paraId="731D90D3" w14:textId="77777777" w:rsidR="00377828" w:rsidRDefault="00377828" w:rsidP="00377828">
      <w:pPr>
        <w:jc w:val="left"/>
      </w:pPr>
      <w:r>
        <w:rPr>
          <w:rStyle w:val="CommentReference"/>
        </w:rPr>
        <w:annotationRef/>
      </w:r>
      <w:r>
        <w:rPr>
          <w:b/>
          <w:bCs/>
          <w:sz w:val="20"/>
        </w:rPr>
        <w:t>JONATHAN PLEASE THINK ABOUT! THIS COULD BE A PAIN IN THE FWAZOODLE</w:t>
      </w:r>
      <w:r>
        <w:rPr>
          <w:sz w:val="20"/>
        </w:rPr>
        <w:t xml:space="preserve"> </w:t>
      </w:r>
    </w:p>
  </w:comment>
  <w:comment w:id="44" w:author="Jonathan Cervas" w:date="2022-09-27T16:41:00Z" w:initials="JC">
    <w:p w14:paraId="7F93239E" w14:textId="3DE2CEC6" w:rsidR="001F2B31" w:rsidRDefault="001F2B31" w:rsidP="001F2B31">
      <w:pPr>
        <w:jc w:val="left"/>
      </w:pPr>
      <w:r>
        <w:rPr>
          <w:rStyle w:val="CommentReference"/>
        </w:rPr>
        <w:annotationRef/>
      </w:r>
      <w:r>
        <w:rPr>
          <w:b/>
          <w:bCs/>
          <w:sz w:val="20"/>
        </w:rPr>
        <w:t xml:space="preserve">JONATHAN IS THIS RIGHT? </w:t>
      </w:r>
    </w:p>
  </w:comment>
  <w:comment w:id="45" w:author="Jonathan Cervas" w:date="2022-10-02T22:18:00Z" w:initials="JC">
    <w:p w14:paraId="04C58792" w14:textId="77777777" w:rsidR="003B066A" w:rsidRDefault="003B066A" w:rsidP="00714FD9">
      <w:pPr>
        <w:jc w:val="left"/>
      </w:pPr>
      <w:r>
        <w:rPr>
          <w:rStyle w:val="CommentReference"/>
        </w:rPr>
        <w:annotationRef/>
      </w:r>
      <w:r>
        <w:rPr>
          <w:sz w:val="20"/>
        </w:rPr>
        <w:t>Yes, I think this is right. Andrew Cuomo appointed the whole bench in NY I believe (or at least a majority?)</w:t>
      </w:r>
    </w:p>
  </w:comment>
  <w:comment w:id="47" w:author="Jonathan Cervas" w:date="2022-09-27T16:41:00Z" w:initials="JC">
    <w:p w14:paraId="4ACA541E" w14:textId="27D9B954" w:rsidR="001F2B31" w:rsidRDefault="001F2B31" w:rsidP="001F2B31">
      <w:pPr>
        <w:jc w:val="left"/>
      </w:pPr>
      <w:r>
        <w:rPr>
          <w:rStyle w:val="CommentReference"/>
        </w:rPr>
        <w:annotationRef/>
      </w:r>
      <w:r>
        <w:rPr>
          <w:b/>
          <w:bCs/>
          <w:sz w:val="20"/>
        </w:rPr>
        <w:t xml:space="preserve">JONATHAN IS THIS RIGHT? </w:t>
      </w:r>
    </w:p>
  </w:comment>
  <w:comment w:id="50" w:author="Jonathan Cervas" w:date="2022-10-02T17:41:00Z" w:initials="JC">
    <w:p w14:paraId="36FB3DC8" w14:textId="77777777" w:rsidR="00AD0D28" w:rsidRDefault="00AD0D28" w:rsidP="00AD0D28">
      <w:pPr>
        <w:jc w:val="left"/>
      </w:pPr>
      <w:r>
        <w:rPr>
          <w:rStyle w:val="CommentReference"/>
        </w:rPr>
        <w:annotationRef/>
      </w:r>
      <w:r>
        <w:rPr>
          <w:sz w:val="20"/>
        </w:rPr>
        <w:t>Add Cites</w:t>
      </w:r>
    </w:p>
  </w:comment>
  <w:comment w:id="52" w:author="Jonathan Cervas" w:date="2022-10-02T22:17:00Z" w:initials="JC">
    <w:p w14:paraId="42C105F3" w14:textId="77777777" w:rsidR="00852FB1" w:rsidRDefault="00852FB1" w:rsidP="00852FB1">
      <w:pPr>
        <w:jc w:val="left"/>
      </w:pPr>
      <w:r>
        <w:rPr>
          <w:rStyle w:val="CommentReference"/>
        </w:rPr>
        <w:annotationRef/>
      </w:r>
      <w:r>
        <w:rPr>
          <w:sz w:val="20"/>
        </w:rPr>
        <w:t>I’m not sure this makes any sense as a hypothe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2CD76C" w15:done="0"/>
  <w15:commentEx w15:paraId="45BA0D70" w15:done="0"/>
  <w15:commentEx w15:paraId="53F36242" w15:done="0"/>
  <w15:commentEx w15:paraId="0EF4175E" w15:done="0"/>
  <w15:commentEx w15:paraId="31A563A3" w15:done="0"/>
  <w15:commentEx w15:paraId="10BA8D5B" w15:done="0"/>
  <w15:commentEx w15:paraId="29B5928D" w15:done="0"/>
  <w15:commentEx w15:paraId="73B41A55" w15:done="0"/>
  <w15:commentEx w15:paraId="66EA90B8" w15:done="0"/>
  <w15:commentEx w15:paraId="5ED28226" w15:done="0"/>
  <w15:commentEx w15:paraId="326A0D62" w15:done="0"/>
  <w15:commentEx w15:paraId="60898349" w15:done="0"/>
  <w15:commentEx w15:paraId="0A68F83A" w15:done="0"/>
  <w15:commentEx w15:paraId="13CECCCA" w15:done="0"/>
  <w15:commentEx w15:paraId="731D90D3" w15:done="0"/>
  <w15:commentEx w15:paraId="7F93239E" w15:done="0"/>
  <w15:commentEx w15:paraId="04C58792" w15:paraIdParent="7F93239E" w15:done="0"/>
  <w15:commentEx w15:paraId="4ACA541E" w15:done="0"/>
  <w15:commentEx w15:paraId="36FB3DC8" w15:done="0"/>
  <w15:commentEx w15:paraId="42C105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B5AD0" w16cex:dateUtc="2022-09-26T02:55:00Z"/>
  <w16cex:commentExtensible w16cex:durableId="2708E1E5" w16cex:dateUtc="2022-10-30T15:43:00Z"/>
  <w16cex:commentExtensible w16cex:durableId="27092E1F" w16cex:dateUtc="2022-10-30T21:08:00Z"/>
  <w16cex:commentExtensible w16cex:durableId="270F760F" w16cex:dateUtc="2022-11-04T15:29:00Z"/>
  <w16cex:commentExtensible w16cex:durableId="270F8930" w16cex:dateUtc="2022-11-04T16:50:00Z"/>
  <w16cex:commentExtensible w16cex:durableId="270F8A36" w16cex:dateUtc="2022-11-04T16:55:00Z"/>
  <w16cex:commentExtensible w16cex:durableId="26DEACAD" w16cex:dateUtc="2022-09-28T15:21:00Z"/>
  <w16cex:commentExtensible w16cex:durableId="26E92F78" w16cex:dateUtc="2022-10-06T15:42:00Z"/>
  <w16cex:commentExtensible w16cex:durableId="26E92E83" w16cex:dateUtc="2022-10-06T15:37:00Z"/>
  <w16cex:commentExtensible w16cex:durableId="26E292F9" w16cex:dateUtc="2022-10-01T14:20:00Z"/>
  <w16cex:commentExtensible w16cex:durableId="26E83E8B" w16cex:dateUtc="2022-10-05T21:34:00Z"/>
  <w16cex:commentExtensible w16cex:durableId="26DF0C47" w16cex:dateUtc="2022-09-28T22:09:00Z"/>
  <w16cex:commentExtensible w16cex:durableId="26DF0686" w16cex:dateUtc="2022-09-28T21:44:00Z"/>
  <w16cex:commentExtensible w16cex:durableId="26DDA5F0" w16cex:dateUtc="2022-09-27T20:40:00Z"/>
  <w16cex:commentExtensible w16cex:durableId="26DDA621" w16cex:dateUtc="2022-09-27T20:41:00Z"/>
  <w16cex:commentExtensible w16cex:durableId="26DDA63D" w16cex:dateUtc="2022-09-27T20:41:00Z"/>
  <w16cex:commentExtensible w16cex:durableId="26E48CBC" w16cex:dateUtc="2022-10-03T02:18:00Z"/>
  <w16cex:commentExtensible w16cex:durableId="26DDA64D" w16cex:dateUtc="2022-09-27T20:41:00Z"/>
  <w16cex:commentExtensible w16cex:durableId="26E44BB5" w16cex:dateUtc="2022-10-02T21:41:00Z"/>
  <w16cex:commentExtensible w16cex:durableId="26E48C6B" w16cex:dateUtc="2022-10-03T0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2CD76C" w16cid:durableId="26DB5AD0"/>
  <w16cid:commentId w16cid:paraId="45BA0D70" w16cid:durableId="2708E1E5"/>
  <w16cid:commentId w16cid:paraId="53F36242" w16cid:durableId="27092E1F"/>
  <w16cid:commentId w16cid:paraId="0EF4175E" w16cid:durableId="270F760F"/>
  <w16cid:commentId w16cid:paraId="31A563A3" w16cid:durableId="270F8930"/>
  <w16cid:commentId w16cid:paraId="10BA8D5B" w16cid:durableId="270F8A36"/>
  <w16cid:commentId w16cid:paraId="29B5928D" w16cid:durableId="26DEACAD"/>
  <w16cid:commentId w16cid:paraId="73B41A55" w16cid:durableId="26E92F78"/>
  <w16cid:commentId w16cid:paraId="66EA90B8" w16cid:durableId="26E92E83"/>
  <w16cid:commentId w16cid:paraId="5ED28226" w16cid:durableId="26E292F9"/>
  <w16cid:commentId w16cid:paraId="326A0D62" w16cid:durableId="26E83E8B"/>
  <w16cid:commentId w16cid:paraId="60898349" w16cid:durableId="26DF0C47"/>
  <w16cid:commentId w16cid:paraId="0A68F83A" w16cid:durableId="26DF0686"/>
  <w16cid:commentId w16cid:paraId="13CECCCA" w16cid:durableId="26DDA5F0"/>
  <w16cid:commentId w16cid:paraId="731D90D3" w16cid:durableId="26DDA621"/>
  <w16cid:commentId w16cid:paraId="7F93239E" w16cid:durableId="26DDA63D"/>
  <w16cid:commentId w16cid:paraId="04C58792" w16cid:durableId="26E48CBC"/>
  <w16cid:commentId w16cid:paraId="4ACA541E" w16cid:durableId="26DDA64D"/>
  <w16cid:commentId w16cid:paraId="36FB3DC8" w16cid:durableId="26E44BB5"/>
  <w16cid:commentId w16cid:paraId="42C105F3" w16cid:durableId="26E48C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089A5" w14:textId="77777777" w:rsidR="006755F5" w:rsidRDefault="006755F5">
      <w:r>
        <w:separator/>
      </w:r>
    </w:p>
  </w:endnote>
  <w:endnote w:type="continuationSeparator" w:id="0">
    <w:p w14:paraId="68CF7DDF" w14:textId="77777777" w:rsidR="006755F5" w:rsidRDefault="006755F5">
      <w:r>
        <w:continuationSeparator/>
      </w:r>
    </w:p>
  </w:endnote>
  <w:endnote w:type="continuationNotice" w:id="1">
    <w:p w14:paraId="1B457C52" w14:textId="77777777" w:rsidR="006755F5" w:rsidRDefault="006755F5">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5CEAA" w14:textId="77777777" w:rsidR="006755F5" w:rsidRDefault="006755F5">
      <w:r>
        <w:separator/>
      </w:r>
    </w:p>
  </w:footnote>
  <w:footnote w:type="continuationSeparator" w:id="0">
    <w:p w14:paraId="71C01BAA" w14:textId="77777777" w:rsidR="006755F5" w:rsidRDefault="006755F5">
      <w:r>
        <w:continuationSeparator/>
      </w:r>
    </w:p>
  </w:footnote>
  <w:footnote w:type="continuationNotice" w:id="1">
    <w:p w14:paraId="741A1763" w14:textId="77777777" w:rsidR="006755F5" w:rsidRDefault="006755F5">
      <w:pPr>
        <w:spacing w:before="0"/>
      </w:pPr>
    </w:p>
  </w:footnote>
  <w:footnote w:id="2">
    <w:p w14:paraId="1E66312B" w14:textId="3C45CF90" w:rsidR="00FE52F8" w:rsidRPr="008B6866" w:rsidRDefault="00FE52F8" w:rsidP="008B6866">
      <w:pPr>
        <w:pStyle w:val="Footnote"/>
      </w:pPr>
      <w:r w:rsidRPr="008B6866">
        <w:rPr>
          <w:rStyle w:val="FootnoteReference"/>
          <w:vertAlign w:val="baseline"/>
        </w:rPr>
        <w:t>*</w:t>
      </w:r>
      <w:r w:rsidRPr="008B6866">
        <w:t xml:space="preserve"> Postdoctoral teaching fellow, Institute for Politics and Strategy, Carnegie-Mellon University.</w:t>
      </w:r>
      <w:r w:rsidR="00FA67AB">
        <w:t xml:space="preserve"> The authors would like to thank </w:t>
      </w:r>
      <w:r w:rsidR="00C94460">
        <w:t>Ben Williams, etc…</w:t>
      </w:r>
    </w:p>
  </w:footnote>
  <w:footnote w:id="3">
    <w:p w14:paraId="340A63B2" w14:textId="14D7201B" w:rsidR="00FE52F8" w:rsidRPr="008B6866" w:rsidRDefault="00FE52F8" w:rsidP="008B6866">
      <w:pPr>
        <w:pStyle w:val="Footnote"/>
      </w:pPr>
      <w:r w:rsidRPr="008B6866">
        <w:rPr>
          <w:rStyle w:val="FootnoteReference"/>
          <w:vertAlign w:val="baseline"/>
        </w:rPr>
        <w:t>+</w:t>
      </w:r>
      <w:r w:rsidRPr="008B6866">
        <w:t xml:space="preserve"> Di</w:t>
      </w:r>
      <w:r w:rsidR="009F5E56" w:rsidRPr="008B6866">
        <w:t>stinguished Professor and Jack W. Peltason Chair of Democracy Studies, Department of Political Science, University of California Irvine</w:t>
      </w:r>
    </w:p>
  </w:footnote>
  <w:footnote w:id="4">
    <w:p w14:paraId="727045D2" w14:textId="1B25D863" w:rsidR="009F5E56" w:rsidRPr="008B6866" w:rsidRDefault="009F5E56" w:rsidP="008B6866">
      <w:pPr>
        <w:pStyle w:val="Footnote"/>
      </w:pPr>
      <w:r w:rsidRPr="008B6866">
        <w:rPr>
          <w:rStyle w:val="FootnoteReference"/>
          <w:vertAlign w:val="baseline"/>
        </w:rPr>
        <w:t>#</w:t>
      </w:r>
      <w:r w:rsidRPr="008B6866">
        <w:t xml:space="preserve"> New York Law School</w:t>
      </w:r>
    </w:p>
  </w:footnote>
  <w:footnote w:id="5">
    <w:p w14:paraId="3797FBDE" w14:textId="2F68F081" w:rsidR="00ED25A6" w:rsidRDefault="00ED25A6">
      <w:pPr>
        <w:pStyle w:val="FootnoteText"/>
      </w:pPr>
      <w:r>
        <w:rPr>
          <w:rStyle w:val="FootnoteReference"/>
        </w:rPr>
        <w:footnoteRef/>
      </w:r>
      <w:r>
        <w:t xml:space="preserve"> </w:t>
      </w:r>
      <w:r w:rsidRPr="008B6866">
        <w:t xml:space="preserve">All </w:t>
      </w:r>
      <w:r w:rsidR="00554930">
        <w:t>North Carolina, among the states</w:t>
      </w:r>
      <w:r w:rsidRPr="008B6866">
        <w:t xml:space="preserve"> where legislatures draw congressional maps</w:t>
      </w:r>
      <w:r w:rsidR="00554930">
        <w:t>,</w:t>
      </w:r>
      <w:r w:rsidRPr="008B6866">
        <w:t xml:space="preserve"> allow the governor to veto the plan</w:t>
      </w:r>
      <w:r>
        <w:t>.</w:t>
      </w:r>
    </w:p>
  </w:footnote>
  <w:footnote w:id="6">
    <w:p w14:paraId="5A0C8244" w14:textId="77777777" w:rsidR="007F31E0" w:rsidRDefault="008E19DE">
      <w:pPr>
        <w:pStyle w:val="FootnoteText"/>
      </w:pPr>
      <w:r>
        <w:rPr>
          <w:rStyle w:val="FootnoteReference"/>
        </w:rPr>
        <w:footnoteRef/>
      </w:r>
      <w:r>
        <w:t xml:space="preserve"> The exact text of constitutional provisions </w:t>
      </w:r>
      <w:r w:rsidR="00B54C6D">
        <w:t>varies</w:t>
      </w:r>
      <w:r>
        <w:t xml:space="preserve"> by state. </w:t>
      </w:r>
      <w:r w:rsidR="008A637E">
        <w:t>Traditional</w:t>
      </w:r>
      <w:r w:rsidR="00B54C6D">
        <w:t xml:space="preserve"> criteria, in addition to those listed above, include preservation of communities of interest, </w:t>
      </w:r>
      <w:r w:rsidR="00F87FCD">
        <w:t xml:space="preserve">preservation of cores of districts, and avoiding the pairing of incumbents. Emerging criteria </w:t>
      </w:r>
      <w:r w:rsidR="0091755A">
        <w:t>are generally more direct in their instruction to avoid partisan disparities</w:t>
      </w:r>
      <w:r w:rsidR="00963280">
        <w:t xml:space="preserve"> in outcomes</w:t>
      </w:r>
      <w:r w:rsidR="0091755A">
        <w:t xml:space="preserve">. </w:t>
      </w:r>
      <w:r w:rsidR="0099113C">
        <w:t xml:space="preserve">Some states have toyed with language that </w:t>
      </w:r>
      <w:r w:rsidR="00D414D7">
        <w:t>would require districts drawn proportionally to the statewide vote based on prior elections.</w:t>
      </w:r>
      <w:r w:rsidR="00BF70BC">
        <w:t xml:space="preserve"> </w:t>
      </w:r>
    </w:p>
    <w:p w14:paraId="235D9BA3" w14:textId="77777777" w:rsidR="007F31E0" w:rsidRDefault="00BF70BC">
      <w:pPr>
        <w:pStyle w:val="FootnoteText"/>
      </w:pPr>
      <w:r>
        <w:t xml:space="preserve">Several states have no </w:t>
      </w:r>
      <w:r w:rsidR="00CC1BF6">
        <w:t xml:space="preserve">state-level </w:t>
      </w:r>
      <w:r>
        <w:t xml:space="preserve">provisions </w:t>
      </w:r>
      <w:r w:rsidR="00CC1BF6">
        <w:t>limiting</w:t>
      </w:r>
      <w:r w:rsidR="000B2CB1">
        <w:t xml:space="preserve"> congressional</w:t>
      </w:r>
      <w:r w:rsidR="00CC1BF6">
        <w:t xml:space="preserve"> districting plans, including Alabama, Alaska, Connecticut, Delaware, </w:t>
      </w:r>
      <w:r w:rsidR="001D41E4">
        <w:t xml:space="preserve">Illinois, Indiana, Maryland, Massachusetts, </w:t>
      </w:r>
      <w:r w:rsidR="000B2CB1">
        <w:t xml:space="preserve">Montana, New Hampshire, New Jersey, North Dakota, </w:t>
      </w:r>
      <w:r w:rsidR="0070500D">
        <w:t>South Dakota, Tennessee, Texas, Vermont, and Wisconsin.</w:t>
      </w:r>
      <w:r w:rsidR="003912BB">
        <w:t xml:space="preserve"> </w:t>
      </w:r>
    </w:p>
    <w:p w14:paraId="17386D44" w14:textId="6E328678" w:rsidR="008E19DE" w:rsidRDefault="003912BB">
      <w:pPr>
        <w:pStyle w:val="FootnoteText"/>
      </w:pPr>
      <w:r>
        <w:t xml:space="preserve">For more, see </w:t>
      </w:r>
      <w:r w:rsidRPr="003912BB">
        <w:t>Congressional Redistricting Criteria and Considerations</w:t>
      </w:r>
      <w:r>
        <w:t>,</w:t>
      </w:r>
      <w:r w:rsidR="00CE08A5" w:rsidRPr="00CE08A5">
        <w:t xml:space="preserve"> </w:t>
      </w:r>
      <w:r w:rsidR="005105F2">
        <w:t xml:space="preserve">Sarah J. Eckman, </w:t>
      </w:r>
      <w:r w:rsidR="00CE08A5" w:rsidRPr="00CE08A5">
        <w:t>November 15, 2021</w:t>
      </w:r>
      <w:r w:rsidR="000939A9">
        <w:t xml:space="preserve"> (</w:t>
      </w:r>
      <w:r w:rsidR="000939A9" w:rsidRPr="000939A9">
        <w:t>https://crsreports.congress.gov/product/pdf/IN/IN11618</w:t>
      </w:r>
      <w:r w:rsidR="000939A9">
        <w:t>)</w:t>
      </w:r>
      <w:r w:rsidR="00066559">
        <w:t xml:space="preserve">, </w:t>
      </w:r>
      <w:r w:rsidR="005105F2">
        <w:t>the National Conference of State Legislatures</w:t>
      </w:r>
      <w:r w:rsidR="00A12926">
        <w:t xml:space="preserve"> [</w:t>
      </w:r>
      <w:r w:rsidR="00A12926" w:rsidRPr="00A12926">
        <w:t>Ben Williams and Wendy Underhill</w:t>
      </w:r>
      <w:r w:rsidR="00A12926">
        <w:t>, September 2017</w:t>
      </w:r>
      <w:r w:rsidR="00DB3FE8">
        <w:t xml:space="preserve"> (</w:t>
      </w:r>
      <w:r w:rsidR="00DB3FE8" w:rsidRPr="00DB3FE8">
        <w:t>https://www.ncsl.org/research/redistricting/redistricting-criteria-legisbrief.aspx</w:t>
      </w:r>
      <w:r w:rsidR="00DB3FE8">
        <w:t>)</w:t>
      </w:r>
      <w:r w:rsidR="00A12926">
        <w:t>]</w:t>
      </w:r>
      <w:r w:rsidR="005105F2">
        <w:t xml:space="preserve">, </w:t>
      </w:r>
      <w:r w:rsidR="00066559">
        <w:t xml:space="preserve">and </w:t>
      </w:r>
      <w:r w:rsidR="00066559" w:rsidRPr="00066559">
        <w:t>Criteria for congressional districts</w:t>
      </w:r>
      <w:r w:rsidR="000939A9">
        <w:t>, All About Redistricting(</w:t>
      </w:r>
      <w:r w:rsidR="000939A9" w:rsidRPr="000939A9">
        <w:t>https://redistricting.lls.edu/redistricting-101/where-are-the-lines-drawn/criteria-for-congressional-districts/</w:t>
      </w:r>
      <w:r w:rsidR="000939A9">
        <w:t>)</w:t>
      </w:r>
    </w:p>
  </w:footnote>
  <w:footnote w:id="7">
    <w:p w14:paraId="3F425200" w14:textId="3457B733" w:rsidR="001C2CA1" w:rsidRDefault="001C2CA1">
      <w:pPr>
        <w:pStyle w:val="FootnoteText"/>
      </w:pPr>
      <w:r>
        <w:rPr>
          <w:rStyle w:val="FootnoteReference"/>
        </w:rPr>
        <w:footnoteRef/>
      </w:r>
      <w:r>
        <w:t xml:space="preserve"> Not every effort was successful. In Pennsylvania, organizers of groups such as the Committee of Seventy and Fair Districts PA advocated for significant changes to the process. No changes were made. In Missouri, voters passed the “Clean Missouri” act, but it was later amended</w:t>
      </w:r>
      <w:r w:rsidR="00854789">
        <w:t xml:space="preserve"> to lose its teeth. Ohio voters passed significant change, but that process was subverted by the majority party who continued to have influence over the process.</w:t>
      </w:r>
    </w:p>
  </w:footnote>
  <w:footnote w:id="8">
    <w:p w14:paraId="77F41BE6" w14:textId="2BC712AE" w:rsidR="007A333E" w:rsidRDefault="007A333E">
      <w:pPr>
        <w:pStyle w:val="FootnoteText"/>
      </w:pPr>
      <w:r>
        <w:rPr>
          <w:rStyle w:val="FootnoteReference"/>
        </w:rPr>
        <w:footnoteRef/>
      </w:r>
      <w:r>
        <w:t xml:space="preserve">  M</w:t>
      </w:r>
      <w:r w:rsidRPr="0080356A">
        <w:t>ost states still have redistricting under legislative control</w:t>
      </w:r>
      <w:r w:rsidR="009F1521">
        <w:t xml:space="preserve">. Several states have advisory commissions or backup commissions if the legislature fails to pass a map. Additionally, states differ on the </w:t>
      </w:r>
      <w:r w:rsidR="00F73801">
        <w:t xml:space="preserve">voting rule required to pass a map. For instance, </w:t>
      </w:r>
      <w:r w:rsidR="007C0247">
        <w:t>Ohio requires the legislature to pass a map with a supermajority, otherwise a backup commission retains jurisdiction over the creation of a Congressional plan.</w:t>
      </w:r>
    </w:p>
  </w:footnote>
  <w:footnote w:id="9">
    <w:p w14:paraId="50F9E189" w14:textId="56A87AD8" w:rsidR="000A7636" w:rsidRPr="00C16627" w:rsidRDefault="000A7636">
      <w:pPr>
        <w:pStyle w:val="FootnoteText"/>
      </w:pPr>
      <w:r>
        <w:rPr>
          <w:rStyle w:val="FootnoteReference"/>
        </w:rPr>
        <w:footnoteRef/>
      </w:r>
      <w:r>
        <w:t xml:space="preserve"> </w:t>
      </w:r>
      <w:r w:rsidR="00DD3282">
        <w:t>There are at least three classes of state constitutional provisions which can be interpreted to be violated when a redistricting plan contains overtly partisan elements. These include</w:t>
      </w:r>
      <w:r w:rsidR="00C12624">
        <w:t xml:space="preserve"> language that says elections shall be</w:t>
      </w:r>
      <w:r w:rsidR="00DD3282">
        <w:t xml:space="preserve"> “free and equal”</w:t>
      </w:r>
      <w:r w:rsidR="00C12624">
        <w:t>, “free and open”, “free”,</w:t>
      </w:r>
      <w:r w:rsidR="00B409CB">
        <w:t xml:space="preserve"> and implicit or</w:t>
      </w:r>
      <w:r w:rsidR="00C12624">
        <w:t xml:space="preserve"> </w:t>
      </w:r>
      <w:r w:rsidR="00517CE2">
        <w:t>explicit language regarding the “right to vote”</w:t>
      </w:r>
      <w:r w:rsidR="00B409CB">
        <w:t xml:space="preserve">. See </w:t>
      </w:r>
      <w:r w:rsidR="00047B4B">
        <w:fldChar w:fldCharType="begin"/>
      </w:r>
      <w:r w:rsidR="00A66C2D">
        <w:instrText xml:space="preserve"> ADDIN ZOTERO_ITEM CSL_CITATION {"citationID":"C8B3ySxy","properties":{"formattedCitation":"(Douglas 2014)","plainCitation":"(Douglas 2014)","dontUpdate":true,"noteIndex":8},"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047B4B">
        <w:fldChar w:fldCharType="separate"/>
      </w:r>
      <w:r w:rsidR="00826599">
        <w:rPr>
          <w:noProof/>
        </w:rPr>
        <w:t>Douglas (2014)</w:t>
      </w:r>
      <w:r w:rsidR="00047B4B">
        <w:fldChar w:fldCharType="end"/>
      </w:r>
      <w:r w:rsidR="00C16627">
        <w:t xml:space="preserve">, </w:t>
      </w:r>
      <w:r w:rsidR="00C16627" w:rsidRPr="00C16627">
        <w:rPr>
          <w:i/>
          <w:iCs/>
        </w:rPr>
        <w:t>The Right to Vote Under State Constitutions</w:t>
      </w:r>
      <w:r w:rsidR="00C16627">
        <w:t xml:space="preserve"> for more information on the right to vote found in state constitutions.</w:t>
      </w:r>
    </w:p>
  </w:footnote>
  <w:footnote w:id="10">
    <w:p w14:paraId="2688807C" w14:textId="267A433F" w:rsidR="009429BE" w:rsidRDefault="009429BE">
      <w:pPr>
        <w:pStyle w:val="FootnoteText"/>
      </w:pPr>
      <w:r>
        <w:rPr>
          <w:rStyle w:val="FootnoteReference"/>
        </w:rPr>
        <w:footnoteRef/>
      </w:r>
      <w:r>
        <w:t xml:space="preserve"> </w:t>
      </w:r>
      <w:r w:rsidRPr="008B6866">
        <w:t>Such metrics include the efficiency gap, partisan bias, and the mean-median gap. We discuss these later in the essay.</w:t>
      </w:r>
    </w:p>
  </w:footnote>
  <w:footnote w:id="11">
    <w:p w14:paraId="452B9279" w14:textId="1E68D902" w:rsidR="00AA71EB" w:rsidRDefault="00AA71EB">
      <w:pPr>
        <w:pStyle w:val="FootnoteText"/>
      </w:pPr>
      <w:r>
        <w:rPr>
          <w:rStyle w:val="FootnoteReference"/>
        </w:rPr>
        <w:footnoteRef/>
      </w:r>
      <w:r>
        <w:t xml:space="preserve"> </w:t>
      </w:r>
      <w:r w:rsidRPr="008B6866">
        <w:t xml:space="preserve">For an overview of </w:t>
      </w:r>
      <w:r w:rsidRPr="00032871">
        <w:rPr>
          <w:i/>
          <w:iCs/>
        </w:rPr>
        <w:t>Vieth</w:t>
      </w:r>
      <w:r w:rsidRPr="008B6866">
        <w:t xml:space="preserve"> see </w:t>
      </w:r>
      <w:sdt>
        <w:sdtPr>
          <w:rPr>
            <w:color w:val="000000"/>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3DA4167DB46D7643B9B27389A870E80A"/>
          </w:placeholder>
        </w:sdtPr>
        <w:sdtEndPr/>
        <w:sdtContent>
          <w:r w:rsidRPr="00217C5F">
            <w:rPr>
              <w:color w:val="000000"/>
            </w:rPr>
            <w:t xml:space="preserve">McGann et al., </w:t>
          </w:r>
          <w:r w:rsidRPr="008E0152">
            <w:rPr>
              <w:i/>
              <w:iCs/>
              <w:color w:val="000000"/>
            </w:rPr>
            <w:t>Gerrymandering in America: The House of Representatives, the Supreme Court, and the Future of Popular Sovereignty</w:t>
          </w:r>
          <w:r w:rsidRPr="00217C5F">
            <w:rPr>
              <w:color w:val="000000"/>
            </w:rPr>
            <w:t>, (2016)</w:t>
          </w:r>
        </w:sdtContent>
      </w:sdt>
    </w:p>
  </w:footnote>
  <w:footnote w:id="12">
    <w:p w14:paraId="41504192" w14:textId="140C1B3E" w:rsidR="00AA71EB" w:rsidRDefault="00AA71EB">
      <w:pPr>
        <w:pStyle w:val="FootnoteText"/>
      </w:pPr>
      <w:r>
        <w:rPr>
          <w:rStyle w:val="FootnoteReference"/>
        </w:rPr>
        <w:footnoteRef/>
      </w:r>
      <w:r>
        <w:t xml:space="preserve"> </w:t>
      </w:r>
      <w:r w:rsidRPr="008B6866">
        <w:t xml:space="preserve">Grofman, Bernard and Gary King. 2007. Partisan Symmetry and the Test for Gerrymandering Claims after LULAC v. Perry. </w:t>
      </w:r>
      <w:r w:rsidRPr="004B16DD">
        <w:rPr>
          <w:i/>
          <w:iCs/>
        </w:rPr>
        <w:t>Election Law Journal</w:t>
      </w:r>
      <w:r w:rsidRPr="008B6866">
        <w:t>, 6 (1)</w:t>
      </w:r>
      <w:r w:rsidR="00C64801">
        <w:t>.</w:t>
      </w:r>
    </w:p>
  </w:footnote>
  <w:footnote w:id="13">
    <w:p w14:paraId="79D629E3" w14:textId="447B857E" w:rsidR="00521D1F" w:rsidRDefault="00521D1F">
      <w:pPr>
        <w:pStyle w:val="FootnoteText"/>
      </w:pPr>
      <w:r>
        <w:rPr>
          <w:rStyle w:val="FootnoteReference"/>
        </w:rPr>
        <w:footnoteRef/>
      </w:r>
      <w:r>
        <w:t xml:space="preserve"> </w:t>
      </w:r>
      <w:r w:rsidRPr="00EE0AFE">
        <w:t xml:space="preserve">The map that was to be replaced was itself drawn as a remedy to an earlier racial gerrymander. </w:t>
      </w:r>
      <w:r w:rsidRPr="00196E68">
        <w:rPr>
          <w:i/>
          <w:iCs/>
        </w:rPr>
        <w:t>Harris v. McCrory</w:t>
      </w:r>
      <w:r w:rsidRPr="00EE0AFE">
        <w:t xml:space="preserve">, 159 F. Supp. 3d 600 (M.D.N.C. 2016). While drawing the remedy, the legislator (and named defendant) admitted to drawing with partisanship as its primary motivation, saying </w:t>
      </w:r>
      <w:r w:rsidR="00FB7E44">
        <w:t>t</w:t>
      </w:r>
      <w:r w:rsidRPr="00EE0AFE">
        <w:t>he</w:t>
      </w:r>
      <w:r w:rsidR="00FB7E44">
        <w:t>y</w:t>
      </w:r>
      <w:r w:rsidRPr="00EE0AFE">
        <w:t xml:space="preserve"> “propose[d] that [the Committee] draw the maps to give a partisan advantage to 10 Republicans and 3 Democrats because [he] d[id] not believe it [would be] possible to draw a map with 11 Republicans and 2 Democrats." </w:t>
      </w:r>
      <w:r w:rsidRPr="00CD1686">
        <w:rPr>
          <w:i/>
          <w:iCs/>
        </w:rPr>
        <w:t>Rucho</w:t>
      </w:r>
      <w:r w:rsidRPr="00EE0AFE">
        <w:t>, 318 F Supp. 3d at 808. That map was approved on a party line vote.</w:t>
      </w:r>
    </w:p>
  </w:footnote>
  <w:footnote w:id="14">
    <w:p w14:paraId="4C727076" w14:textId="75BB9E16" w:rsidR="00A75838" w:rsidRDefault="00A75838">
      <w:pPr>
        <w:pStyle w:val="FootnoteText"/>
      </w:pPr>
      <w:r>
        <w:rPr>
          <w:rStyle w:val="FootnoteReference"/>
        </w:rPr>
        <w:footnoteRef/>
      </w:r>
      <w:r>
        <w:t xml:space="preserve"> </w:t>
      </w:r>
      <w:r w:rsidR="00FF08BD">
        <w:t xml:space="preserve">On December 2, 2015, the Florida Supreme Court issued an opinion intended to bring finality to </w:t>
      </w:r>
      <w:r w:rsidR="00E12737">
        <w:t>litigation surrounding the state’s congressional redistricting that “spanned nearly four years in state courts.”</w:t>
      </w:r>
      <w:r w:rsidR="00F7170A">
        <w:t xml:space="preserve"> </w:t>
      </w:r>
      <w:r w:rsidR="00F7170A" w:rsidRPr="00541A61">
        <w:t>https://law.justia.com/cases/florida/supreme-court/2015/sc14-1905-0.html</w:t>
      </w:r>
      <w:r w:rsidR="00F7170A">
        <w:t xml:space="preserve">. </w:t>
      </w:r>
    </w:p>
  </w:footnote>
  <w:footnote w:id="15">
    <w:p w14:paraId="365C1076" w14:textId="0F2DE95D" w:rsidR="002B2318" w:rsidRDefault="002B2318">
      <w:pPr>
        <w:pStyle w:val="FootnoteText"/>
      </w:pPr>
      <w:r>
        <w:rPr>
          <w:rStyle w:val="FootnoteReference"/>
        </w:rPr>
        <w:footnoteRef/>
      </w:r>
      <w:r>
        <w:t xml:space="preserve"> </w:t>
      </w:r>
      <w:r w:rsidRPr="002B2318">
        <w:t xml:space="preserve">The case was in direct response to the </w:t>
      </w:r>
      <w:r w:rsidR="00A14C29">
        <w:t>U.S.</w:t>
      </w:r>
      <w:r w:rsidRPr="002B2318">
        <w:t xml:space="preserve"> Supreme Court’s ruling in </w:t>
      </w:r>
      <w:r w:rsidRPr="00A15909">
        <w:rPr>
          <w:i/>
          <w:iCs/>
        </w:rPr>
        <w:t xml:space="preserve">Rucho </w:t>
      </w:r>
      <w:r w:rsidRPr="002B2318">
        <w:t xml:space="preserve">and heard challenges to both the state legislative maps </w:t>
      </w:r>
      <w:r w:rsidRPr="00A15909">
        <w:rPr>
          <w:i/>
          <w:iCs/>
        </w:rPr>
        <w:t>Common Cause v. Lewis</w:t>
      </w:r>
      <w:r w:rsidRPr="002B2318">
        <w:t xml:space="preserve"> CITE and the congressional Maps.</w:t>
      </w:r>
    </w:p>
  </w:footnote>
  <w:footnote w:id="16">
    <w:p w14:paraId="71C63912" w14:textId="6F8B0723" w:rsidR="002C5684" w:rsidRPr="002B2318" w:rsidRDefault="00D17C56" w:rsidP="002B2318">
      <w:pPr>
        <w:pStyle w:val="FootnoteText"/>
      </w:pPr>
      <w:r>
        <w:rPr>
          <w:rStyle w:val="FootnoteReference"/>
        </w:rPr>
        <w:footnoteRef/>
      </w:r>
      <w:r w:rsidRPr="008B6866">
        <w:t xml:space="preserve"> </w:t>
      </w:r>
      <w:r w:rsidR="002C5684" w:rsidRPr="002B2318">
        <w:t xml:space="preserve">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002C5684" w:rsidRPr="002B2318">
          <w:rPr>
            <w:rStyle w:val="Hyperlink"/>
            <w:color w:val="auto"/>
            <w:u w:val="none"/>
          </w:rPr>
          <w:t>https://www.brennancenter.org/sites/default/files/2019-10/2019-10-28-Harper%20v_%20Lewis-Order.pdf</w:t>
        </w:r>
      </w:hyperlink>
      <w:r w:rsidR="002C5684" w:rsidRPr="002B2318">
        <w:t xml:space="preserve"> 17-18. </w:t>
      </w:r>
    </w:p>
  </w:footnote>
  <w:footnote w:id="17">
    <w:p w14:paraId="5C884F2A" w14:textId="3A1D7505" w:rsidR="002C5684" w:rsidRPr="002B2318" w:rsidRDefault="002B2318" w:rsidP="00521D1F">
      <w:pPr>
        <w:pStyle w:val="FootnoteText"/>
      </w:pPr>
      <w:r>
        <w:rPr>
          <w:rStyle w:val="FootnoteReference"/>
        </w:rPr>
        <w:footnoteRef/>
      </w:r>
      <w:r w:rsidR="00D17C56" w:rsidRPr="002B2318">
        <w:t xml:space="preserve"> </w:t>
      </w:r>
      <w:r w:rsidR="002C5684" w:rsidRPr="002B2318">
        <w:t>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The News &amp; Observer.</w:t>
      </w:r>
      <w:r w:rsidR="00521D1F">
        <w:t xml:space="preserve"> </w:t>
      </w:r>
      <w:r w:rsidR="002C5684" w:rsidRPr="002B2318">
        <w:t>www.newsobserver.com/news/politics-government/election/article237958719.html</w:t>
      </w:r>
    </w:p>
  </w:footnote>
  <w:footnote w:id="18">
    <w:p w14:paraId="479E3028" w14:textId="1848F8F6" w:rsidR="003C5595" w:rsidRDefault="003C5595">
      <w:pPr>
        <w:pStyle w:val="FootnoteText"/>
      </w:pPr>
      <w:r>
        <w:rPr>
          <w:rStyle w:val="FootnoteReference"/>
        </w:rPr>
        <w:footnoteRef/>
      </w:r>
      <w:r>
        <w:t xml:space="preserve"> </w:t>
      </w:r>
      <w:r w:rsidRPr="003C5595">
        <w:t xml:space="preserve">Arizona, California, Colorado, </w:t>
      </w:r>
      <w:r w:rsidR="006A0DB1">
        <w:t xml:space="preserve">Hawaii, </w:t>
      </w:r>
      <w:r w:rsidRPr="003C5595">
        <w:t>Idaho</w:t>
      </w:r>
      <w:r w:rsidR="00B6292D">
        <w:t xml:space="preserve">, </w:t>
      </w:r>
      <w:r w:rsidRPr="003C5595">
        <w:t xml:space="preserve">Michigan, Montana, </w:t>
      </w:r>
      <w:r w:rsidR="00DE2450">
        <w:t xml:space="preserve">New </w:t>
      </w:r>
      <w:r w:rsidR="00E90E7C">
        <w:t>Jersey</w:t>
      </w:r>
      <w:r w:rsidR="00DE2450">
        <w:t xml:space="preserve">, </w:t>
      </w:r>
      <w:r w:rsidR="001D0079" w:rsidRPr="003C5595">
        <w:t>New York</w:t>
      </w:r>
      <w:r w:rsidR="001D0079">
        <w:t>,</w:t>
      </w:r>
      <w:r w:rsidR="00B6292D">
        <w:t xml:space="preserve"> Virginia,</w:t>
      </w:r>
      <w:r w:rsidR="001D0079">
        <w:t xml:space="preserve"> </w:t>
      </w:r>
      <w:r w:rsidRPr="003C5595">
        <w:t>Washington</w:t>
      </w:r>
    </w:p>
  </w:footnote>
  <w:footnote w:id="19">
    <w:p w14:paraId="1C43E54C" w14:textId="6AAEBE9F" w:rsidR="00120D0B" w:rsidRDefault="00120D0B">
      <w:pPr>
        <w:pStyle w:val="FootnoteText"/>
      </w:pPr>
      <w:r>
        <w:rPr>
          <w:rStyle w:val="FootnoteReference"/>
        </w:rPr>
        <w:footnoteRef/>
      </w:r>
      <w:r>
        <w:t xml:space="preserve"> </w:t>
      </w:r>
      <w:r w:rsidRPr="00120D0B">
        <w:t>Secondary (backup) responsibly is given to commissions in three other states (Connecticut, Indiana, and Ohio), with three more having advisory commissions (Iowa, Maine, and Utah). Backup commissions usually get the opportunity to draw districts when the legislature fails to, again usually because of supermajority requirements. In Connecticut, both the legislature and the backup commission failed, and the state Supreme Court drew the map instead. 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Indiana passed its map through the legislature, which did not require a supermajority.</w:t>
      </w:r>
    </w:p>
  </w:footnote>
  <w:footnote w:id="20">
    <w:p w14:paraId="3E233A2F" w14:textId="510C9B7C" w:rsidR="00B61A96" w:rsidRDefault="00B61A96">
      <w:pPr>
        <w:pStyle w:val="FootnoteText"/>
      </w:pPr>
      <w:r>
        <w:rPr>
          <w:rStyle w:val="FootnoteReference"/>
        </w:rPr>
        <w:footnoteRef/>
      </w:r>
      <w:r>
        <w:t xml:space="preserve"> Montana has had a commission since 1973, but only after the 2020 census and after the 1980 census did it have more than one congressional seat.</w:t>
      </w:r>
    </w:p>
  </w:footnote>
  <w:footnote w:id="21">
    <w:p w14:paraId="3D7F0A3C" w14:textId="19F41FBB" w:rsidR="003C5595" w:rsidRDefault="003C5595">
      <w:pPr>
        <w:pStyle w:val="FootnoteText"/>
      </w:pPr>
      <w:r>
        <w:rPr>
          <w:rStyle w:val="FootnoteReference"/>
        </w:rPr>
        <w:footnoteRef/>
      </w:r>
      <w:r>
        <w:t xml:space="preserve"> </w:t>
      </w:r>
      <w:r w:rsidRPr="003C5595">
        <w:t>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22">
    <w:p w14:paraId="67FAAB3B" w14:textId="2891AF29" w:rsidR="00261B60" w:rsidRDefault="00261B60">
      <w:pPr>
        <w:pStyle w:val="FootnoteText"/>
      </w:pPr>
      <w:r>
        <w:rPr>
          <w:rStyle w:val="FootnoteReference"/>
        </w:rPr>
        <w:footnoteRef/>
      </w:r>
      <w:r>
        <w:t xml:space="preserve"> </w:t>
      </w:r>
      <w:r w:rsidRPr="00120D0B">
        <w:t>Florida is the pioneer. In 2010, by initiative, Florida overwhelmingly passed the “Florida Congressional District Boundaries Amendment.” Florida was the pioneer in 2010.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w:t>
      </w:r>
    </w:p>
  </w:footnote>
  <w:footnote w:id="23">
    <w:p w14:paraId="2BA59F4A" w14:textId="1A2FF292" w:rsidR="00AB3EEF" w:rsidRDefault="00AB3EEF">
      <w:pPr>
        <w:pStyle w:val="FootnoteText"/>
      </w:pPr>
      <w:r>
        <w:rPr>
          <w:rStyle w:val="FootnoteReference"/>
        </w:rPr>
        <w:footnoteRef/>
      </w:r>
      <w:r>
        <w:t xml:space="preserve"> </w:t>
      </w:r>
      <w:r w:rsidRPr="005B62FB">
        <w:t>Arizona, Arkansas, Colorado, Delaware, Illinois, Indiana, Kentucky, Maryland, Massachusetts, Missouri, Montana, Nebraska, New Hampshire, New Mexico, North Carolina, Oklahoma, Oregon, Pennsylvania, South Carolina, South Dakota, Tennessee, Utah, Vermont, Virginia, Washington, and Wyoming.</w:t>
      </w:r>
    </w:p>
  </w:footnote>
  <w:footnote w:id="24">
    <w:p w14:paraId="1E7D66B3" w14:textId="47E93061" w:rsidR="00C276F1" w:rsidRDefault="00C276F1">
      <w:pPr>
        <w:pStyle w:val="FootnoteText"/>
      </w:pPr>
      <w:r>
        <w:rPr>
          <w:rStyle w:val="FootnoteReference"/>
        </w:rPr>
        <w:footnoteRef/>
      </w:r>
      <w:r>
        <w:t xml:space="preserve"> </w:t>
      </w:r>
      <w:r w:rsidRPr="00C276F1">
        <w:t xml:space="preserve">It went on to say that state statutes and constitutions do not provide a renewed basis for </w:t>
      </w:r>
      <w:r w:rsidRPr="005F5299">
        <w:rPr>
          <w:u w:val="single"/>
        </w:rPr>
        <w:t>federal</w:t>
      </w:r>
      <w:r w:rsidRPr="00C276F1">
        <w:t xml:space="preserve"> courts to wade into "one of the most intensely partisan aspects of American political life." 139 S.Ct. at 2507.</w:t>
      </w:r>
    </w:p>
  </w:footnote>
  <w:footnote w:id="25">
    <w:p w14:paraId="05ACDF4A" w14:textId="3CDA8A25" w:rsidR="00A77F96" w:rsidRDefault="00A77F96">
      <w:pPr>
        <w:pStyle w:val="FootnoteText"/>
      </w:pPr>
      <w:r>
        <w:rPr>
          <w:rStyle w:val="FootnoteReference"/>
        </w:rPr>
        <w:footnoteRef/>
      </w:r>
      <w:r>
        <w:t xml:space="preserve"> Democrats had party control in </w:t>
      </w:r>
      <w:r w:rsidR="00DF5668">
        <w:t xml:space="preserve">six states (Arkansas, Illinois, West Virginia, Maryland, Massachusetts, Rhode Island). Republicans had party control in </w:t>
      </w:r>
      <w:r w:rsidR="00D41EE2">
        <w:t>1</w:t>
      </w:r>
      <w:r w:rsidR="00DD78CD">
        <w:t>6</w:t>
      </w:r>
      <w:r w:rsidR="00DF5668">
        <w:t xml:space="preserve"> states</w:t>
      </w:r>
      <w:r w:rsidR="00D41EE2">
        <w:t xml:space="preserve"> (Indiana, Oklahoma, Texas, Louisiana, Wisconsin, Ohio, Utah, South </w:t>
      </w:r>
      <w:r w:rsidR="00A16B5F">
        <w:t>Carolina</w:t>
      </w:r>
      <w:r w:rsidR="00D41EE2">
        <w:t>, North Carolina, Alabama, Pennsylvania, Georgia, Tennessee, Michigan, Virginia, Florida</w:t>
      </w:r>
      <w:r w:rsidR="007A7FE0">
        <w:t>).</w:t>
      </w:r>
      <w:r w:rsidR="00FF410D">
        <w:t xml:space="preserve"> </w:t>
      </w:r>
      <w:r w:rsidR="004C21A0">
        <w:t xml:space="preserve">Although Democrats nominally controlled the process in Arkansas and West Virginia, these two states </w:t>
      </w:r>
      <w:r w:rsidR="0072681A">
        <w:t>were at the end of the transition from single-party Democratic control to single-party Republican control.</w:t>
      </w:r>
      <w:r w:rsidR="007747ED">
        <w:t xml:space="preserve"> By the end of the decade, both states in both chambers had at least 2-to-1 Republican to Democrat ratios.</w:t>
      </w:r>
    </w:p>
  </w:footnote>
  <w:footnote w:id="26">
    <w:p w14:paraId="523D0221" w14:textId="655B737A" w:rsidR="00BD164A" w:rsidRDefault="00BD164A">
      <w:pPr>
        <w:pStyle w:val="FootnoteText"/>
      </w:pPr>
      <w:r>
        <w:rPr>
          <w:rStyle w:val="FootnoteReference"/>
        </w:rPr>
        <w:footnoteRef/>
      </w:r>
      <w:r>
        <w:t xml:space="preserve"> Democrats controlled the redistricting process in </w:t>
      </w:r>
      <w:r w:rsidR="00D35FCC">
        <w:t>six</w:t>
      </w:r>
      <w:r w:rsidR="007E3825">
        <w:t xml:space="preserve"> states (Oregon, Massachusetts, Nevada, Illinois, New Mexico, Rhode Island).</w:t>
      </w:r>
      <w:r w:rsidR="00D35FCC">
        <w:t xml:space="preserve"> Republicans controlled the process in </w:t>
      </w:r>
      <w:r w:rsidR="00555E05">
        <w:t>21</w:t>
      </w:r>
      <w:r w:rsidR="00D35FCC">
        <w:t xml:space="preserve"> states (</w:t>
      </w:r>
      <w:r w:rsidR="00F50A89">
        <w:t xml:space="preserve">Nebraska, Indiana, West Virginia, Texas, Alabama, Iowa, North Carolina, Utah, </w:t>
      </w:r>
      <w:r w:rsidR="00EF2D12">
        <w:t>Oklahoma, Georgia, Arkansas, Kentucky, Mississippi, South Carolina, Tennessee, Kansas, Ohio, Florida, Missouri, New Hampshire</w:t>
      </w:r>
      <w:r w:rsidR="000A7A1B">
        <w:t>)</w:t>
      </w:r>
      <w:r w:rsidR="008B5B52">
        <w:t xml:space="preserve">. In Kansas, the legislature was subject to the veto of the Democratic </w:t>
      </w:r>
      <w:r w:rsidR="003F03DD">
        <w:t>governor but</w:t>
      </w:r>
      <w:r w:rsidR="008B5B52">
        <w:t xml:space="preserve"> overrode her veto with a supermajority vote.</w:t>
      </w:r>
    </w:p>
  </w:footnote>
  <w:footnote w:id="27">
    <w:p w14:paraId="6C4011D7" w14:textId="77777777" w:rsidR="001C6936" w:rsidRDefault="001C6936" w:rsidP="001C6936">
      <w:pPr>
        <w:pStyle w:val="FootnoteText"/>
      </w:pPr>
      <w:r>
        <w:rPr>
          <w:rStyle w:val="FootnoteReference"/>
        </w:rPr>
        <w:footnoteRef/>
      </w:r>
      <w:r>
        <w:t xml:space="preserve"> This data is P.L. 94-171. It includes detailed data on the entire population of the United States and is views as the authoritative dataset for redistricting.</w:t>
      </w:r>
    </w:p>
  </w:footnote>
  <w:footnote w:id="28">
    <w:p w14:paraId="415B973C" w14:textId="77777777" w:rsidR="000C0DDD" w:rsidRDefault="000C0DDD" w:rsidP="000C0DDD">
      <w:pPr>
        <w:pStyle w:val="FootnoteText"/>
      </w:pPr>
      <w:r>
        <w:rPr>
          <w:rStyle w:val="FootnoteReference"/>
        </w:rPr>
        <w:footnoteRef/>
      </w:r>
      <w:r>
        <w:t xml:space="preserve"> e.g., Georgia in 2020. Whites supported Trump over Biden 69% to 30%. Blacks gave only 11% support to Trump, and Hispanics split 37% to Trump and 62% to Biden. Georgia Exit Polls based on </w:t>
      </w:r>
      <w:r w:rsidRPr="00EC381F">
        <w:t>4,385 total respondents</w:t>
      </w:r>
      <w:r>
        <w:t xml:space="preserve">, </w:t>
      </w:r>
      <w:hyperlink r:id="rId2" w:history="1">
        <w:r w:rsidRPr="007D0F9D">
          <w:rPr>
            <w:rStyle w:val="Hyperlink"/>
          </w:rPr>
          <w:t>https://www.cnn.com/election/2020/exit-polls/president/georgia</w:t>
        </w:r>
      </w:hyperlink>
      <w:r>
        <w:t>. In South Carolina, Trump received the support of 73% of White voters, but only 9% of Black voters. South Carolina Exit Polls based on 1,684 total respondents.</w:t>
      </w:r>
    </w:p>
  </w:footnote>
  <w:footnote w:id="29">
    <w:p w14:paraId="604C5D69" w14:textId="6704F4F7" w:rsidR="002363DE" w:rsidRDefault="002363DE">
      <w:pPr>
        <w:pStyle w:val="FootnoteText"/>
      </w:pPr>
      <w:r>
        <w:rPr>
          <w:rStyle w:val="FootnoteReference"/>
        </w:rPr>
        <w:footnoteRef/>
      </w:r>
      <w:r>
        <w:t xml:space="preserve"> </w:t>
      </w:r>
      <w:r w:rsidRPr="002363DE">
        <w:rPr>
          <w:i/>
          <w:iCs/>
        </w:rPr>
        <w:t>Shelby C</w:t>
      </w:r>
      <w:r>
        <w:rPr>
          <w:i/>
          <w:iCs/>
        </w:rPr>
        <w:t>ou</w:t>
      </w:r>
      <w:r w:rsidRPr="002363DE">
        <w:rPr>
          <w:i/>
          <w:iCs/>
        </w:rPr>
        <w:t>nty. v. Holder</w:t>
      </w:r>
      <w:r w:rsidRPr="002363DE">
        <w:t>, 570 U.S. 529</w:t>
      </w:r>
    </w:p>
  </w:footnote>
  <w:footnote w:id="30">
    <w:p w14:paraId="50511BF6" w14:textId="2C88E184" w:rsidR="0019726D" w:rsidRDefault="0019726D">
      <w:pPr>
        <w:pStyle w:val="FootnoteText"/>
      </w:pPr>
      <w:r>
        <w:rPr>
          <w:rStyle w:val="FootnoteReference"/>
        </w:rPr>
        <w:footnoteRef/>
      </w:r>
      <w:r>
        <w:t xml:space="preserve"> </w:t>
      </w:r>
      <w:r w:rsidRPr="0019726D">
        <w:t>42 U.S.C. §§ 1973–1973p (2006)</w:t>
      </w:r>
    </w:p>
  </w:footnote>
  <w:footnote w:id="31">
    <w:p w14:paraId="467809AA" w14:textId="387F7271" w:rsidR="00114F0B" w:rsidRPr="00114F0B" w:rsidRDefault="00114F0B">
      <w:pPr>
        <w:pStyle w:val="FootnoteText"/>
      </w:pPr>
      <w:r>
        <w:rPr>
          <w:rStyle w:val="FootnoteReference"/>
        </w:rPr>
        <w:footnoteRef/>
      </w:r>
      <w:r>
        <w:t xml:space="preserve"> </w:t>
      </w:r>
      <w:r>
        <w:rPr>
          <w:i/>
          <w:iCs/>
        </w:rPr>
        <w:t>Id.</w:t>
      </w:r>
      <w:r>
        <w:t xml:space="preserve"> </w:t>
      </w:r>
      <w:r w:rsidRPr="00114F0B">
        <w:t>at 2619–31</w:t>
      </w:r>
    </w:p>
  </w:footnote>
  <w:footnote w:id="32">
    <w:p w14:paraId="585E4899" w14:textId="63100899" w:rsidR="007C1858" w:rsidRDefault="007C1858">
      <w:pPr>
        <w:pStyle w:val="FootnoteText"/>
      </w:pPr>
      <w:r>
        <w:rPr>
          <w:rStyle w:val="FootnoteReference"/>
        </w:rPr>
        <w:footnoteRef/>
      </w:r>
      <w:r>
        <w:t xml:space="preserve"> Alabama, Alaska, Arizona, </w:t>
      </w:r>
      <w:r w:rsidR="00D014EE">
        <w:t xml:space="preserve">(part) California, (part) Florida, Georgia, Louisiana, (part) Michigan, </w:t>
      </w:r>
      <w:r w:rsidR="00071DF5">
        <w:t xml:space="preserve">Mississippi, (part) New Hampshire, (part) New York, (part) North Carolina, </w:t>
      </w:r>
      <w:r w:rsidR="00012AFC">
        <w:t>South Carolina, (part) South Dakota, Texas, Virginia</w:t>
      </w:r>
      <w:r w:rsidR="00574337">
        <w:t>.</w:t>
      </w:r>
    </w:p>
  </w:footnote>
  <w:footnote w:id="33">
    <w:p w14:paraId="243222EA" w14:textId="229C0B6C" w:rsidR="00EB4472" w:rsidRDefault="00EB4472">
      <w:pPr>
        <w:pStyle w:val="FootnoteText"/>
      </w:pPr>
      <w:r>
        <w:rPr>
          <w:rStyle w:val="FootnoteReference"/>
        </w:rPr>
        <w:footnoteRef/>
      </w:r>
      <w:r>
        <w:t xml:space="preserve"> </w:t>
      </w:r>
      <w:r>
        <w:rPr>
          <w:i/>
          <w:iCs/>
          <w:color w:val="212121"/>
        </w:rPr>
        <w:t>Merrill v. Milligan</w:t>
      </w:r>
      <w:r>
        <w:rPr>
          <w:color w:val="212121"/>
          <w:shd w:val="clear" w:color="auto" w:fill="FFFFFF"/>
        </w:rPr>
        <w:t>, No. 21A375 (U.S. Feb. 7, 2022)</w:t>
      </w:r>
      <w:r>
        <w:rPr>
          <w:szCs w:val="24"/>
        </w:rPr>
        <w:t>.</w:t>
      </w:r>
    </w:p>
  </w:footnote>
  <w:footnote w:id="34">
    <w:p w14:paraId="16E7BBB7" w14:textId="4C5A4B88" w:rsidR="006E667C" w:rsidRDefault="006E667C">
      <w:pPr>
        <w:pStyle w:val="FootnoteText"/>
      </w:pPr>
      <w:r>
        <w:rPr>
          <w:rStyle w:val="FootnoteReference"/>
        </w:rPr>
        <w:footnoteRef/>
      </w:r>
      <w:r>
        <w:t xml:space="preserve"> For more information on Section 2 of the Voting Rights Act, see</w:t>
      </w:r>
      <w:r w:rsidR="003C2728">
        <w:t xml:space="preserve"> NCSL Redistricting Law</w:t>
      </w:r>
      <w:r>
        <w:t xml:space="preserve"> </w:t>
      </w:r>
      <w:r>
        <w:fldChar w:fldCharType="begin"/>
      </w:r>
      <w:r w:rsidR="003C2728">
        <w:instrText xml:space="preserve"> ADDIN ZOTERO_ITEM CSL_CITATION {"citationID":"tCkg7r6J","properties":{"formattedCitation":"(2019, 43\\uc0\\u8211{}44)","plainCitation":"(2019, 43–44)","noteIndex":32},"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fldChar w:fldCharType="separate"/>
      </w:r>
      <w:r w:rsidR="003C2728" w:rsidRPr="003C2728">
        <w:t>(2019, 43–44)</w:t>
      </w:r>
      <w:r>
        <w:fldChar w:fldCharType="end"/>
      </w:r>
      <w:r w:rsidR="003C2728">
        <w:t>.</w:t>
      </w:r>
    </w:p>
  </w:footnote>
  <w:footnote w:id="35">
    <w:p w14:paraId="182E4B04" w14:textId="72927A4B" w:rsidR="009F7BEF" w:rsidRDefault="009F7BEF">
      <w:pPr>
        <w:pStyle w:val="FootnoteText"/>
      </w:pPr>
      <w:r>
        <w:rPr>
          <w:rStyle w:val="FootnoteReference"/>
        </w:rPr>
        <w:footnoteRef/>
      </w:r>
      <w:r>
        <w:t xml:space="preserve"> </w:t>
      </w:r>
      <w:r w:rsidRPr="003154F8">
        <w:rPr>
          <w:i/>
          <w:iCs/>
        </w:rPr>
        <w:t>Purcell v. Gonzalez</w:t>
      </w:r>
      <w:r w:rsidRPr="0080356A">
        <w:t>, 549 U.S. 1 (2006)</w:t>
      </w:r>
      <w:r>
        <w:t>.</w:t>
      </w:r>
    </w:p>
  </w:footnote>
  <w:footnote w:id="36">
    <w:p w14:paraId="2F153446" w14:textId="293848D9" w:rsidR="00903B0E" w:rsidRDefault="00903B0E">
      <w:pPr>
        <w:pStyle w:val="FootnoteText"/>
      </w:pPr>
      <w:r>
        <w:rPr>
          <w:rStyle w:val="FootnoteReference"/>
        </w:rPr>
        <w:footnoteRef/>
      </w:r>
      <w:r>
        <w:t xml:space="preserve"> </w:t>
      </w:r>
      <w:r w:rsidR="00C329A7">
        <w:t>Personal communication with Nick Stephanopoulos</w:t>
      </w:r>
    </w:p>
  </w:footnote>
  <w:footnote w:id="37">
    <w:p w14:paraId="59A09288" w14:textId="573A9284" w:rsidR="00D8003D" w:rsidRDefault="00D8003D">
      <w:pPr>
        <w:pStyle w:val="FootnoteText"/>
      </w:pPr>
      <w:r>
        <w:rPr>
          <w:rStyle w:val="FootnoteReference"/>
        </w:rPr>
        <w:footnoteRef/>
      </w:r>
      <w:r>
        <w:t xml:space="preserve"> See</w:t>
      </w:r>
      <w:r w:rsidR="00BA1F6A">
        <w:t xml:space="preserve"> item</w:t>
      </w:r>
      <w:r>
        <w:t xml:space="preserve"> </w:t>
      </w:r>
      <w:r w:rsidR="00BA1F6A">
        <w:fldChar w:fldCharType="begin"/>
      </w:r>
      <w:r w:rsidR="00BA1F6A">
        <w:instrText xml:space="preserve"> REF _Ref119068705 \r \h </w:instrText>
      </w:r>
      <w:r w:rsidR="00BA1F6A">
        <w:fldChar w:fldCharType="separate"/>
      </w:r>
      <w:r w:rsidR="00BA1F6A">
        <w:t>5</w:t>
      </w:r>
      <w:r w:rsidR="00BA1F6A">
        <w:fldChar w:fldCharType="end"/>
      </w:r>
      <w:r w:rsidR="00BA1F6A">
        <w:t xml:space="preserve"> above.</w:t>
      </w:r>
    </w:p>
  </w:footnote>
  <w:footnote w:id="38">
    <w:p w14:paraId="69CA3B24" w14:textId="3DDC2F9F" w:rsidR="00F97F45" w:rsidRDefault="00F97F45">
      <w:pPr>
        <w:pStyle w:val="FootnoteText"/>
      </w:pPr>
      <w:r>
        <w:rPr>
          <w:rStyle w:val="FootnoteReference"/>
        </w:rPr>
        <w:footnoteRef/>
      </w:r>
      <w:r>
        <w:t xml:space="preserve"> This simple analysis leaves aside </w:t>
      </w:r>
      <w:r w:rsidR="009816C8">
        <w:t xml:space="preserve">very important considerations of incumbency effects, candidate quality, and </w:t>
      </w:r>
      <w:r w:rsidR="00B043DF">
        <w:t xml:space="preserve">the effect of </w:t>
      </w:r>
      <w:r w:rsidR="009816C8">
        <w:t>campaign</w:t>
      </w:r>
      <w:r w:rsidR="00B043DF">
        <w:t xml:space="preserve">s that would </w:t>
      </w:r>
      <w:r w:rsidR="00406046">
        <w:t xml:space="preserve">be determinative of who wins in specific districts. </w:t>
      </w:r>
      <w:r w:rsidR="0045011B">
        <w:t>But</w:t>
      </w:r>
      <w:r w:rsidR="00406046">
        <w:t xml:space="preserve"> the benefit of this apples-to-apples comparison is that it shows, using the same nationwide election, the difference between </w:t>
      </w:r>
      <w:r w:rsidR="00AB21F6">
        <w:t xml:space="preserve">the old and new lines. Using another set of elections would necessarily lead to different </w:t>
      </w:r>
      <w:r w:rsidR="0045011B">
        <w:t>totals, but we regard these differences as beside the point.</w:t>
      </w:r>
    </w:p>
  </w:footnote>
  <w:footnote w:id="39">
    <w:p w14:paraId="44D89B54" w14:textId="1C00C5B7" w:rsidR="00DC6339" w:rsidRDefault="00DC6339">
      <w:pPr>
        <w:pStyle w:val="FootnoteText"/>
      </w:pPr>
      <w:r>
        <w:rPr>
          <w:rStyle w:val="FootnoteReference"/>
        </w:rPr>
        <w:footnoteRef/>
      </w:r>
      <w:r>
        <w:t xml:space="preserve"> </w:t>
      </w:r>
      <w:r w:rsidR="00615C17">
        <w:t xml:space="preserve">This includes places in which litigation led to a different map. </w:t>
      </w:r>
      <w:r w:rsidRPr="00DC6339">
        <w:t xml:space="preserve">This list is not exhaustive nor is it authoritative. W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DC6339">
        <w:rPr>
          <w:i/>
          <w:iCs/>
        </w:rPr>
        <w:t>Carter v. Chapman</w:t>
      </w:r>
      <w:r w:rsidRPr="00DC6339">
        <w:t>, 7 MM 2022 (Pa. Mar. 9, 2022).</w:t>
      </w:r>
    </w:p>
  </w:footnote>
  <w:footnote w:id="40">
    <w:p w14:paraId="7ACD999B" w14:textId="55CF07AC" w:rsidR="00DC6339" w:rsidRDefault="00DC6339">
      <w:pPr>
        <w:pStyle w:val="FootnoteText"/>
      </w:pPr>
      <w:r>
        <w:rPr>
          <w:rStyle w:val="FootnoteReference"/>
        </w:rPr>
        <w:footnoteRef/>
      </w:r>
      <w:r>
        <w:t xml:space="preserve"> W</w:t>
      </w:r>
      <w:r w:rsidRPr="008B6866">
        <w:t xml:space="preserve">e include some states that have gerrymanders, drawn to dilute the power of protected racial and language minorities (Alabama, 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later in the text and </w:t>
      </w:r>
      <w:sdt>
        <w:sdtPr>
          <w:rPr>
            <w:color w:val="000000"/>
          </w:rPr>
          <w:tag w:val="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
          <w:id w:val="1718545491"/>
          <w:placeholder>
            <w:docPart w:val="1A56E04EC06E1C46869A18B65E62EFFA"/>
          </w:placeholder>
        </w:sdtPr>
        <w:sdtEndPr/>
        <w:sdtContent>
          <w:r w:rsidRPr="00217C5F">
            <w:rPr>
              <w:color w:val="000000"/>
            </w:rPr>
            <w:t>Chen and Stephanopoulos 2020)</w:t>
          </w:r>
        </w:sdtContent>
      </w:sdt>
      <w:r w:rsidRPr="008B6866">
        <w:t>.</w:t>
      </w:r>
    </w:p>
  </w:footnote>
  <w:footnote w:id="41">
    <w:p w14:paraId="7FA3A54B" w14:textId="1259BE0C" w:rsidR="00DC6339" w:rsidRDefault="00DC6339">
      <w:pPr>
        <w:pStyle w:val="FootnoteText"/>
      </w:pPr>
      <w:r>
        <w:rPr>
          <w:rStyle w:val="FootnoteReference"/>
        </w:rPr>
        <w:footnoteRef/>
      </w:r>
      <w:r>
        <w:t xml:space="preserve"> </w:t>
      </w:r>
      <w:r w:rsidRPr="008B6866">
        <w:t>Such plans might still be overturned prior to the 2024 election.</w:t>
      </w:r>
    </w:p>
  </w:footnote>
  <w:footnote w:id="42">
    <w:p w14:paraId="322841B0" w14:textId="64A6E1F9" w:rsidR="00D92822" w:rsidRPr="008B6866" w:rsidRDefault="00D92822" w:rsidP="008B6866">
      <w:pPr>
        <w:pStyle w:val="Footnote"/>
      </w:pPr>
      <w:r w:rsidRPr="008B6866">
        <w:rPr>
          <w:rStyle w:val="FootnoteReference"/>
          <w:vertAlign w:val="baseline"/>
        </w:rPr>
        <w:footnoteRef/>
      </w:r>
      <w:r w:rsidRPr="008B6866">
        <w:t xml:space="preserve"> We count only plans as successfully challenged if, upon court intervention, a new plan was put into place.</w:t>
      </w:r>
    </w:p>
  </w:footnote>
  <w:footnote w:id="43">
    <w:p w14:paraId="561A80E0" w14:textId="01EAB6B2" w:rsidR="00D92822" w:rsidRPr="008B6866" w:rsidRDefault="00D92822" w:rsidP="008B6866">
      <w:pPr>
        <w:pStyle w:val="Footnote"/>
      </w:pPr>
      <w:r w:rsidRPr="008B6866">
        <w:rPr>
          <w:rStyle w:val="FootnoteReference"/>
          <w:vertAlign w:val="baseline"/>
        </w:rPr>
        <w:footnoteRef/>
      </w:r>
      <w:r w:rsidRPr="008B6866">
        <w:t xml:space="preserve"> Pennsylvania is a unique case, because there was never a map in place by the normal procedures found in the PA constitution. Instead, the legislature and the governor, of different political persuasions, refused to negotiate. That led to the courts holding hearings and choosing among alternatives submitted to them. See more details in our sections on Carter v. Chapman.</w:t>
      </w:r>
    </w:p>
  </w:footnote>
  <w:footnote w:id="44">
    <w:p w14:paraId="3DA39551" w14:textId="77777777" w:rsidR="001F37BC" w:rsidRPr="008B6866" w:rsidRDefault="001F37BC" w:rsidP="008B6866">
      <w:pPr>
        <w:pStyle w:val="Footnote"/>
      </w:pPr>
      <w:r w:rsidRPr="008B6866">
        <w:rPr>
          <w:rStyle w:val="FootnoteReference"/>
          <w:vertAlign w:val="baseline"/>
        </w:rPr>
        <w:footnoteRef/>
      </w:r>
      <w:r w:rsidRPr="008B6866">
        <w:t xml:space="preserve"> Shaw claims: Alabama, Georgia, South Carolina, Texas. Section 2 claims: Alabama, Arkansas, Georgia, Louisiana, Ohio, Texas. Other race claims: Alabama, Arkansas, Florida, Georgia, Michigan, North Carolina, Ohio, South Carolina, Tennessee, Texas. Source, Brennan Center for Justice, “Litigation Over This Decade’s New Maps”, https://www.brennancenter.org/our-work/research-reports/redistricting-litigation-roundup-0 [Accessed September 17, 2022].</w:t>
      </w:r>
    </w:p>
  </w:footnote>
  <w:footnote w:id="45">
    <w:p w14:paraId="66BDFDD2" w14:textId="77777777" w:rsidR="001F2B31" w:rsidRPr="008B6866" w:rsidRDefault="001F2B31" w:rsidP="008B6866">
      <w:pPr>
        <w:pStyle w:val="Footnote"/>
      </w:pPr>
      <w:r w:rsidRPr="008B6866">
        <w:rPr>
          <w:rStyle w:val="FootnoteReference"/>
          <w:vertAlign w:val="baseline"/>
        </w:rPr>
        <w:footnoteRef/>
      </w:r>
      <w:r w:rsidRPr="008B6866">
        <w:t xml:space="preserve"> Of course, such an identification might be merely a façade for a group with a primarily partisan motivation.</w:t>
      </w:r>
    </w:p>
  </w:footnote>
  <w:footnote w:id="46">
    <w:p w14:paraId="3B70E592" w14:textId="318C1FB3" w:rsidR="0084292E" w:rsidRPr="008B6866" w:rsidRDefault="0084292E" w:rsidP="008B6866">
      <w:pPr>
        <w:pStyle w:val="Footnote"/>
      </w:pPr>
      <w:r w:rsidRPr="008B6866">
        <w:rPr>
          <w:rStyle w:val="FootnoteReference"/>
          <w:vertAlign w:val="baseline"/>
        </w:rPr>
        <w:footnoteRef/>
      </w:r>
      <w:r w:rsidRPr="008B6866">
        <w:t xml:space="preserve"> For instance, </w:t>
      </w:r>
      <w:r w:rsidR="008428B3" w:rsidRPr="008B6866">
        <w:t>Planscore.org shows that Kentucky has an efficiency gap of 12.7% favoring the Republicans</w:t>
      </w:r>
      <w:r w:rsidR="005168F4" w:rsidRPr="008B6866">
        <w:t xml:space="preserve">, and that the plan is in the tails of a distribution of all </w:t>
      </w:r>
      <w:r w:rsidR="00654DED" w:rsidRPr="008B6866">
        <w:t>potential plans for Congress in Kentucky. Planscore.org, https://planscore.campaignlegal.org/plan.html?20220210T144538.556577174Z [Accessed September 28, 2022]. Moreover, many people have said that the New Jersey plan has a built-in advantage for Democrats.</w:t>
      </w:r>
      <w:r w:rsidR="009118BB" w:rsidRPr="008B6866">
        <w:t xml:space="preserve"> Planscore.org shows that </w:t>
      </w:r>
      <w:r w:rsidR="00D6467F" w:rsidRPr="008B6866">
        <w:t>there</w:t>
      </w:r>
      <w:r w:rsidR="009118BB" w:rsidRPr="008B6866">
        <w:t xml:space="preserve"> is a pro-Democratic efficiency gap of 8.8%</w:t>
      </w:r>
      <w:r w:rsidR="00D6467F" w:rsidRPr="008B6866">
        <w:t>. Planscore.org, https://planscore.campaignlegal.org/plan.html?20220109T041754.170010595Z [Accessed September 28, 2022].</w:t>
      </w:r>
    </w:p>
  </w:footnote>
  <w:footnote w:id="47">
    <w:p w14:paraId="3E09E891" w14:textId="77777777" w:rsidR="00377828" w:rsidRPr="008B6866" w:rsidRDefault="00377828" w:rsidP="00377828">
      <w:pPr>
        <w:pStyle w:val="Footnote"/>
      </w:pPr>
      <w:r w:rsidRPr="008B6866">
        <w:rPr>
          <w:rStyle w:val="FootnoteReference"/>
          <w:vertAlign w:val="baseline"/>
        </w:rPr>
        <w:footnoteRef/>
      </w:r>
      <w:r w:rsidRPr="008B6866">
        <w:t xml:space="preserve"> If more than one justice joins in an opinion we attribute the views in that opinion to each of its signators. If a justice also has a separate concurrence, we add any reasons given in that concurrence to our categorization of the views of that justice..</w:t>
      </w:r>
    </w:p>
  </w:footnote>
  <w:footnote w:id="48">
    <w:p w14:paraId="5F7DFBDE" w14:textId="66B02B57" w:rsidR="00AD0D28" w:rsidRPr="008B6866" w:rsidRDefault="00AD0D28" w:rsidP="008B6866">
      <w:pPr>
        <w:pStyle w:val="Footnote"/>
      </w:pPr>
      <w:r w:rsidRPr="008B6866">
        <w:rPr>
          <w:rStyle w:val="FootnoteReference"/>
          <w:vertAlign w:val="baseline"/>
        </w:rPr>
        <w:footnoteRef/>
      </w:r>
      <w:r w:rsidRPr="008B6866">
        <w:t xml:space="preserve"> The academic literature does not support this idea, but a requirement for competitive districts can be found in some state’s constitutions. For an argument on why competition could be bad for democracy, see </w:t>
      </w:r>
      <w:sdt>
        <w:sdtPr>
          <w:rPr>
            <w:color w:val="000000"/>
          </w:rPr>
          <w:tag w:val="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
          <w:id w:val="-571267322"/>
          <w:placeholder>
            <w:docPart w:val="53F3B3596E7D48D5A88C9B6FC25CEE6E"/>
          </w:placeholder>
        </w:sdtPr>
        <w:sdtEndPr/>
        <w:sdtContent>
          <w:r w:rsidR="00217C5F" w:rsidRPr="00217C5F">
            <w:rPr>
              <w:color w:val="000000"/>
            </w:rPr>
            <w:t>Brunell, 2008 “Redistricting and Representation: Why Competitive Elections are Bad for America”</w:t>
          </w:r>
        </w:sdtContent>
      </w:sdt>
      <w:r w:rsidRPr="008B6866">
        <w:t>.</w:t>
      </w:r>
    </w:p>
  </w:footnote>
  <w:footnote w:id="49">
    <w:p w14:paraId="7F346829" w14:textId="77777777" w:rsidR="00AD0D28" w:rsidRPr="008B6866" w:rsidRDefault="00AD0D28" w:rsidP="008B6866">
      <w:pPr>
        <w:pStyle w:val="Footnote"/>
      </w:pPr>
      <w:r w:rsidRPr="008B6866">
        <w:rPr>
          <w:rStyle w:val="FootnoteReference"/>
          <w:vertAlign w:val="baseline"/>
        </w:rPr>
        <w:footnoteRef/>
      </w:r>
      <w:r w:rsidRPr="008B6866">
        <w:t xml:space="preserve"> This list is not complete, but it includes all the most frequently used measures.</w:t>
      </w:r>
    </w:p>
  </w:footnote>
  <w:footnote w:id="50">
    <w:p w14:paraId="54AD29CF" w14:textId="35872B46" w:rsidR="00097ABD" w:rsidRPr="008B6866" w:rsidRDefault="00097ABD" w:rsidP="008B6866">
      <w:pPr>
        <w:pStyle w:val="Footnote"/>
      </w:pPr>
      <w:r w:rsidRPr="008B6866">
        <w:rPr>
          <w:rStyle w:val="FootnoteReference"/>
          <w:vertAlign w:val="baseline"/>
        </w:rPr>
        <w:footnoteRef/>
      </w:r>
      <w:r w:rsidRPr="008B6866">
        <w:t xml:space="preserve"> See also </w:t>
      </w:r>
      <w:sdt>
        <w:sdtPr>
          <w:rPr>
            <w:color w:val="000000"/>
          </w:rPr>
          <w:tag w:val="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
          <w:id w:val="359559906"/>
          <w:placeholder>
            <w:docPart w:val="6A20FB430809475B8A1F8E7F8E9B1066"/>
          </w:placeholder>
        </w:sdtPr>
        <w:sdtEndPr/>
        <w:sdtContent>
          <w:r w:rsidR="00217C5F" w:rsidRPr="00217C5F">
            <w:rPr>
              <w:color w:val="000000"/>
            </w:rPr>
            <w:t>(Morley 2020).</w:t>
          </w:r>
        </w:sdtContent>
      </w:sdt>
    </w:p>
  </w:footnote>
  <w:footnote w:id="51">
    <w:p w14:paraId="7C0FA1D7" w14:textId="413128E1" w:rsidR="00E32558" w:rsidRPr="008B6866" w:rsidRDefault="00E32558" w:rsidP="008B6866">
      <w:pPr>
        <w:pStyle w:val="Footnote"/>
      </w:pPr>
      <w:r w:rsidRPr="008B6866">
        <w:rPr>
          <w:rStyle w:val="FootnoteReference"/>
          <w:vertAlign w:val="baseline"/>
        </w:rPr>
        <w:footnoteRef/>
      </w:r>
      <w:r w:rsidRPr="008B6866">
        <w:t xml:space="preserve"> Grofman, Bernard.</w:t>
      </w:r>
      <w:r w:rsidR="00876ED8" w:rsidRPr="008B6866">
        <w:t xml:space="preserve"> </w:t>
      </w:r>
      <w:r w:rsidRPr="008B6866">
        <w:t>2022.</w:t>
      </w:r>
      <w:r w:rsidR="00876ED8" w:rsidRPr="008B6866">
        <w:t xml:space="preserve"> </w:t>
      </w:r>
      <w:r w:rsidRPr="008B6866">
        <w:t>Prospects for Democratic Breakdown: Bringing the States Back In.</w:t>
      </w:r>
      <w:r w:rsidR="00876ED8" w:rsidRPr="008B6866">
        <w:t xml:space="preserve"> </w:t>
      </w:r>
      <w:r w:rsidRPr="008B6866">
        <w:t>Perspectives in Politics. 1040-1046</w:t>
      </w:r>
      <w:r w:rsidR="007E66F7" w:rsidRPr="008B6866">
        <w:t>.</w:t>
      </w:r>
    </w:p>
  </w:footnote>
  <w:footnote w:id="52">
    <w:p w14:paraId="4B01ACA7" w14:textId="32326C79" w:rsidR="0099639A" w:rsidRPr="008B6866" w:rsidRDefault="0099639A" w:rsidP="008B6866">
      <w:pPr>
        <w:pStyle w:val="Footnote"/>
      </w:pPr>
      <w:r w:rsidRPr="008B6866">
        <w:rPr>
          <w:rStyle w:val="FootnoteReference"/>
          <w:vertAlign w:val="baseline"/>
        </w:rPr>
        <w:footnoteRef/>
      </w:r>
      <w:r w:rsidRPr="008B6866">
        <w:t xml:space="preserve"> One of the present authors drew a congressional map in the 2020 round in under a week that the masters appointed by a state court found to work well as a constitutional remedy after they had offered a number of</w:t>
      </w:r>
      <w:r w:rsidR="005D7D74" w:rsidRPr="008B6866">
        <w:t xml:space="preserve"> relatively minor</w:t>
      </w:r>
      <w:r w:rsidRPr="008B6866">
        <w:t xml:space="preserve"> suggested improvements.</w:t>
      </w:r>
      <w:r w:rsidR="00876ED8" w:rsidRPr="008B6866">
        <w:t xml:space="preserve"> </w:t>
      </w:r>
      <w:r w:rsidRPr="008B6866">
        <w:t>Anticipating that he might be brough</w:t>
      </w:r>
      <w:r w:rsidR="005D7D74" w:rsidRPr="008B6866">
        <w:t>t</w:t>
      </w:r>
      <w:r w:rsidRPr="008B6866">
        <w:t xml:space="preserve"> in as a mapmaker, that author began reviewing relevant data</w:t>
      </w:r>
      <w:r w:rsidR="00876ED8" w:rsidRPr="008B6866">
        <w:t xml:space="preserve"> </w:t>
      </w:r>
      <w:r w:rsidRPr="008B6866">
        <w:t>and preparing preliminary maps well in advance of the actual map-drawing.</w:t>
      </w:r>
    </w:p>
    <w:p w14:paraId="47141775" w14:textId="0C858C5B" w:rsidR="0099639A" w:rsidRPr="008B6866" w:rsidRDefault="0099639A" w:rsidP="008B6866">
      <w:pPr>
        <w:pStyle w:val="Footnote"/>
      </w:pPr>
    </w:p>
  </w:footnote>
  <w:footnote w:id="53">
    <w:p w14:paraId="5D8AB2FB" w14:textId="46E7546F" w:rsidR="005D7D74" w:rsidRPr="008B6866" w:rsidRDefault="005D7D74" w:rsidP="008B6866">
      <w:pPr>
        <w:pStyle w:val="Footnote"/>
      </w:pPr>
      <w:r w:rsidRPr="008B6866">
        <w:rPr>
          <w:rStyle w:val="FootnoteReference"/>
          <w:vertAlign w:val="baseline"/>
        </w:rPr>
        <w:footnoteRef/>
      </w:r>
      <w:r w:rsidRPr="008B6866">
        <w:t xml:space="preserve"> Public comment can be useful, but it is usually most useful when the comments are on an actual</w:t>
      </w:r>
      <w:r w:rsidR="00876ED8" w:rsidRPr="008B6866">
        <w:t xml:space="preserve"> </w:t>
      </w:r>
      <w:r w:rsidRPr="008B6866">
        <w:t>draft m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54217898" w:rsidR="00832F98" w:rsidRPr="00CA354F" w:rsidRDefault="00832F98"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ab/>
    </w:r>
    <w:r w:rsidR="003C110C">
      <w:rPr>
        <w:rStyle w:val="PageNumber"/>
        <w:i/>
      </w:rPr>
      <w:t>S</w:t>
    </w:r>
    <w:r w:rsidR="00476B4C">
      <w:rPr>
        <w:rStyle w:val="PageNumber"/>
        <w:i/>
      </w:rPr>
      <w:t>TATE COURTS</w:t>
    </w:r>
    <w:r w:rsidR="00550907">
      <w:rPr>
        <w:rStyle w:val="PageNumber"/>
        <w:i/>
      </w:rPr>
      <w:t xml:space="preserve">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355C87">
      <w:rPr>
        <w:rStyle w:val="PageNumber"/>
        <w:noProof/>
      </w:rPr>
      <w:t>2022-11-1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5ADB4C3D" w:rsidR="00832F98" w:rsidRPr="00CA354F" w:rsidRDefault="00832F98"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355C87">
      <w:rPr>
        <w:noProof/>
      </w:rPr>
      <w:t>2022-11-11</w:t>
    </w:r>
    <w:r>
      <w:fldChar w:fldCharType="end"/>
    </w:r>
    <w:r>
      <w:t>]</w:t>
    </w:r>
    <w:r>
      <w:tab/>
    </w:r>
    <w:r w:rsidR="00550907">
      <w:rPr>
        <w:i/>
      </w:rPr>
      <w:t>J.</w:t>
    </w:r>
    <w:r w:rsidR="00930E94">
      <w:rPr>
        <w:i/>
      </w:rPr>
      <w:t>Cervas, B.Grofman, S.Matsudo</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2F9D668C"/>
    <w:multiLevelType w:val="hybridMultilevel"/>
    <w:tmpl w:val="C0CE171C"/>
    <w:lvl w:ilvl="0" w:tplc="D0DE612E">
      <w:start w:val="1"/>
      <w:numFmt w:val="decimal"/>
      <w:lvlText w:val="%1."/>
      <w:lvlJc w:val="left"/>
      <w:pPr>
        <w:ind w:left="54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5"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1012341829">
    <w:abstractNumId w:val="4"/>
  </w:num>
  <w:num w:numId="2" w16cid:durableId="1737170810">
    <w:abstractNumId w:val="8"/>
  </w:num>
  <w:num w:numId="3" w16cid:durableId="2031249570">
    <w:abstractNumId w:val="4"/>
  </w:num>
  <w:num w:numId="4" w16cid:durableId="1922517305">
    <w:abstractNumId w:val="4"/>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54050181">
    <w:abstractNumId w:val="0"/>
  </w:num>
  <w:num w:numId="6" w16cid:durableId="18787398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00696353">
    <w:abstractNumId w:val="5"/>
  </w:num>
  <w:num w:numId="8" w16cid:durableId="456873775">
    <w:abstractNumId w:val="2"/>
  </w:num>
  <w:num w:numId="9" w16cid:durableId="519511791">
    <w:abstractNumId w:val="6"/>
  </w:num>
  <w:num w:numId="10" w16cid:durableId="1720934399">
    <w:abstractNumId w:val="7"/>
  </w:num>
  <w:num w:numId="11" w16cid:durableId="2099979359">
    <w:abstractNumId w:val="1"/>
  </w:num>
  <w:num w:numId="12" w16cid:durableId="157843221">
    <w:abstractNumId w:val="3"/>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2"/>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yt7AwMDCzMDIwsjRQ0lEKTi0uzszPAykwqgUAKGP1fCwAAAA="/>
  </w:docVars>
  <w:rsids>
    <w:rsidRoot w:val="001F2B31"/>
    <w:rsid w:val="00001CDB"/>
    <w:rsid w:val="0000433A"/>
    <w:rsid w:val="0000528B"/>
    <w:rsid w:val="00007B10"/>
    <w:rsid w:val="000128D3"/>
    <w:rsid w:val="00012AFC"/>
    <w:rsid w:val="0001413B"/>
    <w:rsid w:val="0001650D"/>
    <w:rsid w:val="00016514"/>
    <w:rsid w:val="0001765B"/>
    <w:rsid w:val="00017D0A"/>
    <w:rsid w:val="0002012A"/>
    <w:rsid w:val="00020234"/>
    <w:rsid w:val="000204DE"/>
    <w:rsid w:val="00021928"/>
    <w:rsid w:val="00021A5C"/>
    <w:rsid w:val="00021E50"/>
    <w:rsid w:val="00023FD6"/>
    <w:rsid w:val="00024578"/>
    <w:rsid w:val="00025D4D"/>
    <w:rsid w:val="000278AC"/>
    <w:rsid w:val="00032871"/>
    <w:rsid w:val="00033545"/>
    <w:rsid w:val="00036BDD"/>
    <w:rsid w:val="00043C45"/>
    <w:rsid w:val="00044C84"/>
    <w:rsid w:val="00044CCF"/>
    <w:rsid w:val="00044CD8"/>
    <w:rsid w:val="00045457"/>
    <w:rsid w:val="00046154"/>
    <w:rsid w:val="00047B4B"/>
    <w:rsid w:val="000638A7"/>
    <w:rsid w:val="00064DA8"/>
    <w:rsid w:val="0006635E"/>
    <w:rsid w:val="00066559"/>
    <w:rsid w:val="00070F93"/>
    <w:rsid w:val="000712EE"/>
    <w:rsid w:val="000719B9"/>
    <w:rsid w:val="00071DF5"/>
    <w:rsid w:val="0007359C"/>
    <w:rsid w:val="00073DDA"/>
    <w:rsid w:val="00076504"/>
    <w:rsid w:val="00077791"/>
    <w:rsid w:val="00082A64"/>
    <w:rsid w:val="00082FE1"/>
    <w:rsid w:val="00086643"/>
    <w:rsid w:val="000867CC"/>
    <w:rsid w:val="000869B1"/>
    <w:rsid w:val="00087C5B"/>
    <w:rsid w:val="00090781"/>
    <w:rsid w:val="000917CA"/>
    <w:rsid w:val="000939A9"/>
    <w:rsid w:val="000947B4"/>
    <w:rsid w:val="00096D50"/>
    <w:rsid w:val="00097ABD"/>
    <w:rsid w:val="000A08F1"/>
    <w:rsid w:val="000A2561"/>
    <w:rsid w:val="000A3AD2"/>
    <w:rsid w:val="000A57CB"/>
    <w:rsid w:val="000A7636"/>
    <w:rsid w:val="000A7715"/>
    <w:rsid w:val="000A7A1B"/>
    <w:rsid w:val="000B107B"/>
    <w:rsid w:val="000B12F1"/>
    <w:rsid w:val="000B18CF"/>
    <w:rsid w:val="000B2CB1"/>
    <w:rsid w:val="000B7471"/>
    <w:rsid w:val="000C027D"/>
    <w:rsid w:val="000C0DDD"/>
    <w:rsid w:val="000C1C28"/>
    <w:rsid w:val="000C1C98"/>
    <w:rsid w:val="000C266D"/>
    <w:rsid w:val="000C2B11"/>
    <w:rsid w:val="000C5EF6"/>
    <w:rsid w:val="000D0CDB"/>
    <w:rsid w:val="000D1332"/>
    <w:rsid w:val="000D37C0"/>
    <w:rsid w:val="000D4232"/>
    <w:rsid w:val="000D484C"/>
    <w:rsid w:val="000D58B5"/>
    <w:rsid w:val="000D5B09"/>
    <w:rsid w:val="000E0524"/>
    <w:rsid w:val="000E174C"/>
    <w:rsid w:val="000E43DC"/>
    <w:rsid w:val="000E6C9D"/>
    <w:rsid w:val="000E734C"/>
    <w:rsid w:val="000E7912"/>
    <w:rsid w:val="000F0992"/>
    <w:rsid w:val="000F1B95"/>
    <w:rsid w:val="001030E2"/>
    <w:rsid w:val="0010373D"/>
    <w:rsid w:val="00106485"/>
    <w:rsid w:val="00106731"/>
    <w:rsid w:val="001070EF"/>
    <w:rsid w:val="00107122"/>
    <w:rsid w:val="001071F7"/>
    <w:rsid w:val="0010783C"/>
    <w:rsid w:val="001123E5"/>
    <w:rsid w:val="00112730"/>
    <w:rsid w:val="00112A83"/>
    <w:rsid w:val="001134C8"/>
    <w:rsid w:val="001139CD"/>
    <w:rsid w:val="00114F0B"/>
    <w:rsid w:val="00117956"/>
    <w:rsid w:val="00120D0B"/>
    <w:rsid w:val="001220B1"/>
    <w:rsid w:val="001228C1"/>
    <w:rsid w:val="001248B5"/>
    <w:rsid w:val="00124F8F"/>
    <w:rsid w:val="00126C53"/>
    <w:rsid w:val="00127022"/>
    <w:rsid w:val="0013291E"/>
    <w:rsid w:val="00136B17"/>
    <w:rsid w:val="001372A3"/>
    <w:rsid w:val="001412F1"/>
    <w:rsid w:val="001414D4"/>
    <w:rsid w:val="00142571"/>
    <w:rsid w:val="00142C83"/>
    <w:rsid w:val="001436A2"/>
    <w:rsid w:val="00143CB9"/>
    <w:rsid w:val="001478E3"/>
    <w:rsid w:val="001479B3"/>
    <w:rsid w:val="00147F11"/>
    <w:rsid w:val="00150D37"/>
    <w:rsid w:val="00150FCA"/>
    <w:rsid w:val="00153625"/>
    <w:rsid w:val="00153F45"/>
    <w:rsid w:val="00154386"/>
    <w:rsid w:val="00156E8B"/>
    <w:rsid w:val="0016138E"/>
    <w:rsid w:val="00163377"/>
    <w:rsid w:val="0016452C"/>
    <w:rsid w:val="00164670"/>
    <w:rsid w:val="0016484B"/>
    <w:rsid w:val="00164CD1"/>
    <w:rsid w:val="00165914"/>
    <w:rsid w:val="00167668"/>
    <w:rsid w:val="00167DE8"/>
    <w:rsid w:val="001701B5"/>
    <w:rsid w:val="001722D0"/>
    <w:rsid w:val="0017605F"/>
    <w:rsid w:val="00180686"/>
    <w:rsid w:val="00180C9B"/>
    <w:rsid w:val="0018377C"/>
    <w:rsid w:val="001857AE"/>
    <w:rsid w:val="0019093D"/>
    <w:rsid w:val="00190949"/>
    <w:rsid w:val="00196B3A"/>
    <w:rsid w:val="00196DA7"/>
    <w:rsid w:val="00196E68"/>
    <w:rsid w:val="0019726D"/>
    <w:rsid w:val="001A3991"/>
    <w:rsid w:val="001A4A12"/>
    <w:rsid w:val="001A4B25"/>
    <w:rsid w:val="001B2A3D"/>
    <w:rsid w:val="001B366A"/>
    <w:rsid w:val="001B5EBF"/>
    <w:rsid w:val="001B77F3"/>
    <w:rsid w:val="001C2CA1"/>
    <w:rsid w:val="001C31EF"/>
    <w:rsid w:val="001C34A8"/>
    <w:rsid w:val="001C43BE"/>
    <w:rsid w:val="001C6936"/>
    <w:rsid w:val="001D0079"/>
    <w:rsid w:val="001D0130"/>
    <w:rsid w:val="001D152F"/>
    <w:rsid w:val="001D25D3"/>
    <w:rsid w:val="001D2B4E"/>
    <w:rsid w:val="001D41E4"/>
    <w:rsid w:val="001D7048"/>
    <w:rsid w:val="001E13E7"/>
    <w:rsid w:val="001E41C4"/>
    <w:rsid w:val="001E5B09"/>
    <w:rsid w:val="001F1907"/>
    <w:rsid w:val="001F2B31"/>
    <w:rsid w:val="001F2EEE"/>
    <w:rsid w:val="001F335B"/>
    <w:rsid w:val="001F37BC"/>
    <w:rsid w:val="001F3A65"/>
    <w:rsid w:val="001F415B"/>
    <w:rsid w:val="00201FC5"/>
    <w:rsid w:val="00205246"/>
    <w:rsid w:val="002106FE"/>
    <w:rsid w:val="00211D41"/>
    <w:rsid w:val="00214714"/>
    <w:rsid w:val="00217C5F"/>
    <w:rsid w:val="00221AB6"/>
    <w:rsid w:val="00222536"/>
    <w:rsid w:val="002244A2"/>
    <w:rsid w:val="00225EA3"/>
    <w:rsid w:val="002318B9"/>
    <w:rsid w:val="00233466"/>
    <w:rsid w:val="00234321"/>
    <w:rsid w:val="002344E1"/>
    <w:rsid w:val="00235A32"/>
    <w:rsid w:val="002363DE"/>
    <w:rsid w:val="002366B8"/>
    <w:rsid w:val="00245F35"/>
    <w:rsid w:val="00247BA3"/>
    <w:rsid w:val="002503D3"/>
    <w:rsid w:val="002539D7"/>
    <w:rsid w:val="002548A3"/>
    <w:rsid w:val="0025539C"/>
    <w:rsid w:val="00255EFF"/>
    <w:rsid w:val="002578EA"/>
    <w:rsid w:val="00261B60"/>
    <w:rsid w:val="002626B8"/>
    <w:rsid w:val="00263E45"/>
    <w:rsid w:val="00265EA3"/>
    <w:rsid w:val="002660E0"/>
    <w:rsid w:val="00267BB2"/>
    <w:rsid w:val="00270128"/>
    <w:rsid w:val="00270BFD"/>
    <w:rsid w:val="002718F7"/>
    <w:rsid w:val="0027417C"/>
    <w:rsid w:val="0027492A"/>
    <w:rsid w:val="00277CA0"/>
    <w:rsid w:val="002807D3"/>
    <w:rsid w:val="00281F94"/>
    <w:rsid w:val="002823BE"/>
    <w:rsid w:val="00282E09"/>
    <w:rsid w:val="00283C85"/>
    <w:rsid w:val="0028461A"/>
    <w:rsid w:val="0028644D"/>
    <w:rsid w:val="00286F60"/>
    <w:rsid w:val="002931B0"/>
    <w:rsid w:val="00297238"/>
    <w:rsid w:val="00297E17"/>
    <w:rsid w:val="002A015D"/>
    <w:rsid w:val="002A2F46"/>
    <w:rsid w:val="002A49FD"/>
    <w:rsid w:val="002A53F4"/>
    <w:rsid w:val="002A62CB"/>
    <w:rsid w:val="002A6939"/>
    <w:rsid w:val="002A7F2E"/>
    <w:rsid w:val="002B2318"/>
    <w:rsid w:val="002B247F"/>
    <w:rsid w:val="002B50BB"/>
    <w:rsid w:val="002B5C39"/>
    <w:rsid w:val="002B73EB"/>
    <w:rsid w:val="002B7740"/>
    <w:rsid w:val="002C00FA"/>
    <w:rsid w:val="002C0232"/>
    <w:rsid w:val="002C0F4D"/>
    <w:rsid w:val="002C2A0F"/>
    <w:rsid w:val="002C2FE9"/>
    <w:rsid w:val="002C31B5"/>
    <w:rsid w:val="002C4CC7"/>
    <w:rsid w:val="002C559B"/>
    <w:rsid w:val="002C5684"/>
    <w:rsid w:val="002C56DE"/>
    <w:rsid w:val="002D1AD5"/>
    <w:rsid w:val="002D23CB"/>
    <w:rsid w:val="002D46A1"/>
    <w:rsid w:val="002D64FB"/>
    <w:rsid w:val="002D660F"/>
    <w:rsid w:val="002E1372"/>
    <w:rsid w:val="002E33B3"/>
    <w:rsid w:val="002E448D"/>
    <w:rsid w:val="002E529F"/>
    <w:rsid w:val="002E53B7"/>
    <w:rsid w:val="002E748E"/>
    <w:rsid w:val="002E7B6E"/>
    <w:rsid w:val="002E7D34"/>
    <w:rsid w:val="002E7F93"/>
    <w:rsid w:val="002F06D5"/>
    <w:rsid w:val="002F1BFA"/>
    <w:rsid w:val="002F1D10"/>
    <w:rsid w:val="002F3569"/>
    <w:rsid w:val="002F3675"/>
    <w:rsid w:val="002F4C31"/>
    <w:rsid w:val="002F4F94"/>
    <w:rsid w:val="002F55DA"/>
    <w:rsid w:val="00300036"/>
    <w:rsid w:val="00302938"/>
    <w:rsid w:val="00302954"/>
    <w:rsid w:val="00304360"/>
    <w:rsid w:val="00312BD6"/>
    <w:rsid w:val="003154F8"/>
    <w:rsid w:val="003175B8"/>
    <w:rsid w:val="00320AA4"/>
    <w:rsid w:val="00321F71"/>
    <w:rsid w:val="00322FC7"/>
    <w:rsid w:val="00323376"/>
    <w:rsid w:val="00324710"/>
    <w:rsid w:val="0033301B"/>
    <w:rsid w:val="00334244"/>
    <w:rsid w:val="00334265"/>
    <w:rsid w:val="00335A1E"/>
    <w:rsid w:val="00336B09"/>
    <w:rsid w:val="00337D80"/>
    <w:rsid w:val="00340B12"/>
    <w:rsid w:val="00343D93"/>
    <w:rsid w:val="003442B4"/>
    <w:rsid w:val="0034749A"/>
    <w:rsid w:val="00350B76"/>
    <w:rsid w:val="003512C4"/>
    <w:rsid w:val="00352B0C"/>
    <w:rsid w:val="00354688"/>
    <w:rsid w:val="00355C87"/>
    <w:rsid w:val="00355DE7"/>
    <w:rsid w:val="00356887"/>
    <w:rsid w:val="003573E0"/>
    <w:rsid w:val="003648F8"/>
    <w:rsid w:val="00366A2D"/>
    <w:rsid w:val="00367CE1"/>
    <w:rsid w:val="00372742"/>
    <w:rsid w:val="00374783"/>
    <w:rsid w:val="00377828"/>
    <w:rsid w:val="00380679"/>
    <w:rsid w:val="003810F0"/>
    <w:rsid w:val="00383167"/>
    <w:rsid w:val="003845DE"/>
    <w:rsid w:val="00384F28"/>
    <w:rsid w:val="0038544F"/>
    <w:rsid w:val="003855A1"/>
    <w:rsid w:val="003912BB"/>
    <w:rsid w:val="003924ED"/>
    <w:rsid w:val="00393922"/>
    <w:rsid w:val="00393BC8"/>
    <w:rsid w:val="00393FF9"/>
    <w:rsid w:val="00395CB5"/>
    <w:rsid w:val="00396BB2"/>
    <w:rsid w:val="00396DD9"/>
    <w:rsid w:val="00397C48"/>
    <w:rsid w:val="003A203D"/>
    <w:rsid w:val="003A42DE"/>
    <w:rsid w:val="003A7FEC"/>
    <w:rsid w:val="003B066A"/>
    <w:rsid w:val="003B2608"/>
    <w:rsid w:val="003B74FA"/>
    <w:rsid w:val="003C0494"/>
    <w:rsid w:val="003C110C"/>
    <w:rsid w:val="003C2728"/>
    <w:rsid w:val="003C5099"/>
    <w:rsid w:val="003C546D"/>
    <w:rsid w:val="003C5595"/>
    <w:rsid w:val="003C5929"/>
    <w:rsid w:val="003C683F"/>
    <w:rsid w:val="003D10E4"/>
    <w:rsid w:val="003D1301"/>
    <w:rsid w:val="003D2FAE"/>
    <w:rsid w:val="003D35FC"/>
    <w:rsid w:val="003D5E9F"/>
    <w:rsid w:val="003E007B"/>
    <w:rsid w:val="003E2D90"/>
    <w:rsid w:val="003E4989"/>
    <w:rsid w:val="003E5B7E"/>
    <w:rsid w:val="003F03DD"/>
    <w:rsid w:val="003F10E3"/>
    <w:rsid w:val="003F15F0"/>
    <w:rsid w:val="003F3780"/>
    <w:rsid w:val="003F3D6D"/>
    <w:rsid w:val="003F4045"/>
    <w:rsid w:val="003F5B5D"/>
    <w:rsid w:val="003F61FF"/>
    <w:rsid w:val="003F72B6"/>
    <w:rsid w:val="00406046"/>
    <w:rsid w:val="00406B2B"/>
    <w:rsid w:val="00406CDC"/>
    <w:rsid w:val="0040720E"/>
    <w:rsid w:val="004072F1"/>
    <w:rsid w:val="00410707"/>
    <w:rsid w:val="0041484F"/>
    <w:rsid w:val="004171F4"/>
    <w:rsid w:val="0042250A"/>
    <w:rsid w:val="004238B3"/>
    <w:rsid w:val="00423FA3"/>
    <w:rsid w:val="0042763A"/>
    <w:rsid w:val="00427672"/>
    <w:rsid w:val="00431E41"/>
    <w:rsid w:val="00432D55"/>
    <w:rsid w:val="004370FA"/>
    <w:rsid w:val="004377D0"/>
    <w:rsid w:val="00437CFA"/>
    <w:rsid w:val="00440574"/>
    <w:rsid w:val="00443FAE"/>
    <w:rsid w:val="00444472"/>
    <w:rsid w:val="00444A9D"/>
    <w:rsid w:val="0045011B"/>
    <w:rsid w:val="004517D2"/>
    <w:rsid w:val="00452C9C"/>
    <w:rsid w:val="004563D4"/>
    <w:rsid w:val="00457FCE"/>
    <w:rsid w:val="00460493"/>
    <w:rsid w:val="00460B4C"/>
    <w:rsid w:val="00462815"/>
    <w:rsid w:val="0046355E"/>
    <w:rsid w:val="004658CF"/>
    <w:rsid w:val="00466739"/>
    <w:rsid w:val="004679BA"/>
    <w:rsid w:val="0047060F"/>
    <w:rsid w:val="00470854"/>
    <w:rsid w:val="00471E15"/>
    <w:rsid w:val="004728C2"/>
    <w:rsid w:val="00472E70"/>
    <w:rsid w:val="00476B4C"/>
    <w:rsid w:val="004809BB"/>
    <w:rsid w:val="004842C5"/>
    <w:rsid w:val="00484B8B"/>
    <w:rsid w:val="00484CEE"/>
    <w:rsid w:val="00484D9E"/>
    <w:rsid w:val="0048702E"/>
    <w:rsid w:val="00487B7F"/>
    <w:rsid w:val="0049129A"/>
    <w:rsid w:val="00492BB7"/>
    <w:rsid w:val="00496A0B"/>
    <w:rsid w:val="00497B09"/>
    <w:rsid w:val="004A398C"/>
    <w:rsid w:val="004A6D79"/>
    <w:rsid w:val="004A72E9"/>
    <w:rsid w:val="004B0FF6"/>
    <w:rsid w:val="004B16DD"/>
    <w:rsid w:val="004B2892"/>
    <w:rsid w:val="004B7748"/>
    <w:rsid w:val="004B7D7C"/>
    <w:rsid w:val="004C0BF0"/>
    <w:rsid w:val="004C0CE9"/>
    <w:rsid w:val="004C1F78"/>
    <w:rsid w:val="004C21A0"/>
    <w:rsid w:val="004C44BB"/>
    <w:rsid w:val="004C469A"/>
    <w:rsid w:val="004C5796"/>
    <w:rsid w:val="004C7AF3"/>
    <w:rsid w:val="004D1243"/>
    <w:rsid w:val="004D1380"/>
    <w:rsid w:val="004D23D6"/>
    <w:rsid w:val="004D3103"/>
    <w:rsid w:val="004D4A65"/>
    <w:rsid w:val="004D583B"/>
    <w:rsid w:val="004D7115"/>
    <w:rsid w:val="004D7242"/>
    <w:rsid w:val="004E254B"/>
    <w:rsid w:val="004E4818"/>
    <w:rsid w:val="004E56EC"/>
    <w:rsid w:val="004E763B"/>
    <w:rsid w:val="004F3C47"/>
    <w:rsid w:val="004F4127"/>
    <w:rsid w:val="004F44FA"/>
    <w:rsid w:val="004F4F44"/>
    <w:rsid w:val="004F6A0B"/>
    <w:rsid w:val="00500313"/>
    <w:rsid w:val="00500A04"/>
    <w:rsid w:val="00501295"/>
    <w:rsid w:val="005027A1"/>
    <w:rsid w:val="005035CF"/>
    <w:rsid w:val="00503617"/>
    <w:rsid w:val="00505AA4"/>
    <w:rsid w:val="005105F2"/>
    <w:rsid w:val="00511694"/>
    <w:rsid w:val="00512D42"/>
    <w:rsid w:val="00513B8F"/>
    <w:rsid w:val="005152E3"/>
    <w:rsid w:val="005168F4"/>
    <w:rsid w:val="00517CE2"/>
    <w:rsid w:val="00520E19"/>
    <w:rsid w:val="00521B2A"/>
    <w:rsid w:val="00521D1F"/>
    <w:rsid w:val="0052796C"/>
    <w:rsid w:val="005279A0"/>
    <w:rsid w:val="00532FF6"/>
    <w:rsid w:val="00541227"/>
    <w:rsid w:val="00541A61"/>
    <w:rsid w:val="00543B30"/>
    <w:rsid w:val="005452DF"/>
    <w:rsid w:val="00545A87"/>
    <w:rsid w:val="00545D6C"/>
    <w:rsid w:val="00546D1F"/>
    <w:rsid w:val="00550907"/>
    <w:rsid w:val="00552363"/>
    <w:rsid w:val="00554930"/>
    <w:rsid w:val="00555E05"/>
    <w:rsid w:val="0056252F"/>
    <w:rsid w:val="00562778"/>
    <w:rsid w:val="00562D15"/>
    <w:rsid w:val="00562F17"/>
    <w:rsid w:val="00564A01"/>
    <w:rsid w:val="00567010"/>
    <w:rsid w:val="00570243"/>
    <w:rsid w:val="005721F0"/>
    <w:rsid w:val="00574337"/>
    <w:rsid w:val="00576B38"/>
    <w:rsid w:val="0058124C"/>
    <w:rsid w:val="00583718"/>
    <w:rsid w:val="0058695D"/>
    <w:rsid w:val="0058714D"/>
    <w:rsid w:val="00592F0F"/>
    <w:rsid w:val="0059363F"/>
    <w:rsid w:val="00594455"/>
    <w:rsid w:val="005951EB"/>
    <w:rsid w:val="005972C4"/>
    <w:rsid w:val="005A1840"/>
    <w:rsid w:val="005A3E1C"/>
    <w:rsid w:val="005A451A"/>
    <w:rsid w:val="005B0705"/>
    <w:rsid w:val="005B2EC8"/>
    <w:rsid w:val="005B3665"/>
    <w:rsid w:val="005B423A"/>
    <w:rsid w:val="005B62FB"/>
    <w:rsid w:val="005B77C7"/>
    <w:rsid w:val="005B7AEF"/>
    <w:rsid w:val="005B7DAF"/>
    <w:rsid w:val="005C1668"/>
    <w:rsid w:val="005C6583"/>
    <w:rsid w:val="005C7763"/>
    <w:rsid w:val="005D6219"/>
    <w:rsid w:val="005D714A"/>
    <w:rsid w:val="005D7D74"/>
    <w:rsid w:val="005E1679"/>
    <w:rsid w:val="005E1C78"/>
    <w:rsid w:val="005E23F6"/>
    <w:rsid w:val="005E3417"/>
    <w:rsid w:val="005E3FB4"/>
    <w:rsid w:val="005E55FA"/>
    <w:rsid w:val="005E5BC4"/>
    <w:rsid w:val="005E5C4F"/>
    <w:rsid w:val="005E64C1"/>
    <w:rsid w:val="005F320D"/>
    <w:rsid w:val="005F5299"/>
    <w:rsid w:val="005F5BC0"/>
    <w:rsid w:val="005F748C"/>
    <w:rsid w:val="005F7CBA"/>
    <w:rsid w:val="00600CB5"/>
    <w:rsid w:val="00602E34"/>
    <w:rsid w:val="00605AC8"/>
    <w:rsid w:val="00606B4F"/>
    <w:rsid w:val="00607A05"/>
    <w:rsid w:val="00610013"/>
    <w:rsid w:val="006110CA"/>
    <w:rsid w:val="00611FE0"/>
    <w:rsid w:val="006125AC"/>
    <w:rsid w:val="00612C87"/>
    <w:rsid w:val="00613235"/>
    <w:rsid w:val="006148EF"/>
    <w:rsid w:val="00614CB4"/>
    <w:rsid w:val="00615C17"/>
    <w:rsid w:val="00616EF9"/>
    <w:rsid w:val="00617084"/>
    <w:rsid w:val="00622129"/>
    <w:rsid w:val="006248B6"/>
    <w:rsid w:val="00631A81"/>
    <w:rsid w:val="006349D6"/>
    <w:rsid w:val="0064274F"/>
    <w:rsid w:val="0064435E"/>
    <w:rsid w:val="00646D7D"/>
    <w:rsid w:val="00647253"/>
    <w:rsid w:val="0065157D"/>
    <w:rsid w:val="006527F2"/>
    <w:rsid w:val="00654DED"/>
    <w:rsid w:val="006554C1"/>
    <w:rsid w:val="00655AFC"/>
    <w:rsid w:val="00661F42"/>
    <w:rsid w:val="00664144"/>
    <w:rsid w:val="0066414D"/>
    <w:rsid w:val="006647B3"/>
    <w:rsid w:val="00666C8C"/>
    <w:rsid w:val="0066710B"/>
    <w:rsid w:val="00670AB0"/>
    <w:rsid w:val="006747DC"/>
    <w:rsid w:val="006755F5"/>
    <w:rsid w:val="00676342"/>
    <w:rsid w:val="00677931"/>
    <w:rsid w:val="00680B1A"/>
    <w:rsid w:val="006827DF"/>
    <w:rsid w:val="00683AC5"/>
    <w:rsid w:val="00684675"/>
    <w:rsid w:val="006854FC"/>
    <w:rsid w:val="006856A8"/>
    <w:rsid w:val="00687580"/>
    <w:rsid w:val="00687874"/>
    <w:rsid w:val="00687E77"/>
    <w:rsid w:val="00690FAA"/>
    <w:rsid w:val="006934BB"/>
    <w:rsid w:val="006957EA"/>
    <w:rsid w:val="006A020C"/>
    <w:rsid w:val="006A0CBF"/>
    <w:rsid w:val="006A0DB1"/>
    <w:rsid w:val="006A0F22"/>
    <w:rsid w:val="006A4DBC"/>
    <w:rsid w:val="006A6934"/>
    <w:rsid w:val="006A698C"/>
    <w:rsid w:val="006A74F0"/>
    <w:rsid w:val="006A7DA0"/>
    <w:rsid w:val="006B0DD4"/>
    <w:rsid w:val="006B0FC7"/>
    <w:rsid w:val="006B6845"/>
    <w:rsid w:val="006C322F"/>
    <w:rsid w:val="006C53D5"/>
    <w:rsid w:val="006C54DF"/>
    <w:rsid w:val="006C6679"/>
    <w:rsid w:val="006D0B98"/>
    <w:rsid w:val="006D16ED"/>
    <w:rsid w:val="006D332D"/>
    <w:rsid w:val="006D4351"/>
    <w:rsid w:val="006D4ADA"/>
    <w:rsid w:val="006D5B00"/>
    <w:rsid w:val="006E057B"/>
    <w:rsid w:val="006E0826"/>
    <w:rsid w:val="006E1DA1"/>
    <w:rsid w:val="006E3325"/>
    <w:rsid w:val="006E34B9"/>
    <w:rsid w:val="006E3F12"/>
    <w:rsid w:val="006E4965"/>
    <w:rsid w:val="006E561B"/>
    <w:rsid w:val="006E667C"/>
    <w:rsid w:val="006E7B9A"/>
    <w:rsid w:val="006F04AA"/>
    <w:rsid w:val="006F06B5"/>
    <w:rsid w:val="006F0DB5"/>
    <w:rsid w:val="006F23F6"/>
    <w:rsid w:val="00700F9A"/>
    <w:rsid w:val="0070484B"/>
    <w:rsid w:val="00704938"/>
    <w:rsid w:val="0070500D"/>
    <w:rsid w:val="007057F3"/>
    <w:rsid w:val="00705A95"/>
    <w:rsid w:val="00705D20"/>
    <w:rsid w:val="00707318"/>
    <w:rsid w:val="0071366F"/>
    <w:rsid w:val="0071387B"/>
    <w:rsid w:val="00714FD9"/>
    <w:rsid w:val="00720AD2"/>
    <w:rsid w:val="00721661"/>
    <w:rsid w:val="00721D43"/>
    <w:rsid w:val="007228FC"/>
    <w:rsid w:val="0072424B"/>
    <w:rsid w:val="007245A6"/>
    <w:rsid w:val="00725AC7"/>
    <w:rsid w:val="0072681A"/>
    <w:rsid w:val="0073130D"/>
    <w:rsid w:val="00731373"/>
    <w:rsid w:val="007339AF"/>
    <w:rsid w:val="007358A5"/>
    <w:rsid w:val="0073651E"/>
    <w:rsid w:val="00737A52"/>
    <w:rsid w:val="00737C2D"/>
    <w:rsid w:val="00741910"/>
    <w:rsid w:val="00742A74"/>
    <w:rsid w:val="00743F04"/>
    <w:rsid w:val="00745ED6"/>
    <w:rsid w:val="007464AD"/>
    <w:rsid w:val="00746BE3"/>
    <w:rsid w:val="0074773D"/>
    <w:rsid w:val="00747F8F"/>
    <w:rsid w:val="00753150"/>
    <w:rsid w:val="00753239"/>
    <w:rsid w:val="00755EC1"/>
    <w:rsid w:val="00771619"/>
    <w:rsid w:val="007747E4"/>
    <w:rsid w:val="007747ED"/>
    <w:rsid w:val="0077712A"/>
    <w:rsid w:val="00777BA1"/>
    <w:rsid w:val="00780230"/>
    <w:rsid w:val="007803CC"/>
    <w:rsid w:val="00780FC0"/>
    <w:rsid w:val="00782CFC"/>
    <w:rsid w:val="00782E3F"/>
    <w:rsid w:val="00783838"/>
    <w:rsid w:val="00783955"/>
    <w:rsid w:val="0078642C"/>
    <w:rsid w:val="007911B5"/>
    <w:rsid w:val="007919E9"/>
    <w:rsid w:val="00792BFC"/>
    <w:rsid w:val="00793393"/>
    <w:rsid w:val="00795289"/>
    <w:rsid w:val="0079563A"/>
    <w:rsid w:val="00796D19"/>
    <w:rsid w:val="007A09DD"/>
    <w:rsid w:val="007A1174"/>
    <w:rsid w:val="007A1EB8"/>
    <w:rsid w:val="007A20F8"/>
    <w:rsid w:val="007A2285"/>
    <w:rsid w:val="007A333E"/>
    <w:rsid w:val="007A4C3F"/>
    <w:rsid w:val="007A7FE0"/>
    <w:rsid w:val="007B020E"/>
    <w:rsid w:val="007B0E25"/>
    <w:rsid w:val="007B4889"/>
    <w:rsid w:val="007B7110"/>
    <w:rsid w:val="007B7449"/>
    <w:rsid w:val="007B7624"/>
    <w:rsid w:val="007B7FDD"/>
    <w:rsid w:val="007C0247"/>
    <w:rsid w:val="007C1858"/>
    <w:rsid w:val="007C2028"/>
    <w:rsid w:val="007C3431"/>
    <w:rsid w:val="007C5862"/>
    <w:rsid w:val="007C68A4"/>
    <w:rsid w:val="007C6A78"/>
    <w:rsid w:val="007D006A"/>
    <w:rsid w:val="007D0641"/>
    <w:rsid w:val="007D13F2"/>
    <w:rsid w:val="007D4837"/>
    <w:rsid w:val="007D4CE9"/>
    <w:rsid w:val="007D513F"/>
    <w:rsid w:val="007D676A"/>
    <w:rsid w:val="007D7F66"/>
    <w:rsid w:val="007E0647"/>
    <w:rsid w:val="007E272E"/>
    <w:rsid w:val="007E3825"/>
    <w:rsid w:val="007E5122"/>
    <w:rsid w:val="007E66F7"/>
    <w:rsid w:val="007F0D1F"/>
    <w:rsid w:val="007F0E3C"/>
    <w:rsid w:val="007F102D"/>
    <w:rsid w:val="007F31E0"/>
    <w:rsid w:val="007F342E"/>
    <w:rsid w:val="007F6E4C"/>
    <w:rsid w:val="00800939"/>
    <w:rsid w:val="00800BE6"/>
    <w:rsid w:val="00802F86"/>
    <w:rsid w:val="0080356A"/>
    <w:rsid w:val="00811290"/>
    <w:rsid w:val="00812827"/>
    <w:rsid w:val="00812919"/>
    <w:rsid w:val="008139AF"/>
    <w:rsid w:val="00817055"/>
    <w:rsid w:val="00820D4D"/>
    <w:rsid w:val="0082190C"/>
    <w:rsid w:val="00821F43"/>
    <w:rsid w:val="00822044"/>
    <w:rsid w:val="00822F5D"/>
    <w:rsid w:val="00826599"/>
    <w:rsid w:val="008307ED"/>
    <w:rsid w:val="00832F98"/>
    <w:rsid w:val="0083362B"/>
    <w:rsid w:val="00840DC6"/>
    <w:rsid w:val="008428B3"/>
    <w:rsid w:val="0084292E"/>
    <w:rsid w:val="00843177"/>
    <w:rsid w:val="00843882"/>
    <w:rsid w:val="00845E9E"/>
    <w:rsid w:val="00850E42"/>
    <w:rsid w:val="00852449"/>
    <w:rsid w:val="00852DFC"/>
    <w:rsid w:val="00852FB1"/>
    <w:rsid w:val="00854789"/>
    <w:rsid w:val="00854C86"/>
    <w:rsid w:val="00855467"/>
    <w:rsid w:val="0085616B"/>
    <w:rsid w:val="00856451"/>
    <w:rsid w:val="00856693"/>
    <w:rsid w:val="0085720D"/>
    <w:rsid w:val="00857EAD"/>
    <w:rsid w:val="008613E3"/>
    <w:rsid w:val="00870540"/>
    <w:rsid w:val="00870B12"/>
    <w:rsid w:val="00871104"/>
    <w:rsid w:val="00875034"/>
    <w:rsid w:val="00876ED8"/>
    <w:rsid w:val="00877554"/>
    <w:rsid w:val="008800D1"/>
    <w:rsid w:val="00880FA6"/>
    <w:rsid w:val="00881893"/>
    <w:rsid w:val="00882CE9"/>
    <w:rsid w:val="00883D69"/>
    <w:rsid w:val="008869FE"/>
    <w:rsid w:val="00887CE5"/>
    <w:rsid w:val="00887D70"/>
    <w:rsid w:val="00892BDA"/>
    <w:rsid w:val="00893D70"/>
    <w:rsid w:val="008A0A04"/>
    <w:rsid w:val="008A3261"/>
    <w:rsid w:val="008A381F"/>
    <w:rsid w:val="008A6212"/>
    <w:rsid w:val="008A637E"/>
    <w:rsid w:val="008A6E99"/>
    <w:rsid w:val="008B2274"/>
    <w:rsid w:val="008B5B52"/>
    <w:rsid w:val="008B6866"/>
    <w:rsid w:val="008B73F5"/>
    <w:rsid w:val="008C02F3"/>
    <w:rsid w:val="008C3421"/>
    <w:rsid w:val="008C6E4E"/>
    <w:rsid w:val="008C7206"/>
    <w:rsid w:val="008D2078"/>
    <w:rsid w:val="008D2210"/>
    <w:rsid w:val="008D531A"/>
    <w:rsid w:val="008D7AC7"/>
    <w:rsid w:val="008D7F7F"/>
    <w:rsid w:val="008E0152"/>
    <w:rsid w:val="008E14A4"/>
    <w:rsid w:val="008E19DE"/>
    <w:rsid w:val="008E3B2E"/>
    <w:rsid w:val="008F074E"/>
    <w:rsid w:val="008F2382"/>
    <w:rsid w:val="008F4561"/>
    <w:rsid w:val="008F6540"/>
    <w:rsid w:val="008F6CA3"/>
    <w:rsid w:val="009008AA"/>
    <w:rsid w:val="00902EEA"/>
    <w:rsid w:val="00903B0E"/>
    <w:rsid w:val="00903BFC"/>
    <w:rsid w:val="00903C7C"/>
    <w:rsid w:val="00903E68"/>
    <w:rsid w:val="00907B19"/>
    <w:rsid w:val="00907FDE"/>
    <w:rsid w:val="00910566"/>
    <w:rsid w:val="009105C0"/>
    <w:rsid w:val="009118BB"/>
    <w:rsid w:val="009148B0"/>
    <w:rsid w:val="009152E7"/>
    <w:rsid w:val="009157F3"/>
    <w:rsid w:val="00916585"/>
    <w:rsid w:val="009172BC"/>
    <w:rsid w:val="0091755A"/>
    <w:rsid w:val="009217AA"/>
    <w:rsid w:val="00922324"/>
    <w:rsid w:val="009233C6"/>
    <w:rsid w:val="00923456"/>
    <w:rsid w:val="009234F2"/>
    <w:rsid w:val="00923A40"/>
    <w:rsid w:val="00924356"/>
    <w:rsid w:val="00926763"/>
    <w:rsid w:val="00930E94"/>
    <w:rsid w:val="00931D36"/>
    <w:rsid w:val="00931D90"/>
    <w:rsid w:val="00935CC0"/>
    <w:rsid w:val="009375D6"/>
    <w:rsid w:val="00941AD6"/>
    <w:rsid w:val="009429BE"/>
    <w:rsid w:val="009509D7"/>
    <w:rsid w:val="00950B9F"/>
    <w:rsid w:val="009523E5"/>
    <w:rsid w:val="00953962"/>
    <w:rsid w:val="0095539C"/>
    <w:rsid w:val="009558C2"/>
    <w:rsid w:val="009561B5"/>
    <w:rsid w:val="009562CA"/>
    <w:rsid w:val="0095686A"/>
    <w:rsid w:val="00960A60"/>
    <w:rsid w:val="00960C26"/>
    <w:rsid w:val="0096249D"/>
    <w:rsid w:val="00962A0A"/>
    <w:rsid w:val="00963280"/>
    <w:rsid w:val="0096524B"/>
    <w:rsid w:val="00965980"/>
    <w:rsid w:val="00965B44"/>
    <w:rsid w:val="00965E2E"/>
    <w:rsid w:val="00966299"/>
    <w:rsid w:val="00966634"/>
    <w:rsid w:val="00966A78"/>
    <w:rsid w:val="00971DBE"/>
    <w:rsid w:val="0097218E"/>
    <w:rsid w:val="00974764"/>
    <w:rsid w:val="00974F39"/>
    <w:rsid w:val="00977E67"/>
    <w:rsid w:val="00980263"/>
    <w:rsid w:val="009813EB"/>
    <w:rsid w:val="009816C8"/>
    <w:rsid w:val="00981C13"/>
    <w:rsid w:val="00984346"/>
    <w:rsid w:val="0098579C"/>
    <w:rsid w:val="00990BB9"/>
    <w:rsid w:val="00990EA4"/>
    <w:rsid w:val="0099112C"/>
    <w:rsid w:val="0099113C"/>
    <w:rsid w:val="00992C23"/>
    <w:rsid w:val="00994A79"/>
    <w:rsid w:val="00995193"/>
    <w:rsid w:val="0099639A"/>
    <w:rsid w:val="00997E22"/>
    <w:rsid w:val="009A1103"/>
    <w:rsid w:val="009A219F"/>
    <w:rsid w:val="009A277E"/>
    <w:rsid w:val="009A311D"/>
    <w:rsid w:val="009A421B"/>
    <w:rsid w:val="009A5E1B"/>
    <w:rsid w:val="009A5E45"/>
    <w:rsid w:val="009A6898"/>
    <w:rsid w:val="009B0AC4"/>
    <w:rsid w:val="009B43B7"/>
    <w:rsid w:val="009B6DD7"/>
    <w:rsid w:val="009C29F1"/>
    <w:rsid w:val="009C5BB6"/>
    <w:rsid w:val="009C6223"/>
    <w:rsid w:val="009C6830"/>
    <w:rsid w:val="009C6981"/>
    <w:rsid w:val="009C719F"/>
    <w:rsid w:val="009C7846"/>
    <w:rsid w:val="009D0E2E"/>
    <w:rsid w:val="009D12DD"/>
    <w:rsid w:val="009D3790"/>
    <w:rsid w:val="009D39D2"/>
    <w:rsid w:val="009D456A"/>
    <w:rsid w:val="009D469D"/>
    <w:rsid w:val="009D5B68"/>
    <w:rsid w:val="009D6B99"/>
    <w:rsid w:val="009E05EF"/>
    <w:rsid w:val="009E1615"/>
    <w:rsid w:val="009E3B12"/>
    <w:rsid w:val="009E5E43"/>
    <w:rsid w:val="009E63FA"/>
    <w:rsid w:val="009F1521"/>
    <w:rsid w:val="009F3154"/>
    <w:rsid w:val="009F3795"/>
    <w:rsid w:val="009F58AA"/>
    <w:rsid w:val="009F58B4"/>
    <w:rsid w:val="009F5E56"/>
    <w:rsid w:val="009F61B3"/>
    <w:rsid w:val="009F7BEF"/>
    <w:rsid w:val="00A00BFC"/>
    <w:rsid w:val="00A019CF"/>
    <w:rsid w:val="00A02868"/>
    <w:rsid w:val="00A02894"/>
    <w:rsid w:val="00A042F4"/>
    <w:rsid w:val="00A06900"/>
    <w:rsid w:val="00A11C28"/>
    <w:rsid w:val="00A1230B"/>
    <w:rsid w:val="00A12926"/>
    <w:rsid w:val="00A133C2"/>
    <w:rsid w:val="00A1426F"/>
    <w:rsid w:val="00A14C29"/>
    <w:rsid w:val="00A15909"/>
    <w:rsid w:val="00A159AA"/>
    <w:rsid w:val="00A15CD8"/>
    <w:rsid w:val="00A165DC"/>
    <w:rsid w:val="00A168CB"/>
    <w:rsid w:val="00A16B5F"/>
    <w:rsid w:val="00A17BFB"/>
    <w:rsid w:val="00A22501"/>
    <w:rsid w:val="00A22F35"/>
    <w:rsid w:val="00A22F65"/>
    <w:rsid w:val="00A24153"/>
    <w:rsid w:val="00A24BB7"/>
    <w:rsid w:val="00A26E16"/>
    <w:rsid w:val="00A270B4"/>
    <w:rsid w:val="00A271EC"/>
    <w:rsid w:val="00A27449"/>
    <w:rsid w:val="00A27C18"/>
    <w:rsid w:val="00A31772"/>
    <w:rsid w:val="00A31BD8"/>
    <w:rsid w:val="00A31FFB"/>
    <w:rsid w:val="00A33D53"/>
    <w:rsid w:val="00A35E94"/>
    <w:rsid w:val="00A37D7D"/>
    <w:rsid w:val="00A40296"/>
    <w:rsid w:val="00A40FE7"/>
    <w:rsid w:val="00A410F5"/>
    <w:rsid w:val="00A430D8"/>
    <w:rsid w:val="00A53D93"/>
    <w:rsid w:val="00A542A3"/>
    <w:rsid w:val="00A559AF"/>
    <w:rsid w:val="00A5620E"/>
    <w:rsid w:val="00A56495"/>
    <w:rsid w:val="00A56EC0"/>
    <w:rsid w:val="00A60FF4"/>
    <w:rsid w:val="00A658B7"/>
    <w:rsid w:val="00A66C2D"/>
    <w:rsid w:val="00A7060E"/>
    <w:rsid w:val="00A734B3"/>
    <w:rsid w:val="00A75838"/>
    <w:rsid w:val="00A7729D"/>
    <w:rsid w:val="00A77C2A"/>
    <w:rsid w:val="00A77F96"/>
    <w:rsid w:val="00A80E54"/>
    <w:rsid w:val="00A81C25"/>
    <w:rsid w:val="00A827E4"/>
    <w:rsid w:val="00A82E32"/>
    <w:rsid w:val="00A83CDF"/>
    <w:rsid w:val="00A843C4"/>
    <w:rsid w:val="00A849EA"/>
    <w:rsid w:val="00A84B47"/>
    <w:rsid w:val="00A90813"/>
    <w:rsid w:val="00A90E83"/>
    <w:rsid w:val="00A9149C"/>
    <w:rsid w:val="00AA0D32"/>
    <w:rsid w:val="00AA2981"/>
    <w:rsid w:val="00AA71EB"/>
    <w:rsid w:val="00AB0721"/>
    <w:rsid w:val="00AB194E"/>
    <w:rsid w:val="00AB21F6"/>
    <w:rsid w:val="00AB3EEF"/>
    <w:rsid w:val="00AB5DA9"/>
    <w:rsid w:val="00AB7183"/>
    <w:rsid w:val="00AB7984"/>
    <w:rsid w:val="00AC31FC"/>
    <w:rsid w:val="00AC5438"/>
    <w:rsid w:val="00AC5AAF"/>
    <w:rsid w:val="00AC5DC2"/>
    <w:rsid w:val="00AC61AF"/>
    <w:rsid w:val="00AC67B1"/>
    <w:rsid w:val="00AD0D28"/>
    <w:rsid w:val="00AD202A"/>
    <w:rsid w:val="00AD23D9"/>
    <w:rsid w:val="00AD4F72"/>
    <w:rsid w:val="00AD593F"/>
    <w:rsid w:val="00AE1C2A"/>
    <w:rsid w:val="00AE326C"/>
    <w:rsid w:val="00AE770E"/>
    <w:rsid w:val="00AF09A0"/>
    <w:rsid w:val="00AF31DA"/>
    <w:rsid w:val="00AF6912"/>
    <w:rsid w:val="00B0065B"/>
    <w:rsid w:val="00B03E09"/>
    <w:rsid w:val="00B043C3"/>
    <w:rsid w:val="00B043DF"/>
    <w:rsid w:val="00B05E04"/>
    <w:rsid w:val="00B1338E"/>
    <w:rsid w:val="00B14852"/>
    <w:rsid w:val="00B1700A"/>
    <w:rsid w:val="00B175F5"/>
    <w:rsid w:val="00B17DDE"/>
    <w:rsid w:val="00B2210F"/>
    <w:rsid w:val="00B24050"/>
    <w:rsid w:val="00B27714"/>
    <w:rsid w:val="00B3141D"/>
    <w:rsid w:val="00B336F9"/>
    <w:rsid w:val="00B337FB"/>
    <w:rsid w:val="00B3553F"/>
    <w:rsid w:val="00B409CB"/>
    <w:rsid w:val="00B422E5"/>
    <w:rsid w:val="00B470C3"/>
    <w:rsid w:val="00B500E2"/>
    <w:rsid w:val="00B5093B"/>
    <w:rsid w:val="00B529C9"/>
    <w:rsid w:val="00B54ADA"/>
    <w:rsid w:val="00B54C6D"/>
    <w:rsid w:val="00B55363"/>
    <w:rsid w:val="00B55948"/>
    <w:rsid w:val="00B61A96"/>
    <w:rsid w:val="00B6292D"/>
    <w:rsid w:val="00B63BD5"/>
    <w:rsid w:val="00B67B71"/>
    <w:rsid w:val="00B70E6D"/>
    <w:rsid w:val="00B71CD1"/>
    <w:rsid w:val="00B74749"/>
    <w:rsid w:val="00B74D9F"/>
    <w:rsid w:val="00B80031"/>
    <w:rsid w:val="00B80E49"/>
    <w:rsid w:val="00B82175"/>
    <w:rsid w:val="00B82E6E"/>
    <w:rsid w:val="00B83400"/>
    <w:rsid w:val="00B8400D"/>
    <w:rsid w:val="00B85A9B"/>
    <w:rsid w:val="00B85D32"/>
    <w:rsid w:val="00B87D9E"/>
    <w:rsid w:val="00B909F9"/>
    <w:rsid w:val="00B929BA"/>
    <w:rsid w:val="00B92FBF"/>
    <w:rsid w:val="00B95F8D"/>
    <w:rsid w:val="00B96491"/>
    <w:rsid w:val="00BA1F6A"/>
    <w:rsid w:val="00BA345B"/>
    <w:rsid w:val="00BA3743"/>
    <w:rsid w:val="00BA3DA7"/>
    <w:rsid w:val="00BA4234"/>
    <w:rsid w:val="00BA5077"/>
    <w:rsid w:val="00BA6AF6"/>
    <w:rsid w:val="00BA78EA"/>
    <w:rsid w:val="00BB0977"/>
    <w:rsid w:val="00BB10C4"/>
    <w:rsid w:val="00BB2B0B"/>
    <w:rsid w:val="00BB43AC"/>
    <w:rsid w:val="00BB7048"/>
    <w:rsid w:val="00BC1ECC"/>
    <w:rsid w:val="00BC441C"/>
    <w:rsid w:val="00BD164A"/>
    <w:rsid w:val="00BD26DE"/>
    <w:rsid w:val="00BD41BC"/>
    <w:rsid w:val="00BD424B"/>
    <w:rsid w:val="00BD4F50"/>
    <w:rsid w:val="00BE15B1"/>
    <w:rsid w:val="00BE2D83"/>
    <w:rsid w:val="00BE3A0D"/>
    <w:rsid w:val="00BE59AB"/>
    <w:rsid w:val="00BE69C9"/>
    <w:rsid w:val="00BE6E0E"/>
    <w:rsid w:val="00BE7BCC"/>
    <w:rsid w:val="00BF2F11"/>
    <w:rsid w:val="00BF70BC"/>
    <w:rsid w:val="00C001C5"/>
    <w:rsid w:val="00C0064E"/>
    <w:rsid w:val="00C00F19"/>
    <w:rsid w:val="00C10A24"/>
    <w:rsid w:val="00C12624"/>
    <w:rsid w:val="00C15383"/>
    <w:rsid w:val="00C15B04"/>
    <w:rsid w:val="00C16627"/>
    <w:rsid w:val="00C220BE"/>
    <w:rsid w:val="00C220C6"/>
    <w:rsid w:val="00C23847"/>
    <w:rsid w:val="00C24541"/>
    <w:rsid w:val="00C26669"/>
    <w:rsid w:val="00C276F1"/>
    <w:rsid w:val="00C27B81"/>
    <w:rsid w:val="00C329A7"/>
    <w:rsid w:val="00C32A7B"/>
    <w:rsid w:val="00C333B9"/>
    <w:rsid w:val="00C3493A"/>
    <w:rsid w:val="00C37140"/>
    <w:rsid w:val="00C374CC"/>
    <w:rsid w:val="00C408B5"/>
    <w:rsid w:val="00C419AA"/>
    <w:rsid w:val="00C42675"/>
    <w:rsid w:val="00C43209"/>
    <w:rsid w:val="00C45087"/>
    <w:rsid w:val="00C53491"/>
    <w:rsid w:val="00C54837"/>
    <w:rsid w:val="00C568AA"/>
    <w:rsid w:val="00C64801"/>
    <w:rsid w:val="00C6511F"/>
    <w:rsid w:val="00C6637A"/>
    <w:rsid w:val="00C74021"/>
    <w:rsid w:val="00C74984"/>
    <w:rsid w:val="00C772ED"/>
    <w:rsid w:val="00C81746"/>
    <w:rsid w:val="00C81880"/>
    <w:rsid w:val="00C81AD6"/>
    <w:rsid w:val="00C82073"/>
    <w:rsid w:val="00C82A9B"/>
    <w:rsid w:val="00C831D8"/>
    <w:rsid w:val="00C83229"/>
    <w:rsid w:val="00C83E0A"/>
    <w:rsid w:val="00C84702"/>
    <w:rsid w:val="00C84760"/>
    <w:rsid w:val="00C857EF"/>
    <w:rsid w:val="00C87624"/>
    <w:rsid w:val="00C907DD"/>
    <w:rsid w:val="00C92A90"/>
    <w:rsid w:val="00C94460"/>
    <w:rsid w:val="00C95132"/>
    <w:rsid w:val="00C96F69"/>
    <w:rsid w:val="00CA24D8"/>
    <w:rsid w:val="00CA354F"/>
    <w:rsid w:val="00CA3B06"/>
    <w:rsid w:val="00CA515D"/>
    <w:rsid w:val="00CA5357"/>
    <w:rsid w:val="00CB2A85"/>
    <w:rsid w:val="00CB437B"/>
    <w:rsid w:val="00CB4C09"/>
    <w:rsid w:val="00CB59C5"/>
    <w:rsid w:val="00CB6768"/>
    <w:rsid w:val="00CB7FFD"/>
    <w:rsid w:val="00CC0073"/>
    <w:rsid w:val="00CC038C"/>
    <w:rsid w:val="00CC0890"/>
    <w:rsid w:val="00CC196B"/>
    <w:rsid w:val="00CC1BF6"/>
    <w:rsid w:val="00CC2108"/>
    <w:rsid w:val="00CD0B5C"/>
    <w:rsid w:val="00CD1686"/>
    <w:rsid w:val="00CD3C29"/>
    <w:rsid w:val="00CD5337"/>
    <w:rsid w:val="00CD7C3B"/>
    <w:rsid w:val="00CD7ECA"/>
    <w:rsid w:val="00CE08A5"/>
    <w:rsid w:val="00CE0C48"/>
    <w:rsid w:val="00CE4728"/>
    <w:rsid w:val="00CE56E3"/>
    <w:rsid w:val="00CE6272"/>
    <w:rsid w:val="00CE7615"/>
    <w:rsid w:val="00CF09A3"/>
    <w:rsid w:val="00CF3C8E"/>
    <w:rsid w:val="00CF5CA4"/>
    <w:rsid w:val="00CF69BE"/>
    <w:rsid w:val="00D014EE"/>
    <w:rsid w:val="00D01582"/>
    <w:rsid w:val="00D018DB"/>
    <w:rsid w:val="00D04055"/>
    <w:rsid w:val="00D044C0"/>
    <w:rsid w:val="00D04BB3"/>
    <w:rsid w:val="00D04F21"/>
    <w:rsid w:val="00D06251"/>
    <w:rsid w:val="00D11F19"/>
    <w:rsid w:val="00D1631A"/>
    <w:rsid w:val="00D170D4"/>
    <w:rsid w:val="00D17C56"/>
    <w:rsid w:val="00D222AD"/>
    <w:rsid w:val="00D238E5"/>
    <w:rsid w:val="00D240BF"/>
    <w:rsid w:val="00D26733"/>
    <w:rsid w:val="00D303B0"/>
    <w:rsid w:val="00D30954"/>
    <w:rsid w:val="00D31AF1"/>
    <w:rsid w:val="00D35DBE"/>
    <w:rsid w:val="00D35FCC"/>
    <w:rsid w:val="00D36C27"/>
    <w:rsid w:val="00D371F4"/>
    <w:rsid w:val="00D40E3A"/>
    <w:rsid w:val="00D413C2"/>
    <w:rsid w:val="00D414D7"/>
    <w:rsid w:val="00D41D67"/>
    <w:rsid w:val="00D41EE2"/>
    <w:rsid w:val="00D44842"/>
    <w:rsid w:val="00D45A54"/>
    <w:rsid w:val="00D54325"/>
    <w:rsid w:val="00D56B99"/>
    <w:rsid w:val="00D573A3"/>
    <w:rsid w:val="00D6097B"/>
    <w:rsid w:val="00D61F61"/>
    <w:rsid w:val="00D62DDE"/>
    <w:rsid w:val="00D6467F"/>
    <w:rsid w:val="00D70CDD"/>
    <w:rsid w:val="00D7241C"/>
    <w:rsid w:val="00D736F8"/>
    <w:rsid w:val="00D8003D"/>
    <w:rsid w:val="00D87EB8"/>
    <w:rsid w:val="00D90B77"/>
    <w:rsid w:val="00D92141"/>
    <w:rsid w:val="00D92822"/>
    <w:rsid w:val="00D94F0E"/>
    <w:rsid w:val="00DA3FCC"/>
    <w:rsid w:val="00DA491E"/>
    <w:rsid w:val="00DA5553"/>
    <w:rsid w:val="00DA5FB9"/>
    <w:rsid w:val="00DB3FE8"/>
    <w:rsid w:val="00DB5C1E"/>
    <w:rsid w:val="00DC0C53"/>
    <w:rsid w:val="00DC2D36"/>
    <w:rsid w:val="00DC5BA9"/>
    <w:rsid w:val="00DC6339"/>
    <w:rsid w:val="00DD0F26"/>
    <w:rsid w:val="00DD3282"/>
    <w:rsid w:val="00DD33EB"/>
    <w:rsid w:val="00DD78CD"/>
    <w:rsid w:val="00DD7A22"/>
    <w:rsid w:val="00DE1A9D"/>
    <w:rsid w:val="00DE2450"/>
    <w:rsid w:val="00DE262F"/>
    <w:rsid w:val="00DE367C"/>
    <w:rsid w:val="00DE429E"/>
    <w:rsid w:val="00DE478D"/>
    <w:rsid w:val="00DF09CD"/>
    <w:rsid w:val="00DF15C4"/>
    <w:rsid w:val="00DF2944"/>
    <w:rsid w:val="00DF5668"/>
    <w:rsid w:val="00E0095F"/>
    <w:rsid w:val="00E05459"/>
    <w:rsid w:val="00E06A89"/>
    <w:rsid w:val="00E10973"/>
    <w:rsid w:val="00E11074"/>
    <w:rsid w:val="00E12737"/>
    <w:rsid w:val="00E13DF2"/>
    <w:rsid w:val="00E15F61"/>
    <w:rsid w:val="00E204BE"/>
    <w:rsid w:val="00E21933"/>
    <w:rsid w:val="00E2511C"/>
    <w:rsid w:val="00E272E7"/>
    <w:rsid w:val="00E32558"/>
    <w:rsid w:val="00E33926"/>
    <w:rsid w:val="00E345D5"/>
    <w:rsid w:val="00E349BB"/>
    <w:rsid w:val="00E36C77"/>
    <w:rsid w:val="00E40709"/>
    <w:rsid w:val="00E43488"/>
    <w:rsid w:val="00E43AB0"/>
    <w:rsid w:val="00E44C3F"/>
    <w:rsid w:val="00E46589"/>
    <w:rsid w:val="00E4687E"/>
    <w:rsid w:val="00E46F71"/>
    <w:rsid w:val="00E533C2"/>
    <w:rsid w:val="00E57BC7"/>
    <w:rsid w:val="00E66D42"/>
    <w:rsid w:val="00E67E67"/>
    <w:rsid w:val="00E70B1B"/>
    <w:rsid w:val="00E71207"/>
    <w:rsid w:val="00E73993"/>
    <w:rsid w:val="00E754AE"/>
    <w:rsid w:val="00E756EB"/>
    <w:rsid w:val="00E76656"/>
    <w:rsid w:val="00E7714D"/>
    <w:rsid w:val="00E879BF"/>
    <w:rsid w:val="00E90E7C"/>
    <w:rsid w:val="00E91AAF"/>
    <w:rsid w:val="00E9457F"/>
    <w:rsid w:val="00E976AB"/>
    <w:rsid w:val="00E97C9F"/>
    <w:rsid w:val="00EA3A3C"/>
    <w:rsid w:val="00EA44DD"/>
    <w:rsid w:val="00EA747C"/>
    <w:rsid w:val="00EB066A"/>
    <w:rsid w:val="00EB0994"/>
    <w:rsid w:val="00EB28B5"/>
    <w:rsid w:val="00EB4472"/>
    <w:rsid w:val="00EB55E6"/>
    <w:rsid w:val="00EB6AE7"/>
    <w:rsid w:val="00EC124E"/>
    <w:rsid w:val="00EC381F"/>
    <w:rsid w:val="00EC4D62"/>
    <w:rsid w:val="00EC73A2"/>
    <w:rsid w:val="00EC761D"/>
    <w:rsid w:val="00ED25A6"/>
    <w:rsid w:val="00ED2BFB"/>
    <w:rsid w:val="00ED4064"/>
    <w:rsid w:val="00ED4FA2"/>
    <w:rsid w:val="00ED5AF3"/>
    <w:rsid w:val="00ED662D"/>
    <w:rsid w:val="00EE0AFE"/>
    <w:rsid w:val="00EE361D"/>
    <w:rsid w:val="00EE4105"/>
    <w:rsid w:val="00EE4E04"/>
    <w:rsid w:val="00EE7312"/>
    <w:rsid w:val="00EE7859"/>
    <w:rsid w:val="00EF2D12"/>
    <w:rsid w:val="00EF3145"/>
    <w:rsid w:val="00EF376C"/>
    <w:rsid w:val="00EF7374"/>
    <w:rsid w:val="00F007F9"/>
    <w:rsid w:val="00F0095E"/>
    <w:rsid w:val="00F0255B"/>
    <w:rsid w:val="00F035E4"/>
    <w:rsid w:val="00F04121"/>
    <w:rsid w:val="00F04B7B"/>
    <w:rsid w:val="00F060CB"/>
    <w:rsid w:val="00F07AC1"/>
    <w:rsid w:val="00F15806"/>
    <w:rsid w:val="00F171DD"/>
    <w:rsid w:val="00F20509"/>
    <w:rsid w:val="00F215DB"/>
    <w:rsid w:val="00F21C7A"/>
    <w:rsid w:val="00F25FC6"/>
    <w:rsid w:val="00F273A3"/>
    <w:rsid w:val="00F30692"/>
    <w:rsid w:val="00F306C2"/>
    <w:rsid w:val="00F30DDB"/>
    <w:rsid w:val="00F320B7"/>
    <w:rsid w:val="00F333BE"/>
    <w:rsid w:val="00F35CED"/>
    <w:rsid w:val="00F365B1"/>
    <w:rsid w:val="00F4304D"/>
    <w:rsid w:val="00F4721C"/>
    <w:rsid w:val="00F474CA"/>
    <w:rsid w:val="00F47D20"/>
    <w:rsid w:val="00F50A89"/>
    <w:rsid w:val="00F5413E"/>
    <w:rsid w:val="00F57B11"/>
    <w:rsid w:val="00F61461"/>
    <w:rsid w:val="00F6401D"/>
    <w:rsid w:val="00F647D4"/>
    <w:rsid w:val="00F65AED"/>
    <w:rsid w:val="00F7002F"/>
    <w:rsid w:val="00F707FC"/>
    <w:rsid w:val="00F7170A"/>
    <w:rsid w:val="00F73801"/>
    <w:rsid w:val="00F82DB1"/>
    <w:rsid w:val="00F8388A"/>
    <w:rsid w:val="00F84B86"/>
    <w:rsid w:val="00F85FAB"/>
    <w:rsid w:val="00F8621C"/>
    <w:rsid w:val="00F87FCD"/>
    <w:rsid w:val="00F9175C"/>
    <w:rsid w:val="00F91A28"/>
    <w:rsid w:val="00F9371E"/>
    <w:rsid w:val="00F94818"/>
    <w:rsid w:val="00F9519B"/>
    <w:rsid w:val="00F955CB"/>
    <w:rsid w:val="00F969EC"/>
    <w:rsid w:val="00F96F63"/>
    <w:rsid w:val="00F97869"/>
    <w:rsid w:val="00F97F45"/>
    <w:rsid w:val="00FA1B11"/>
    <w:rsid w:val="00FA45DD"/>
    <w:rsid w:val="00FA4902"/>
    <w:rsid w:val="00FA5645"/>
    <w:rsid w:val="00FA67AB"/>
    <w:rsid w:val="00FA7948"/>
    <w:rsid w:val="00FB6C25"/>
    <w:rsid w:val="00FB6E71"/>
    <w:rsid w:val="00FB774F"/>
    <w:rsid w:val="00FB7E44"/>
    <w:rsid w:val="00FC0297"/>
    <w:rsid w:val="00FC3471"/>
    <w:rsid w:val="00FC3AF1"/>
    <w:rsid w:val="00FC3CC2"/>
    <w:rsid w:val="00FC5750"/>
    <w:rsid w:val="00FC5D03"/>
    <w:rsid w:val="00FC61FB"/>
    <w:rsid w:val="00FC6CB1"/>
    <w:rsid w:val="00FD3583"/>
    <w:rsid w:val="00FD464E"/>
    <w:rsid w:val="00FE0065"/>
    <w:rsid w:val="00FE0847"/>
    <w:rsid w:val="00FE2B7E"/>
    <w:rsid w:val="00FE3031"/>
    <w:rsid w:val="00FE3916"/>
    <w:rsid w:val="00FE52F8"/>
    <w:rsid w:val="00FE557F"/>
    <w:rsid w:val="00FE630D"/>
    <w:rsid w:val="00FE7185"/>
    <w:rsid w:val="00FE78CA"/>
    <w:rsid w:val="00FF08BD"/>
    <w:rsid w:val="00FF236A"/>
    <w:rsid w:val="00FF410D"/>
    <w:rsid w:val="00FF443F"/>
    <w:rsid w:val="00FF5421"/>
    <w:rsid w:val="00FF5EEA"/>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0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337"/>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6C6679"/>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styleId="UnresolvedMention">
    <w:name w:val="Unresolved Mention"/>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72"/>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asetext.com/case/davis-v-bandemer" TargetMode="External"/><Relationship Id="rId18" Type="http://schemas.openxmlformats.org/officeDocument/2006/relationships/hyperlink" Target="https://casetext.com/case/rucho-v-common-cause-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case-law.vlex.com/vid/common-cause-v-rucho-893750595" TargetMode="External"/><Relationship Id="rId7" Type="http://schemas.openxmlformats.org/officeDocument/2006/relationships/endnotes" Target="endnotes.xml"/><Relationship Id="rId12" Type="http://schemas.openxmlformats.org/officeDocument/2006/relationships/hyperlink" Target="https://casetext.com/case/gaffney-v-cummings" TargetMode="External"/><Relationship Id="rId17" Type="http://schemas.openxmlformats.org/officeDocument/2006/relationships/hyperlink" Target="https://casetext.com/case/harper-v-lewis-1"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casetext.com/case/league-of-women-voters-of-pa-v-commonwealth-15" TargetMode="External"/><Relationship Id="rId20" Type="http://schemas.openxmlformats.org/officeDocument/2006/relationships/hyperlink" Target="https://casetext.com/case/harris-v-mccrory"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casetext.com/case/league-v-perry-3" TargetMode="External"/><Relationship Id="rId23" Type="http://schemas.openxmlformats.org/officeDocument/2006/relationships/hyperlink" Target="https://casetext.com/case/shelby-cnty-v-holder-8" TargetMode="External"/><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s://casetext.com/case/carter-v-chapman-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asetext.com/case/vieth-v-jubelirer-4" TargetMode="External"/><Relationship Id="rId22" Type="http://schemas.openxmlformats.org/officeDocument/2006/relationships/hyperlink" Target="https://casetext.com/case/harkenrider-v-hochul-7"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https://www.cnn.com/election/2020/exit-polls/president/georgia"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6CE7684C837484CBD5F61651F9398A7"/>
        <w:category>
          <w:name w:val="General"/>
          <w:gallery w:val="placeholder"/>
        </w:category>
        <w:types>
          <w:type w:val="bbPlcHdr"/>
        </w:types>
        <w:behaviors>
          <w:behavior w:val="content"/>
        </w:behaviors>
        <w:guid w:val="{04242E2F-832C-BC40-8141-10728AC6ACB5}"/>
      </w:docPartPr>
      <w:docPartBody>
        <w:p w:rsidR="002029C0" w:rsidRDefault="00FA12DD" w:rsidP="00FA12DD">
          <w:pPr>
            <w:pStyle w:val="A6CE7684C837484CBD5F61651F9398A7"/>
          </w:pPr>
          <w:r w:rsidRPr="00D334E9">
            <w:rPr>
              <w:rStyle w:val="PlaceholderText"/>
            </w:rPr>
            <w:t>Click or tap here to enter text.</w:t>
          </w:r>
        </w:p>
      </w:docPartBody>
    </w:docPart>
    <w:docPart>
      <w:docPartPr>
        <w:name w:val="6A20FB430809475B8A1F8E7F8E9B1066"/>
        <w:category>
          <w:name w:val="General"/>
          <w:gallery w:val="placeholder"/>
        </w:category>
        <w:types>
          <w:type w:val="bbPlcHdr"/>
        </w:types>
        <w:behaviors>
          <w:behavior w:val="content"/>
        </w:behaviors>
        <w:guid w:val="{F6A70BAE-1B60-42B3-BDE4-91C1725C8BA7}"/>
      </w:docPartPr>
      <w:docPartBody>
        <w:p w:rsidR="00FC325A" w:rsidRDefault="00752251" w:rsidP="00752251">
          <w:pPr>
            <w:pStyle w:val="6A20FB430809475B8A1F8E7F8E9B1066"/>
          </w:pPr>
          <w:r w:rsidRPr="00D334E9">
            <w:rPr>
              <w:rStyle w:val="PlaceholderText"/>
            </w:rPr>
            <w:t>Click or tap here to enter text.</w:t>
          </w:r>
        </w:p>
      </w:docPartBody>
    </w:docPart>
    <w:docPart>
      <w:docPartPr>
        <w:name w:val="3B7C5E31B2534667A72FFA7F9FBC4F4A"/>
        <w:category>
          <w:name w:val="General"/>
          <w:gallery w:val="placeholder"/>
        </w:category>
        <w:types>
          <w:type w:val="bbPlcHdr"/>
        </w:types>
        <w:behaviors>
          <w:behavior w:val="content"/>
        </w:behaviors>
        <w:guid w:val="{EF6FDA68-C305-418B-A454-5EB72E179080}"/>
      </w:docPartPr>
      <w:docPartBody>
        <w:p w:rsidR="00E15CE6" w:rsidRDefault="00FC325A" w:rsidP="00FC325A">
          <w:pPr>
            <w:pStyle w:val="3B7C5E31B2534667A72FFA7F9FBC4F4A"/>
          </w:pPr>
          <w:r w:rsidRPr="00D334E9">
            <w:rPr>
              <w:rStyle w:val="PlaceholderText"/>
            </w:rPr>
            <w:t>Click or tap here to enter text.</w:t>
          </w:r>
        </w:p>
      </w:docPartBody>
    </w:docPart>
    <w:docPart>
      <w:docPartPr>
        <w:name w:val="0E43E9398AB14BFDB10AE4904B7CED42"/>
        <w:category>
          <w:name w:val="General"/>
          <w:gallery w:val="placeholder"/>
        </w:category>
        <w:types>
          <w:type w:val="bbPlcHdr"/>
        </w:types>
        <w:behaviors>
          <w:behavior w:val="content"/>
        </w:behaviors>
        <w:guid w:val="{828FB967-18C9-4428-81CD-00F9D456C35D}"/>
      </w:docPartPr>
      <w:docPartBody>
        <w:p w:rsidR="00E15CE6" w:rsidRDefault="00FC325A" w:rsidP="00FC325A">
          <w:pPr>
            <w:pStyle w:val="0E43E9398AB14BFDB10AE4904B7CED42"/>
          </w:pPr>
          <w:r w:rsidRPr="00D334E9">
            <w:rPr>
              <w:rStyle w:val="PlaceholderText"/>
            </w:rPr>
            <w:t>Click or tap here to enter text.</w:t>
          </w:r>
        </w:p>
      </w:docPartBody>
    </w:docPart>
    <w:docPart>
      <w:docPartPr>
        <w:name w:val="BC393896FB714BA7A0AF1927906E6E80"/>
        <w:category>
          <w:name w:val="General"/>
          <w:gallery w:val="placeholder"/>
        </w:category>
        <w:types>
          <w:type w:val="bbPlcHdr"/>
        </w:types>
        <w:behaviors>
          <w:behavior w:val="content"/>
        </w:behaviors>
        <w:guid w:val="{88735C80-A635-40DF-9232-C8ADD8E9FDA6}"/>
      </w:docPartPr>
      <w:docPartBody>
        <w:p w:rsidR="00E15CE6" w:rsidRDefault="00FC325A" w:rsidP="00FC325A">
          <w:pPr>
            <w:pStyle w:val="BC393896FB714BA7A0AF1927906E6E80"/>
          </w:pPr>
          <w:r w:rsidRPr="00D334E9">
            <w:rPr>
              <w:rStyle w:val="PlaceholderText"/>
            </w:rPr>
            <w:t>Click or tap here to enter text.</w:t>
          </w:r>
        </w:p>
      </w:docPartBody>
    </w:docPart>
    <w:docPart>
      <w:docPartPr>
        <w:name w:val="53F3B3596E7D48D5A88C9B6FC25CEE6E"/>
        <w:category>
          <w:name w:val="General"/>
          <w:gallery w:val="placeholder"/>
        </w:category>
        <w:types>
          <w:type w:val="bbPlcHdr"/>
        </w:types>
        <w:behaviors>
          <w:behavior w:val="content"/>
        </w:behaviors>
        <w:guid w:val="{C5C76318-B2B1-4242-A65A-45A645BF9089}"/>
      </w:docPartPr>
      <w:docPartBody>
        <w:p w:rsidR="00E15CE6" w:rsidRDefault="00FC325A" w:rsidP="00FC325A">
          <w:pPr>
            <w:pStyle w:val="53F3B3596E7D48D5A88C9B6FC25CEE6E"/>
          </w:pPr>
          <w:r w:rsidRPr="00884EE4">
            <w:rPr>
              <w:rStyle w:val="PlaceholderText"/>
            </w:rPr>
            <w:t>Click or tap here to enter text.</w:t>
          </w:r>
        </w:p>
      </w:docPartBody>
    </w:docPart>
    <w:docPart>
      <w:docPartPr>
        <w:name w:val="6ACEB9DE27924824AA188F2B2B03503C"/>
        <w:category>
          <w:name w:val="General"/>
          <w:gallery w:val="placeholder"/>
        </w:category>
        <w:types>
          <w:type w:val="bbPlcHdr"/>
        </w:types>
        <w:behaviors>
          <w:behavior w:val="content"/>
        </w:behaviors>
        <w:guid w:val="{78C4E726-1A87-4797-8968-5071EA5C581E}"/>
      </w:docPartPr>
      <w:docPartBody>
        <w:p w:rsidR="00E15CE6" w:rsidRDefault="00FC325A" w:rsidP="00FC325A">
          <w:pPr>
            <w:pStyle w:val="6ACEB9DE27924824AA188F2B2B03503C"/>
          </w:pPr>
          <w:r w:rsidRPr="00884EE4">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FA5ED25-4C4D-4744-B3B4-7875AFED4E67}"/>
      </w:docPartPr>
      <w:docPartBody>
        <w:p w:rsidR="00BA6D58" w:rsidRDefault="00E15CE6">
          <w:r w:rsidRPr="00860B07">
            <w:rPr>
              <w:rStyle w:val="PlaceholderText"/>
            </w:rPr>
            <w:t>Click or tap here to enter text.</w:t>
          </w:r>
        </w:p>
      </w:docPartBody>
    </w:docPart>
    <w:docPart>
      <w:docPartPr>
        <w:name w:val="7D818615B491AB40AFF0542EC77D4168"/>
        <w:category>
          <w:name w:val="General"/>
          <w:gallery w:val="placeholder"/>
        </w:category>
        <w:types>
          <w:type w:val="bbPlcHdr"/>
        </w:types>
        <w:behaviors>
          <w:behavior w:val="content"/>
        </w:behaviors>
        <w:guid w:val="{2E68E0EE-1D4D-6347-88A9-31C180053105}"/>
      </w:docPartPr>
      <w:docPartBody>
        <w:p w:rsidR="00C13CEF" w:rsidRDefault="00FB1A8A">
          <w:pPr>
            <w:pStyle w:val="7D818615B491AB40AFF0542EC77D4168"/>
          </w:pPr>
          <w:r w:rsidRPr="00884EE4">
            <w:rPr>
              <w:rStyle w:val="PlaceholderText"/>
            </w:rPr>
            <w:t>Click or tap here to enter text.</w:t>
          </w:r>
        </w:p>
      </w:docPartBody>
    </w:docPart>
    <w:docPart>
      <w:docPartPr>
        <w:name w:val="1A56E04EC06E1C46869A18B65E62EFFA"/>
        <w:category>
          <w:name w:val="General"/>
          <w:gallery w:val="placeholder"/>
        </w:category>
        <w:types>
          <w:type w:val="bbPlcHdr"/>
        </w:types>
        <w:behaviors>
          <w:behavior w:val="content"/>
        </w:behaviors>
        <w:guid w:val="{60FEF57D-5179-5A4E-A8C0-D5F255837FD4}"/>
      </w:docPartPr>
      <w:docPartBody>
        <w:p w:rsidR="00FB1A8A" w:rsidRDefault="00C13CEF" w:rsidP="00C13CEF">
          <w:pPr>
            <w:pStyle w:val="1A56E04EC06E1C46869A18B65E62EFFA"/>
          </w:pPr>
          <w:r w:rsidRPr="00D334E9">
            <w:rPr>
              <w:rStyle w:val="PlaceholderText"/>
            </w:rPr>
            <w:t>Click or tap here to enter text.</w:t>
          </w:r>
        </w:p>
      </w:docPartBody>
    </w:docPart>
    <w:docPart>
      <w:docPartPr>
        <w:name w:val="3DA4167DB46D7643B9B27389A870E80A"/>
        <w:category>
          <w:name w:val="General"/>
          <w:gallery w:val="placeholder"/>
        </w:category>
        <w:types>
          <w:type w:val="bbPlcHdr"/>
        </w:types>
        <w:behaviors>
          <w:behavior w:val="content"/>
        </w:behaviors>
        <w:guid w:val="{C1ADBD05-0903-F043-8FF9-A1F35EFCF7D1}"/>
      </w:docPartPr>
      <w:docPartBody>
        <w:p w:rsidR="00E14E17" w:rsidRDefault="00FB1A8A" w:rsidP="00FB1A8A">
          <w:pPr>
            <w:pStyle w:val="3DA4167DB46D7643B9B27389A870E80A"/>
          </w:pPr>
          <w:r w:rsidRPr="00D334E9">
            <w:rPr>
              <w:rStyle w:val="PlaceholderText"/>
            </w:rPr>
            <w:t>Click or tap here to enter text.</w:t>
          </w:r>
        </w:p>
      </w:docPartBody>
    </w:docPart>
    <w:docPart>
      <w:docPartPr>
        <w:name w:val="F0F450545985D84BA25B0C8CF989ADC1"/>
        <w:category>
          <w:name w:val="General"/>
          <w:gallery w:val="placeholder"/>
        </w:category>
        <w:types>
          <w:type w:val="bbPlcHdr"/>
        </w:types>
        <w:behaviors>
          <w:behavior w:val="content"/>
        </w:behaviors>
        <w:guid w:val="{BD6CF1EA-C179-CD4C-9BDE-9BC7181D099E}"/>
      </w:docPartPr>
      <w:docPartBody>
        <w:p w:rsidR="00E14E17" w:rsidRDefault="00FB1A8A" w:rsidP="00FB1A8A">
          <w:pPr>
            <w:pStyle w:val="F0F450545985D84BA25B0C8CF989ADC1"/>
          </w:pPr>
          <w:r w:rsidRPr="00860B0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2DD"/>
    <w:rsid w:val="002029C0"/>
    <w:rsid w:val="005F1B85"/>
    <w:rsid w:val="00752251"/>
    <w:rsid w:val="008022A2"/>
    <w:rsid w:val="009F25E2"/>
    <w:rsid w:val="00B52FD8"/>
    <w:rsid w:val="00BA6D58"/>
    <w:rsid w:val="00C033D9"/>
    <w:rsid w:val="00C13CEF"/>
    <w:rsid w:val="00CD47CF"/>
    <w:rsid w:val="00CE5952"/>
    <w:rsid w:val="00D27195"/>
    <w:rsid w:val="00E14E17"/>
    <w:rsid w:val="00E15CE6"/>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1A8A"/>
    <w:rPr>
      <w:color w:val="808080"/>
    </w:rPr>
  </w:style>
  <w:style w:type="paragraph" w:customStyle="1" w:styleId="A6CE7684C837484CBD5F61651F9398A7">
    <w:name w:val="A6CE7684C837484CBD5F61651F9398A7"/>
    <w:rsid w:val="00FA12DD"/>
  </w:style>
  <w:style w:type="paragraph" w:customStyle="1" w:styleId="6A20FB430809475B8A1F8E7F8E9B1066">
    <w:name w:val="6A20FB430809475B8A1F8E7F8E9B1066"/>
    <w:rsid w:val="00752251"/>
    <w:pPr>
      <w:spacing w:after="160" w:line="259" w:lineRule="auto"/>
    </w:pPr>
    <w:rPr>
      <w:sz w:val="22"/>
      <w:szCs w:val="22"/>
    </w:rPr>
  </w:style>
  <w:style w:type="paragraph" w:customStyle="1" w:styleId="3DA4167DB46D7643B9B27389A870E80A">
    <w:name w:val="3DA4167DB46D7643B9B27389A870E80A"/>
    <w:rsid w:val="00FB1A8A"/>
  </w:style>
  <w:style w:type="paragraph" w:customStyle="1" w:styleId="3B7C5E31B2534667A72FFA7F9FBC4F4A">
    <w:name w:val="3B7C5E31B2534667A72FFA7F9FBC4F4A"/>
    <w:rsid w:val="00FC325A"/>
    <w:pPr>
      <w:spacing w:after="160" w:line="259" w:lineRule="auto"/>
    </w:pPr>
    <w:rPr>
      <w:sz w:val="22"/>
      <w:szCs w:val="22"/>
    </w:rPr>
  </w:style>
  <w:style w:type="paragraph" w:customStyle="1" w:styleId="0E43E9398AB14BFDB10AE4904B7CED42">
    <w:name w:val="0E43E9398AB14BFDB10AE4904B7CED42"/>
    <w:rsid w:val="00FC325A"/>
    <w:pPr>
      <w:spacing w:after="160" w:line="259" w:lineRule="auto"/>
    </w:pPr>
    <w:rPr>
      <w:sz w:val="22"/>
      <w:szCs w:val="22"/>
    </w:rPr>
  </w:style>
  <w:style w:type="paragraph" w:customStyle="1" w:styleId="BC393896FB714BA7A0AF1927906E6E80">
    <w:name w:val="BC393896FB714BA7A0AF1927906E6E80"/>
    <w:rsid w:val="00FC325A"/>
    <w:pPr>
      <w:spacing w:after="160" w:line="259" w:lineRule="auto"/>
    </w:pPr>
    <w:rPr>
      <w:sz w:val="22"/>
      <w:szCs w:val="22"/>
    </w:rPr>
  </w:style>
  <w:style w:type="paragraph" w:customStyle="1" w:styleId="1A56E04EC06E1C46869A18B65E62EFFA">
    <w:name w:val="1A56E04EC06E1C46869A18B65E62EFFA"/>
    <w:rsid w:val="00C13CEF"/>
  </w:style>
  <w:style w:type="paragraph" w:customStyle="1" w:styleId="53F3B3596E7D48D5A88C9B6FC25CEE6E">
    <w:name w:val="53F3B3596E7D48D5A88C9B6FC25CEE6E"/>
    <w:rsid w:val="00FC325A"/>
    <w:pPr>
      <w:spacing w:after="160" w:line="259" w:lineRule="auto"/>
    </w:pPr>
    <w:rPr>
      <w:sz w:val="22"/>
      <w:szCs w:val="22"/>
    </w:rPr>
  </w:style>
  <w:style w:type="paragraph" w:customStyle="1" w:styleId="6ACEB9DE27924824AA188F2B2B03503C">
    <w:name w:val="6ACEB9DE27924824AA188F2B2B03503C"/>
    <w:rsid w:val="00FC325A"/>
    <w:pPr>
      <w:spacing w:after="160" w:line="259" w:lineRule="auto"/>
    </w:pPr>
    <w:rPr>
      <w:sz w:val="22"/>
      <w:szCs w:val="22"/>
    </w:rPr>
  </w:style>
  <w:style w:type="paragraph" w:customStyle="1" w:styleId="7D818615B491AB40AFF0542EC77D4168">
    <w:name w:val="7D818615B491AB40AFF0542EC77D4168"/>
    <w:rPr>
      <w:sz w:val="22"/>
      <w:szCs w:val="22"/>
    </w:rPr>
  </w:style>
  <w:style w:type="paragraph" w:customStyle="1" w:styleId="F0F450545985D84BA25B0C8CF989ADC1">
    <w:name w:val="F0F450545985D84BA25B0C8CF989ADC1"/>
    <w:rsid w:val="00FB1A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404A5-71B7-3047-A988-568266E2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4</TotalTime>
  <Pages>43</Pages>
  <Words>15800</Words>
  <Characters>90066</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158</cp:revision>
  <cp:lastPrinted>2022-11-04T21:53:00Z</cp:lastPrinted>
  <dcterms:created xsi:type="dcterms:W3CDTF">2022-11-04T21:53:00Z</dcterms:created>
  <dcterms:modified xsi:type="dcterms:W3CDTF">2022-11-16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Vm5p1720"/&gt;&lt;style id="http://www.zotero.org/styles/american-journal-of-political-science" hasBibliography="1" bibliographyStyleHasBeenSet="0"/&gt;&lt;prefs&gt;&lt;pref name="fieldType" value="Field"/&gt;&lt;pref n</vt:lpwstr>
  </property>
  <property fmtid="{D5CDD505-2E9C-101B-9397-08002B2CF9AE}" pid="3" name="ZOTERO_PREF_2">
    <vt:lpwstr>ame="automaticJournalAbbreviations" value="true"/&gt;&lt;/prefs&gt;&lt;/data&gt;</vt:lpwstr>
  </property>
</Properties>
</file>